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C0A554" w14:textId="364DC72C" w:rsidR="006305D7" w:rsidRPr="002A3AE9" w:rsidRDefault="00A7587D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2A3AE9">
        <w:rPr>
          <w:rFonts w:asciiTheme="minorHAnsi" w:hAnsiTheme="minorHAnsi" w:cstheme="minorHAnsi"/>
          <w:b/>
          <w:bCs/>
        </w:rPr>
        <w:t>TITLE</w:t>
      </w:r>
      <w:r w:rsidR="002A3AE9">
        <w:rPr>
          <w:rFonts w:asciiTheme="minorHAnsi" w:hAnsiTheme="minorHAnsi" w:cstheme="minorHAnsi"/>
          <w:b/>
          <w:bCs/>
        </w:rPr>
        <w:t>:</w:t>
      </w:r>
    </w:p>
    <w:p w14:paraId="66C0A555" w14:textId="50FAAFB2" w:rsidR="007A4DD6" w:rsidRPr="00D42385" w:rsidRDefault="00F05144" w:rsidP="007A4DD6">
      <w:r w:rsidRPr="00D42385">
        <w:t xml:space="preserve">An </w:t>
      </w:r>
      <w:r w:rsidR="00E403AD" w:rsidRPr="00D42385">
        <w:t>Improved Time</w:t>
      </w:r>
      <w:r w:rsidR="00D54188" w:rsidRPr="00D42385">
        <w:t xml:space="preserve">- and </w:t>
      </w:r>
      <w:r w:rsidR="00E403AD" w:rsidRPr="00D42385">
        <w:t>Labor</w:t>
      </w:r>
      <w:r w:rsidR="00D54188" w:rsidRPr="00D42385">
        <w:t xml:space="preserve">- </w:t>
      </w:r>
      <w:r w:rsidR="00E403AD" w:rsidRPr="00D42385">
        <w:t xml:space="preserve">Efficient Protocol </w:t>
      </w:r>
      <w:r w:rsidR="00D54188" w:rsidRPr="00D42385">
        <w:t xml:space="preserve">for </w:t>
      </w:r>
      <w:r w:rsidR="00E403AD" w:rsidRPr="00D42385">
        <w:t>Mouse Primary Hepatocyte Isolation</w:t>
      </w:r>
    </w:p>
    <w:p w14:paraId="66C0A556" w14:textId="77777777" w:rsidR="007A4DD6" w:rsidRDefault="007A4DD6" w:rsidP="001B1519">
      <w:pPr>
        <w:rPr>
          <w:rFonts w:asciiTheme="minorHAnsi" w:hAnsiTheme="minorHAnsi" w:cstheme="minorHAnsi"/>
          <w:b/>
          <w:bCs/>
        </w:rPr>
      </w:pPr>
    </w:p>
    <w:p w14:paraId="66C0A557" w14:textId="2A5D18BC" w:rsidR="006305D7" w:rsidRPr="001B1519" w:rsidRDefault="006305D7" w:rsidP="001B1519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1BE31B00" w14:textId="14F8EB56" w:rsidR="008F1381" w:rsidRDefault="008F1381" w:rsidP="00E403AD">
      <w:r>
        <w:t>Mingxiao Feng</w:t>
      </w:r>
      <w:r w:rsidR="00A03FF4" w:rsidRPr="00090B0D">
        <w:rPr>
          <w:vertAlign w:val="superscript"/>
        </w:rPr>
        <w:t>1</w:t>
      </w:r>
      <w:r w:rsidR="004B0201">
        <w:t>*</w:t>
      </w:r>
      <w:r>
        <w:t>,</w:t>
      </w:r>
      <w:r w:rsidR="00060430">
        <w:t xml:space="preserve"> </w:t>
      </w:r>
      <w:r w:rsidR="007571E2">
        <w:t>Sara Div</w:t>
      </w:r>
      <w:r w:rsidR="00060430" w:rsidRPr="00060430">
        <w:t>all</w:t>
      </w:r>
      <w:r w:rsidR="002255B6">
        <w:rPr>
          <w:vertAlign w:val="superscript"/>
        </w:rPr>
        <w:t>3</w:t>
      </w:r>
      <w:r w:rsidR="00060430">
        <w:t>,</w:t>
      </w:r>
      <w:r>
        <w:t xml:space="preserve"> Sheng Wu</w:t>
      </w:r>
      <w:r w:rsidR="00A03FF4" w:rsidRPr="00090B0D">
        <w:rPr>
          <w:vertAlign w:val="superscript"/>
        </w:rPr>
        <w:t>1</w:t>
      </w:r>
      <w:r w:rsidR="002255B6">
        <w:rPr>
          <w:vertAlign w:val="superscript"/>
        </w:rPr>
        <w:t>,2</w:t>
      </w:r>
      <w:r w:rsidR="00E33A59">
        <w:t>*</w:t>
      </w:r>
    </w:p>
    <w:p w14:paraId="2C690049" w14:textId="77777777" w:rsidR="00E403AD" w:rsidRDefault="00E403AD" w:rsidP="00E403AD"/>
    <w:p w14:paraId="66C0A558" w14:textId="394C4D6A" w:rsidR="007A4DD6" w:rsidRDefault="00A03FF4" w:rsidP="008E3782">
      <w:r w:rsidRPr="00090B0D">
        <w:rPr>
          <w:vertAlign w:val="superscript"/>
        </w:rPr>
        <w:t>1</w:t>
      </w:r>
      <w:r w:rsidR="008F1381">
        <w:t>Department of Pediatrics, Johns Hopkins University School of Medicine</w:t>
      </w:r>
      <w:r w:rsidR="00E33A59">
        <w:t>, Baltimore, M</w:t>
      </w:r>
      <w:r w:rsidR="00060430">
        <w:t>aryland</w:t>
      </w:r>
      <w:r w:rsidR="005E2BD4">
        <w:t>, USA</w:t>
      </w:r>
      <w:r w:rsidR="00060430">
        <w:t xml:space="preserve"> </w:t>
      </w:r>
    </w:p>
    <w:p w14:paraId="46AF03ED" w14:textId="7C341483" w:rsidR="002255B6" w:rsidRDefault="002255B6" w:rsidP="008E3782">
      <w:r w:rsidRPr="002255B6">
        <w:rPr>
          <w:vertAlign w:val="superscript"/>
        </w:rPr>
        <w:t>2</w:t>
      </w:r>
      <w:r>
        <w:t xml:space="preserve">Department of Physiology, Temple University School of Medicine, </w:t>
      </w:r>
      <w:r w:rsidRPr="002255B6">
        <w:t>Philadelphia</w:t>
      </w:r>
      <w:r>
        <w:t xml:space="preserve">, </w:t>
      </w:r>
      <w:r w:rsidRPr="002255B6">
        <w:t>Pennsylvania</w:t>
      </w:r>
      <w:r w:rsidR="005E2BD4">
        <w:t>, USA</w:t>
      </w:r>
    </w:p>
    <w:p w14:paraId="1823AD0E" w14:textId="7503D47B" w:rsidR="00060430" w:rsidRDefault="002255B6" w:rsidP="008E3782">
      <w:r w:rsidRPr="002255B6">
        <w:rPr>
          <w:vertAlign w:val="superscript"/>
        </w:rPr>
        <w:t>3</w:t>
      </w:r>
      <w:r w:rsidR="000D6B2D">
        <w:t xml:space="preserve">Department of </w:t>
      </w:r>
      <w:r w:rsidR="000D6B2D" w:rsidRPr="000D6B2D">
        <w:t>Pediatrics</w:t>
      </w:r>
      <w:r w:rsidR="00060430">
        <w:t xml:space="preserve">, </w:t>
      </w:r>
      <w:r w:rsidR="00060430" w:rsidRPr="00060430">
        <w:t xml:space="preserve">Seattle </w:t>
      </w:r>
      <w:r w:rsidR="00C5127D" w:rsidRPr="00060430">
        <w:t>Children</w:t>
      </w:r>
      <w:r w:rsidR="00C5127D">
        <w:t>’</w:t>
      </w:r>
      <w:r w:rsidR="00C5127D" w:rsidRPr="00060430">
        <w:t>s</w:t>
      </w:r>
      <w:r w:rsidR="00C5127D">
        <w:t xml:space="preserve"> </w:t>
      </w:r>
      <w:r w:rsidR="00060430" w:rsidRPr="00060430">
        <w:t>Hospital</w:t>
      </w:r>
      <w:r w:rsidR="00060430">
        <w:t>, Seattle, Washington</w:t>
      </w:r>
      <w:r w:rsidR="005E2BD4">
        <w:t>, USA</w:t>
      </w:r>
    </w:p>
    <w:p w14:paraId="3DA71008" w14:textId="1C72CEB7" w:rsidR="00060430" w:rsidRDefault="00060430" w:rsidP="008F1381">
      <w:pPr>
        <w:jc w:val="center"/>
      </w:pPr>
    </w:p>
    <w:p w14:paraId="7B70FC9F" w14:textId="71052202" w:rsidR="00E403AD" w:rsidRDefault="00E403AD" w:rsidP="00E403AD">
      <w:pPr>
        <w:jc w:val="left"/>
      </w:pPr>
      <w:r>
        <w:t>Email addresses of co-authors:</w:t>
      </w:r>
    </w:p>
    <w:p w14:paraId="41E74C6F" w14:textId="79947191" w:rsidR="00E403AD" w:rsidRPr="005502B9" w:rsidRDefault="00E403AD" w:rsidP="00E403AD">
      <w:pPr>
        <w:rPr>
          <w:color w:val="auto"/>
        </w:rPr>
      </w:pPr>
      <w:r>
        <w:t>Mingxiao Feng</w:t>
      </w:r>
      <w:r w:rsidR="00F801C1">
        <w:tab/>
      </w:r>
      <w:r w:rsidR="00F801C1">
        <w:tab/>
      </w:r>
      <w:r w:rsidR="00F801C1" w:rsidRPr="005502B9">
        <w:rPr>
          <w:color w:val="auto"/>
        </w:rPr>
        <w:t>(</w:t>
      </w:r>
      <w:hyperlink r:id="rId8" w:history="1">
        <w:r w:rsidR="00F801C1" w:rsidRPr="005502B9">
          <w:rPr>
            <w:rStyle w:val="Hyperlink"/>
            <w:color w:val="auto"/>
            <w:u w:val="none"/>
          </w:rPr>
          <w:t>mfeng8@jhmi.edu</w:t>
        </w:r>
      </w:hyperlink>
      <w:r w:rsidR="00F801C1" w:rsidRPr="005502B9">
        <w:rPr>
          <w:color w:val="auto"/>
        </w:rPr>
        <w:t>)</w:t>
      </w:r>
    </w:p>
    <w:p w14:paraId="29949D43" w14:textId="6C4158FD" w:rsidR="00E403AD" w:rsidRPr="005502B9" w:rsidRDefault="00E403AD" w:rsidP="00E403AD">
      <w:pPr>
        <w:rPr>
          <w:color w:val="auto"/>
        </w:rPr>
      </w:pPr>
      <w:r w:rsidRPr="005502B9">
        <w:rPr>
          <w:color w:val="auto"/>
        </w:rPr>
        <w:t>Sara Divall</w:t>
      </w:r>
      <w:r w:rsidR="00090120">
        <w:rPr>
          <w:color w:val="auto"/>
        </w:rPr>
        <w:t xml:space="preserve">                     (</w:t>
      </w:r>
      <w:r w:rsidR="00090120" w:rsidRPr="00090120">
        <w:rPr>
          <w:color w:val="auto"/>
        </w:rPr>
        <w:t>sara.divall@seattlechildrens.org</w:t>
      </w:r>
      <w:r w:rsidR="00090120">
        <w:rPr>
          <w:color w:val="auto"/>
        </w:rPr>
        <w:t>)</w:t>
      </w:r>
    </w:p>
    <w:p w14:paraId="4B988F37" w14:textId="5CCEE559" w:rsidR="00E403AD" w:rsidRPr="005502B9" w:rsidRDefault="00E403AD" w:rsidP="00E403AD">
      <w:pPr>
        <w:rPr>
          <w:color w:val="auto"/>
        </w:rPr>
      </w:pPr>
      <w:r w:rsidRPr="005502B9">
        <w:rPr>
          <w:color w:val="auto"/>
        </w:rPr>
        <w:t>Sheng Wu</w:t>
      </w:r>
      <w:r w:rsidR="00F801C1" w:rsidRPr="005502B9">
        <w:rPr>
          <w:color w:val="auto"/>
        </w:rPr>
        <w:tab/>
      </w:r>
      <w:r w:rsidR="00F801C1" w:rsidRPr="005502B9">
        <w:rPr>
          <w:color w:val="auto"/>
        </w:rPr>
        <w:tab/>
        <w:t>(</w:t>
      </w:r>
      <w:hyperlink r:id="rId9" w:history="1">
        <w:r w:rsidR="00F801C1" w:rsidRPr="005502B9">
          <w:rPr>
            <w:rStyle w:val="Hyperlink"/>
            <w:color w:val="auto"/>
            <w:u w:val="none"/>
          </w:rPr>
          <w:t>sheng.wu@temple.edu</w:t>
        </w:r>
      </w:hyperlink>
      <w:r w:rsidR="00F801C1" w:rsidRPr="005502B9">
        <w:rPr>
          <w:rStyle w:val="Hyperlink"/>
          <w:color w:val="auto"/>
          <w:u w:val="none"/>
        </w:rPr>
        <w:t>)</w:t>
      </w:r>
    </w:p>
    <w:p w14:paraId="2438250D" w14:textId="77777777" w:rsidR="00E403AD" w:rsidRPr="005502B9" w:rsidRDefault="00E403AD" w:rsidP="008E3782">
      <w:pPr>
        <w:rPr>
          <w:color w:val="auto"/>
        </w:rPr>
      </w:pPr>
    </w:p>
    <w:p w14:paraId="70149CEC" w14:textId="7498CBBD" w:rsidR="00E403AD" w:rsidRPr="005502B9" w:rsidRDefault="00E33A59" w:rsidP="00E403AD">
      <w:pPr>
        <w:jc w:val="left"/>
        <w:rPr>
          <w:color w:val="auto"/>
        </w:rPr>
      </w:pPr>
      <w:r w:rsidRPr="005502B9">
        <w:rPr>
          <w:color w:val="auto"/>
        </w:rPr>
        <w:t>*</w:t>
      </w:r>
      <w:r w:rsidR="004B0201" w:rsidRPr="005502B9">
        <w:rPr>
          <w:color w:val="auto"/>
        </w:rPr>
        <w:t>Corresponding</w:t>
      </w:r>
      <w:r w:rsidR="002113F4" w:rsidRPr="005502B9">
        <w:rPr>
          <w:color w:val="auto"/>
        </w:rPr>
        <w:t xml:space="preserve"> author</w:t>
      </w:r>
      <w:r w:rsidR="00D42385">
        <w:rPr>
          <w:color w:val="auto"/>
        </w:rPr>
        <w:t>:</w:t>
      </w:r>
    </w:p>
    <w:p w14:paraId="28EE0D89" w14:textId="2D4212B7" w:rsidR="00E403AD" w:rsidRPr="005502B9" w:rsidRDefault="004B0201" w:rsidP="00E403AD">
      <w:pPr>
        <w:jc w:val="left"/>
        <w:rPr>
          <w:color w:val="auto"/>
        </w:rPr>
      </w:pPr>
      <w:r w:rsidRPr="005502B9">
        <w:rPr>
          <w:color w:val="auto"/>
        </w:rPr>
        <w:t xml:space="preserve">Mingxiao Feng </w:t>
      </w:r>
      <w:r w:rsidR="00E403AD" w:rsidRPr="005502B9">
        <w:rPr>
          <w:color w:val="auto"/>
        </w:rPr>
        <w:tab/>
        <w:t>(</w:t>
      </w:r>
      <w:hyperlink r:id="rId10" w:history="1">
        <w:r w:rsidRPr="005502B9">
          <w:rPr>
            <w:rStyle w:val="Hyperlink"/>
            <w:color w:val="auto"/>
            <w:u w:val="none"/>
          </w:rPr>
          <w:t>mfeng8@jhmi.edu</w:t>
        </w:r>
      </w:hyperlink>
      <w:r w:rsidR="00E403AD" w:rsidRPr="005502B9">
        <w:rPr>
          <w:color w:val="auto"/>
        </w:rPr>
        <w:t xml:space="preserve">) </w:t>
      </w:r>
    </w:p>
    <w:p w14:paraId="1F73868A" w14:textId="5AD4BBB7" w:rsidR="00E33A59" w:rsidRPr="005502B9" w:rsidRDefault="002255B6" w:rsidP="008E3782">
      <w:pPr>
        <w:jc w:val="left"/>
        <w:rPr>
          <w:color w:val="auto"/>
        </w:rPr>
      </w:pPr>
      <w:r w:rsidRPr="005502B9">
        <w:rPr>
          <w:color w:val="auto"/>
        </w:rPr>
        <w:t xml:space="preserve">Sheng Wu </w:t>
      </w:r>
      <w:r w:rsidR="00E403AD" w:rsidRPr="005502B9">
        <w:rPr>
          <w:color w:val="auto"/>
        </w:rPr>
        <w:tab/>
      </w:r>
      <w:r w:rsidR="00E403AD" w:rsidRPr="005502B9">
        <w:rPr>
          <w:color w:val="auto"/>
        </w:rPr>
        <w:tab/>
        <w:t>(</w:t>
      </w:r>
      <w:hyperlink r:id="rId11" w:history="1">
        <w:r w:rsidRPr="005502B9">
          <w:rPr>
            <w:rStyle w:val="Hyperlink"/>
            <w:color w:val="auto"/>
            <w:u w:val="none"/>
          </w:rPr>
          <w:t>sheng.wu@temple.edu</w:t>
        </w:r>
      </w:hyperlink>
      <w:r w:rsidR="00E403AD" w:rsidRPr="005502B9">
        <w:rPr>
          <w:rStyle w:val="Hyperlink"/>
          <w:color w:val="auto"/>
          <w:u w:val="none"/>
        </w:rPr>
        <w:t>)</w:t>
      </w:r>
      <w:r w:rsidRPr="005502B9">
        <w:rPr>
          <w:color w:val="auto"/>
        </w:rPr>
        <w:t xml:space="preserve"> </w:t>
      </w:r>
    </w:p>
    <w:p w14:paraId="66C0A559" w14:textId="77777777" w:rsidR="00D04A95" w:rsidRPr="001B1519" w:rsidRDefault="00D04A95" w:rsidP="001B1519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66C0A55A" w14:textId="0576F007" w:rsidR="006305D7" w:rsidRPr="001B1519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6C0A55B" w14:textId="0617C043" w:rsidR="007A4DD6" w:rsidRPr="00FA7ADC" w:rsidRDefault="00E403AD" w:rsidP="007A4DD6">
      <w:r>
        <w:t>primary hepatocyte;</w:t>
      </w:r>
      <w:r w:rsidRPr="00FA7ADC">
        <w:t xml:space="preserve"> liver; metabolism</w:t>
      </w:r>
      <w:r>
        <w:t>; mouse; isolation; hepatic; glucose</w:t>
      </w:r>
    </w:p>
    <w:p w14:paraId="66C0A55C" w14:textId="77777777" w:rsidR="006305D7" w:rsidRPr="001B1519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6C0A55D" w14:textId="0673F1EB" w:rsidR="006305D7" w:rsidRPr="001B1519" w:rsidRDefault="00086FF5" w:rsidP="001B151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</w:p>
    <w:p w14:paraId="66C0A55E" w14:textId="2E322F07" w:rsidR="007A4DD6" w:rsidRPr="005372BC" w:rsidRDefault="00BD449B" w:rsidP="007A4DD6">
      <w:pPr>
        <w:rPr>
          <w:rFonts w:asciiTheme="minorHAnsi" w:hAnsiTheme="minorHAnsi" w:cstheme="minorHAnsi"/>
          <w:color w:val="auto"/>
        </w:rPr>
      </w:pPr>
      <w:r w:rsidRPr="005372BC">
        <w:rPr>
          <w:rFonts w:asciiTheme="minorHAnsi" w:hAnsiTheme="minorHAnsi" w:cstheme="minorHAnsi"/>
          <w:color w:val="auto"/>
        </w:rPr>
        <w:t xml:space="preserve">Primary hepatocytes </w:t>
      </w:r>
      <w:r w:rsidR="00AD36EA">
        <w:rPr>
          <w:rFonts w:asciiTheme="minorHAnsi" w:hAnsiTheme="minorHAnsi" w:cstheme="minorHAnsi"/>
          <w:color w:val="auto"/>
        </w:rPr>
        <w:t>are</w:t>
      </w:r>
      <w:r w:rsidRPr="005372BC">
        <w:rPr>
          <w:rFonts w:asciiTheme="minorHAnsi" w:hAnsiTheme="minorHAnsi" w:cstheme="minorHAnsi"/>
          <w:color w:val="auto"/>
        </w:rPr>
        <w:t xml:space="preserve"> a valuable tool </w:t>
      </w:r>
      <w:r w:rsidR="003F2B41" w:rsidRPr="005372BC">
        <w:rPr>
          <w:rFonts w:asciiTheme="minorHAnsi" w:hAnsiTheme="minorHAnsi" w:cstheme="minorHAnsi"/>
          <w:color w:val="auto"/>
        </w:rPr>
        <w:t xml:space="preserve">to </w:t>
      </w:r>
      <w:r w:rsidR="00230082" w:rsidRPr="005372BC">
        <w:rPr>
          <w:rFonts w:asciiTheme="minorHAnsi" w:hAnsiTheme="minorHAnsi" w:cstheme="minorHAnsi"/>
          <w:color w:val="auto"/>
        </w:rPr>
        <w:t xml:space="preserve">study liver </w:t>
      </w:r>
      <w:r w:rsidR="001A10DC" w:rsidRPr="005372BC">
        <w:rPr>
          <w:rFonts w:asciiTheme="minorHAnsi" w:hAnsiTheme="minorHAnsi" w:cstheme="minorHAnsi"/>
          <w:color w:val="auto"/>
        </w:rPr>
        <w:t xml:space="preserve">response and metabolism </w:t>
      </w:r>
      <w:r w:rsidR="001A10DC" w:rsidRPr="005372BC">
        <w:rPr>
          <w:rFonts w:asciiTheme="minorHAnsi" w:hAnsiTheme="minorHAnsi" w:cstheme="minorHAnsi"/>
          <w:i/>
          <w:iCs/>
          <w:color w:val="auto"/>
        </w:rPr>
        <w:t>in vitro</w:t>
      </w:r>
      <w:r w:rsidR="001A10DC" w:rsidRPr="005372BC">
        <w:rPr>
          <w:rFonts w:asciiTheme="minorHAnsi" w:hAnsiTheme="minorHAnsi" w:cstheme="minorHAnsi"/>
          <w:color w:val="auto"/>
        </w:rPr>
        <w:t xml:space="preserve">. </w:t>
      </w:r>
      <w:r w:rsidR="00E861E0" w:rsidRPr="005372BC">
        <w:rPr>
          <w:rFonts w:asciiTheme="minorHAnsi" w:hAnsiTheme="minorHAnsi" w:cstheme="minorHAnsi"/>
          <w:color w:val="auto"/>
        </w:rPr>
        <w:t>U</w:t>
      </w:r>
      <w:r w:rsidR="00A2513F" w:rsidRPr="005372BC">
        <w:rPr>
          <w:rFonts w:asciiTheme="minorHAnsi" w:hAnsiTheme="minorHAnsi" w:cstheme="minorHAnsi"/>
          <w:color w:val="auto"/>
        </w:rPr>
        <w:t xml:space="preserve">tilizing </w:t>
      </w:r>
      <w:r w:rsidR="008B0CE1" w:rsidRPr="005372BC">
        <w:rPr>
          <w:rFonts w:asciiTheme="minorHAnsi" w:hAnsiTheme="minorHAnsi" w:cstheme="minorHAnsi"/>
          <w:color w:val="auto"/>
        </w:rPr>
        <w:t xml:space="preserve">commercially available </w:t>
      </w:r>
      <w:r w:rsidR="003A53C7">
        <w:rPr>
          <w:rFonts w:asciiTheme="minorHAnsi" w:hAnsiTheme="minorHAnsi" w:cstheme="minorHAnsi"/>
          <w:color w:val="auto"/>
        </w:rPr>
        <w:t xml:space="preserve">reagents, </w:t>
      </w:r>
      <w:r w:rsidR="0013118B" w:rsidRPr="005372BC">
        <w:rPr>
          <w:rFonts w:asciiTheme="minorHAnsi" w:hAnsiTheme="minorHAnsi" w:cstheme="minorHAnsi"/>
          <w:color w:val="auto"/>
        </w:rPr>
        <w:t>a</w:t>
      </w:r>
      <w:r w:rsidR="00F05144">
        <w:rPr>
          <w:rFonts w:asciiTheme="minorHAnsi" w:hAnsiTheme="minorHAnsi" w:cstheme="minorHAnsi"/>
          <w:color w:val="auto"/>
        </w:rPr>
        <w:t>n improved</w:t>
      </w:r>
      <w:r w:rsidR="00213758">
        <w:rPr>
          <w:rFonts w:asciiTheme="minorHAnsi" w:hAnsiTheme="minorHAnsi" w:cstheme="minorHAnsi"/>
          <w:color w:val="auto"/>
        </w:rPr>
        <w:t xml:space="preserve"> </w:t>
      </w:r>
      <w:r w:rsidR="0013118B" w:rsidRPr="005372BC">
        <w:rPr>
          <w:rFonts w:asciiTheme="minorHAnsi" w:hAnsiTheme="minorHAnsi" w:cstheme="minorHAnsi"/>
          <w:color w:val="auto"/>
        </w:rPr>
        <w:t xml:space="preserve">time- and labor-efficient protocol for </w:t>
      </w:r>
      <w:r w:rsidR="00CE38B2">
        <w:rPr>
          <w:rFonts w:asciiTheme="minorHAnsi" w:hAnsiTheme="minorHAnsi" w:cstheme="minorHAnsi"/>
          <w:color w:val="auto"/>
        </w:rPr>
        <w:t xml:space="preserve">mouse </w:t>
      </w:r>
      <w:r w:rsidR="00174C7E">
        <w:rPr>
          <w:rFonts w:asciiTheme="minorHAnsi" w:hAnsiTheme="minorHAnsi" w:cstheme="minorHAnsi"/>
          <w:color w:val="auto"/>
        </w:rPr>
        <w:t xml:space="preserve">primary </w:t>
      </w:r>
      <w:r w:rsidR="0013118B" w:rsidRPr="005372BC">
        <w:rPr>
          <w:rFonts w:asciiTheme="minorHAnsi" w:hAnsiTheme="minorHAnsi" w:cstheme="minorHAnsi"/>
          <w:color w:val="auto"/>
        </w:rPr>
        <w:t>hepatocyte isolation</w:t>
      </w:r>
      <w:r w:rsidR="003A53C7">
        <w:rPr>
          <w:rFonts w:asciiTheme="minorHAnsi" w:hAnsiTheme="minorHAnsi" w:cstheme="minorHAnsi"/>
          <w:color w:val="auto"/>
        </w:rPr>
        <w:t xml:space="preserve"> was developed</w:t>
      </w:r>
      <w:r w:rsidR="00213758">
        <w:rPr>
          <w:rFonts w:asciiTheme="minorHAnsi" w:hAnsiTheme="minorHAnsi" w:cstheme="minorHAnsi"/>
          <w:color w:val="auto"/>
        </w:rPr>
        <w:t>.</w:t>
      </w:r>
    </w:p>
    <w:p w14:paraId="66C0A55F" w14:textId="77777777" w:rsidR="006305D7" w:rsidRPr="001B1519" w:rsidRDefault="006305D7" w:rsidP="001B1519">
      <w:pPr>
        <w:rPr>
          <w:rFonts w:asciiTheme="minorHAnsi" w:hAnsiTheme="minorHAnsi" w:cstheme="minorHAnsi"/>
        </w:rPr>
      </w:pPr>
    </w:p>
    <w:p w14:paraId="66C0A560" w14:textId="0431ADB9" w:rsidR="006305D7" w:rsidRPr="001B1519" w:rsidRDefault="006305D7" w:rsidP="001B151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66C0A561" w14:textId="2EFB6C4B" w:rsidR="007A4DD6" w:rsidRPr="00337662" w:rsidRDefault="00337662" w:rsidP="008E3782">
      <w:r>
        <w:t xml:space="preserve">Primary hepatocytes </w:t>
      </w:r>
      <w:r w:rsidR="00AD36EA">
        <w:t>are</w:t>
      </w:r>
      <w:r>
        <w:t xml:space="preserve"> used extensively in liver </w:t>
      </w:r>
      <w:r w:rsidRPr="004119D6">
        <w:rPr>
          <w:i/>
        </w:rPr>
        <w:t>in vitro</w:t>
      </w:r>
      <w:r w:rsidR="004A2523">
        <w:t xml:space="preserve"> research</w:t>
      </w:r>
      <w:r w:rsidR="00FB5421">
        <w:t>, especially in</w:t>
      </w:r>
      <w:r>
        <w:t xml:space="preserve"> glucose metabolism</w:t>
      </w:r>
      <w:r w:rsidR="003A53C7">
        <w:t xml:space="preserve"> studies</w:t>
      </w:r>
      <w:r>
        <w:t xml:space="preserve">. </w:t>
      </w:r>
      <w:r w:rsidR="00AD36EA">
        <w:t>A base technique has been adapted</w:t>
      </w:r>
      <w:r>
        <w:t xml:space="preserve"> based on different needs, like time, labor, cost, and </w:t>
      </w:r>
      <w:r w:rsidR="00174C7E">
        <w:t xml:space="preserve">primary </w:t>
      </w:r>
      <w:r>
        <w:t>hepatocyte us</w:t>
      </w:r>
      <w:r w:rsidR="008F5FDD">
        <w:t>age</w:t>
      </w:r>
      <w:r>
        <w:t xml:space="preserve">, resulting in various </w:t>
      </w:r>
      <w:r w:rsidR="00174C7E">
        <w:t xml:space="preserve">primary </w:t>
      </w:r>
      <w:r>
        <w:t xml:space="preserve">hepatocyte isolation protocols. However, the numerous steps and time-consuming </w:t>
      </w:r>
      <w:r w:rsidR="00CE38B2">
        <w:t>reagent preparations</w:t>
      </w:r>
      <w:r>
        <w:t xml:space="preserve"> in </w:t>
      </w:r>
      <w:r w:rsidR="00174C7E">
        <w:t xml:space="preserve">primary </w:t>
      </w:r>
      <w:r w:rsidR="00CE38B2">
        <w:t>hepatocyte isolation are</w:t>
      </w:r>
      <w:r>
        <w:t xml:space="preserve"> ma</w:t>
      </w:r>
      <w:r w:rsidR="00CE38B2">
        <w:t>jor drawbacks for efficiency</w:t>
      </w:r>
      <w:r w:rsidR="00B54170">
        <w:t xml:space="preserve">. </w:t>
      </w:r>
      <w:r w:rsidR="00AD36EA">
        <w:t>After</w:t>
      </w:r>
      <w:r w:rsidR="00B54170">
        <w:t xml:space="preserve"> </w:t>
      </w:r>
      <w:r w:rsidR="00AD36EA">
        <w:t xml:space="preserve">comparing </w:t>
      </w:r>
      <w:r>
        <w:t>different protoc</w:t>
      </w:r>
      <w:r w:rsidR="00B54170">
        <w:t>ols for their pros and cons</w:t>
      </w:r>
      <w:r w:rsidR="003A53C7">
        <w:t>,</w:t>
      </w:r>
      <w:r>
        <w:t xml:space="preserve"> </w:t>
      </w:r>
      <w:r w:rsidR="00C5127D">
        <w:t xml:space="preserve">the </w:t>
      </w:r>
      <w:r>
        <w:t>advantages of each</w:t>
      </w:r>
      <w:r w:rsidR="003A53C7">
        <w:t xml:space="preserve"> were combined, and </w:t>
      </w:r>
      <w:r>
        <w:t xml:space="preserve">a rapid and efficient </w:t>
      </w:r>
      <w:r w:rsidR="00174C7E">
        <w:t xml:space="preserve">primary </w:t>
      </w:r>
      <w:r>
        <w:t>hepatocyte</w:t>
      </w:r>
      <w:r w:rsidR="004C001A">
        <w:t xml:space="preserve"> isolation protocol</w:t>
      </w:r>
      <w:r w:rsidR="003A53C7">
        <w:t xml:space="preserve"> </w:t>
      </w:r>
      <w:r w:rsidR="00C5127D">
        <w:t xml:space="preserve">was </w:t>
      </w:r>
      <w:r w:rsidR="003A53C7">
        <w:t>formulated.  Within</w:t>
      </w:r>
      <w:r>
        <w:t xml:space="preserve"> only </w:t>
      </w:r>
      <w:r w:rsidR="00CE38B2">
        <w:t>~</w:t>
      </w:r>
      <w:r>
        <w:t>35</w:t>
      </w:r>
      <w:r w:rsidR="00985AA9">
        <w:t xml:space="preserve"> </w:t>
      </w:r>
      <w:r>
        <w:t xml:space="preserve">min, </w:t>
      </w:r>
      <w:r w:rsidR="00ED57F1">
        <w:t>this protocol could yield</w:t>
      </w:r>
      <w:r w:rsidR="00AD36EA">
        <w:t xml:space="preserve"> </w:t>
      </w:r>
      <w:r>
        <w:t xml:space="preserve">as much, if not more, healthy </w:t>
      </w:r>
      <w:r w:rsidR="00174C7E">
        <w:t xml:space="preserve">primary </w:t>
      </w:r>
      <w:r>
        <w:t>hepatocytes as other protocols.</w:t>
      </w:r>
      <w:r w:rsidR="00FE160C">
        <w:t xml:space="preserve"> Fur</w:t>
      </w:r>
      <w:r w:rsidR="00450A97">
        <w:t>ther,</w:t>
      </w:r>
      <w:r>
        <w:t xml:space="preserve"> </w:t>
      </w:r>
      <w:r w:rsidR="00450A97">
        <w:t>g</w:t>
      </w:r>
      <w:r w:rsidR="00090B0D">
        <w:t>lucose metabolism experiments</w:t>
      </w:r>
      <w:r w:rsidR="006D65DD">
        <w:t xml:space="preserve"> performed</w:t>
      </w:r>
      <w:r>
        <w:t xml:space="preserve"> </w:t>
      </w:r>
      <w:r w:rsidR="006D65DD">
        <w:t xml:space="preserve">using </w:t>
      </w:r>
      <w:r>
        <w:t xml:space="preserve">the isolated </w:t>
      </w:r>
      <w:r w:rsidR="00174C7E">
        <w:t xml:space="preserve">primary </w:t>
      </w:r>
      <w:r>
        <w:t>hep</w:t>
      </w:r>
      <w:r w:rsidR="00ED57F1">
        <w:t>atocytes validated</w:t>
      </w:r>
      <w:r w:rsidR="00CE38B2">
        <w:t xml:space="preserve"> </w:t>
      </w:r>
      <w:r>
        <w:t xml:space="preserve">the usefulness of this protocol in </w:t>
      </w:r>
      <w:r w:rsidRPr="00962273">
        <w:rPr>
          <w:i/>
        </w:rPr>
        <w:t>in vitro</w:t>
      </w:r>
      <w:r>
        <w:t xml:space="preserve"> liver metabolism studies.</w:t>
      </w:r>
      <w:r w:rsidR="00F6309A">
        <w:t xml:space="preserve"> </w:t>
      </w:r>
      <w:r w:rsidR="006D65DD">
        <w:t>We</w:t>
      </w:r>
      <w:r w:rsidR="004250F7">
        <w:t xml:space="preserve"> </w:t>
      </w:r>
      <w:r w:rsidR="00ED57F1">
        <w:t xml:space="preserve">also </w:t>
      </w:r>
      <w:r w:rsidR="004250F7">
        <w:t>extensively review</w:t>
      </w:r>
      <w:r w:rsidR="00ED57F1">
        <w:t>ed</w:t>
      </w:r>
      <w:r w:rsidR="00090B0D">
        <w:t xml:space="preserve"> </w:t>
      </w:r>
      <w:r w:rsidR="004250F7">
        <w:t>and analyze</w:t>
      </w:r>
      <w:r w:rsidR="00ED57F1">
        <w:t>d</w:t>
      </w:r>
      <w:r w:rsidR="00F6309A">
        <w:t xml:space="preserve"> </w:t>
      </w:r>
      <w:r w:rsidR="0017003D">
        <w:t>the significance</w:t>
      </w:r>
      <w:r w:rsidR="00664BE2">
        <w:t xml:space="preserve"> and purpose</w:t>
      </w:r>
      <w:r w:rsidR="0017003D">
        <w:t xml:space="preserve"> of each step</w:t>
      </w:r>
      <w:r w:rsidR="00ED57F1">
        <w:t xml:space="preserve"> in this study</w:t>
      </w:r>
      <w:r w:rsidR="0017003D">
        <w:t xml:space="preserve"> </w:t>
      </w:r>
      <w:r w:rsidR="00ED57F1">
        <w:t>so that future researchers can</w:t>
      </w:r>
      <w:r w:rsidR="0017003D">
        <w:t xml:space="preserve"> further optim</w:t>
      </w:r>
      <w:r w:rsidR="00664BE2">
        <w:t>ize</w:t>
      </w:r>
      <w:r w:rsidR="004C001A">
        <w:t xml:space="preserve"> </w:t>
      </w:r>
      <w:r w:rsidR="00ED57F1">
        <w:t xml:space="preserve">this </w:t>
      </w:r>
      <w:r w:rsidR="004C001A">
        <w:t>protocol</w:t>
      </w:r>
      <w:r w:rsidR="0017003D">
        <w:t xml:space="preserve"> based on needs.</w:t>
      </w:r>
    </w:p>
    <w:p w14:paraId="66C0A562" w14:textId="77777777" w:rsidR="006305D7" w:rsidRPr="001B1519" w:rsidRDefault="006305D7" w:rsidP="001B1519">
      <w:pPr>
        <w:rPr>
          <w:rFonts w:asciiTheme="minorHAnsi" w:hAnsiTheme="minorHAnsi" w:cstheme="minorHAnsi"/>
        </w:rPr>
      </w:pPr>
    </w:p>
    <w:p w14:paraId="66C0A563" w14:textId="7C61E371" w:rsidR="006305D7" w:rsidRPr="001B1519" w:rsidRDefault="006305D7" w:rsidP="001B1519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2C35D9CD" w14:textId="7E764B97" w:rsidR="00177B9D" w:rsidRDefault="00C5127D" w:rsidP="00493EE4">
      <w:r>
        <w:lastRenderedPageBreak/>
        <w:t>The l</w:t>
      </w:r>
      <w:r w:rsidR="00F76865">
        <w:t>iver</w:t>
      </w:r>
      <w:r w:rsidR="007F445B">
        <w:t xml:space="preserve"> serves as one of the most important</w:t>
      </w:r>
      <w:r w:rsidR="00366B75">
        <w:t xml:space="preserve"> organs in </w:t>
      </w:r>
      <w:r>
        <w:t xml:space="preserve">the </w:t>
      </w:r>
      <w:r w:rsidR="00366B75">
        <w:t xml:space="preserve">vertebrate body due to </w:t>
      </w:r>
      <w:r>
        <w:t xml:space="preserve">the </w:t>
      </w:r>
      <w:r w:rsidR="00F76865">
        <w:t>vital role</w:t>
      </w:r>
      <w:r w:rsidR="00366B75">
        <w:t xml:space="preserve"> it plays</w:t>
      </w:r>
      <w:r w:rsidR="00F76865">
        <w:t xml:space="preserve"> in numerous life-supporting functions like</w:t>
      </w:r>
      <w:r w:rsidR="008B0611">
        <w:t xml:space="preserve"> food</w:t>
      </w:r>
      <w:r w:rsidR="00F76865">
        <w:t xml:space="preserve"> digestion, blood circulation, and </w:t>
      </w:r>
      <w:r w:rsidR="00021BB8">
        <w:t>detoxification.</w:t>
      </w:r>
      <w:r w:rsidR="00F76865">
        <w:t xml:space="preserve"> Usage of mouse primary hepatocyte</w:t>
      </w:r>
      <w:r w:rsidR="000F30C7">
        <w:t xml:space="preserve"> </w:t>
      </w:r>
      <w:r w:rsidR="000F30C7" w:rsidRPr="000F30C7">
        <w:rPr>
          <w:i/>
        </w:rPr>
        <w:t>in vitro</w:t>
      </w:r>
      <w:r w:rsidR="00F76865">
        <w:t xml:space="preserve"> </w:t>
      </w:r>
      <w:r w:rsidR="000F30C7">
        <w:t>culture</w:t>
      </w:r>
      <w:r w:rsidR="007905F2">
        <w:t xml:space="preserve"> is increasingly popular in studies of</w:t>
      </w:r>
      <w:r w:rsidR="00F76865">
        <w:t xml:space="preserve"> carbohydrate metabolism and hepatic carcinoma. </w:t>
      </w:r>
      <w:r>
        <w:t>Therefore, it is</w:t>
      </w:r>
      <w:r w:rsidR="008B0611">
        <w:t xml:space="preserve"> important to develop a convenient method for mou</w:t>
      </w:r>
      <w:r w:rsidR="00521C81">
        <w:t>se primary hepatocyte isolation while maintain</w:t>
      </w:r>
      <w:r w:rsidR="007905F2">
        <w:t>ing its innate physiological</w:t>
      </w:r>
      <w:r w:rsidR="00521C81">
        <w:t xml:space="preserve"> function.</w:t>
      </w:r>
      <w:r w:rsidR="00DC604C">
        <w:t xml:space="preserve"> Due to its function as </w:t>
      </w:r>
      <w:r>
        <w:t xml:space="preserve">a hub of glucose metabolism, </w:t>
      </w:r>
      <w:r w:rsidR="005E2BD4">
        <w:t xml:space="preserve">the </w:t>
      </w:r>
      <w:r>
        <w:t>liver is also central to</w:t>
      </w:r>
      <w:r w:rsidR="00052AA3">
        <w:t xml:space="preserve"> glucose production and </w:t>
      </w:r>
      <w:r w:rsidR="002145C8">
        <w:t>storage</w:t>
      </w:r>
      <w:r w:rsidR="004927A2">
        <w:fldChar w:fldCharType="begin"/>
      </w:r>
      <w:r w:rsidR="0086491E">
        <w:instrText xml:space="preserve"> ADDIN EN.CITE &lt;EndNote&gt;&lt;Cite&gt;&lt;Author&gt;Han&lt;/Author&gt;&lt;Year&gt;2016&lt;/Year&gt;&lt;RecNum&gt;2&lt;/RecNum&gt;&lt;DisplayText&gt;&lt;style face="superscript"&gt;1&lt;/style&gt;&lt;/DisplayText&gt;&lt;record&gt;&lt;rec-number&gt;2&lt;/rec-number&gt;&lt;foreign-keys&gt;&lt;key app="EN" db-id="dvr5vxavzef22lertsnp22avrezratd55wtd" timestamp="1590879615"&gt;2&lt;/key&gt;&lt;/foreign-keys&gt;&lt;ref-type name="Journal Article"&gt;17&lt;/ref-type&gt;&lt;contributors&gt;&lt;authors&gt;&lt;author&gt;Han, H. S.&lt;/author&gt;&lt;author&gt;Kang, G.&lt;/author&gt;&lt;author&gt;Kim, J. S.&lt;/author&gt;&lt;author&gt;Choi, B. H.&lt;/author&gt;&lt;author&gt;Koo, S. H.&lt;/author&gt;&lt;/authors&gt;&lt;/contributors&gt;&lt;auth-address&gt;Division of Life Sciences, College of Life Sciences &amp;amp; Biotechnology, Korea University, Seoul, 136-713, Korea.&lt;/auth-address&gt;&lt;titles&gt;&lt;title&gt;Regulation of glucose metabolism from a liver-centric perspective&lt;/title&gt;&lt;secondary-title&gt;Exp Mol Med&lt;/secondary-title&gt;&lt;/titles&gt;&lt;periodical&gt;&lt;full-title&gt;Exp Mol Med&lt;/full-title&gt;&lt;/periodical&gt;&lt;pages&gt;e218&lt;/pages&gt;&lt;volume&gt;48&lt;/volume&gt;&lt;edition&gt;2016/03/12&lt;/edition&gt;&lt;keywords&gt;&lt;keyword&gt;Animals&lt;/keyword&gt;&lt;keyword&gt;Gluconeogenesis&lt;/keyword&gt;&lt;keyword&gt;Glucose/*metabolism&lt;/keyword&gt;&lt;keyword&gt;Glycolysis&lt;/keyword&gt;&lt;keyword&gt;*Homeostasis&lt;/keyword&gt;&lt;keyword&gt;Humans&lt;/keyword&gt;&lt;keyword&gt;Liver/*metabolism&lt;/keyword&gt;&lt;/keywords&gt;&lt;dates&gt;&lt;year&gt;2016&lt;/year&gt;&lt;pub-dates&gt;&lt;date&gt;Mar 11&lt;/date&gt;&lt;/pub-dates&gt;&lt;/dates&gt;&lt;isbn&gt;2092-6413 (Electronic)&amp;#xD;1226-3613 (Linking)&lt;/isbn&gt;&lt;accession-num&gt;26964834&lt;/accession-num&gt;&lt;urls&gt;&lt;related-urls&gt;&lt;url&gt;https://www.ncbi.nlm.nih.gov/pubmed/26964834&lt;/url&gt;&lt;/related-urls&gt;&lt;/urls&gt;&lt;custom2&gt;PMC4892876&lt;/custom2&gt;&lt;electronic-resource-num&gt;10.1038/emm.2015.122&lt;/electronic-resource-num&gt;&lt;/record&gt;&lt;/Cite&gt;&lt;/EndNote&gt;</w:instrText>
      </w:r>
      <w:r w:rsidR="004927A2">
        <w:fldChar w:fldCharType="separate"/>
      </w:r>
      <w:r w:rsidR="0086491E" w:rsidRPr="0086491E">
        <w:rPr>
          <w:noProof/>
          <w:vertAlign w:val="superscript"/>
        </w:rPr>
        <w:t>1</w:t>
      </w:r>
      <w:r w:rsidR="004927A2">
        <w:fldChar w:fldCharType="end"/>
      </w:r>
      <w:r w:rsidR="005E2BD4">
        <w:t>. E</w:t>
      </w:r>
      <w:r w:rsidR="00A23280">
        <w:t xml:space="preserve">xperiments with </w:t>
      </w:r>
      <w:r w:rsidR="00174C7E">
        <w:t xml:space="preserve">primary </w:t>
      </w:r>
      <w:r w:rsidR="00A23280">
        <w:t>hepatocytes</w:t>
      </w:r>
      <w:r w:rsidR="001A3FBA">
        <w:t xml:space="preserve"> </w:t>
      </w:r>
      <w:r w:rsidR="001A3FBA" w:rsidRPr="001A3FBA">
        <w:rPr>
          <w:i/>
          <w:iCs/>
        </w:rPr>
        <w:t>in vitro</w:t>
      </w:r>
      <w:r w:rsidR="00A23280">
        <w:t xml:space="preserve"> are a must to m</w:t>
      </w:r>
      <w:r w:rsidR="00177B9D">
        <w:t xml:space="preserve">ost glucose metabolism studies. </w:t>
      </w:r>
      <w:r w:rsidR="00DC604C">
        <w:t>Therefore, f</w:t>
      </w:r>
      <w:r w:rsidR="008974EF">
        <w:t xml:space="preserve">or years, various research groups </w:t>
      </w:r>
      <w:r w:rsidR="006A7F74">
        <w:t xml:space="preserve">have </w:t>
      </w:r>
      <w:r w:rsidR="004C001A">
        <w:t>develop</w:t>
      </w:r>
      <w:r w:rsidR="008974EF">
        <w:t>ed</w:t>
      </w:r>
      <w:r w:rsidR="004C001A">
        <w:t xml:space="preserve"> </w:t>
      </w:r>
      <w:r w:rsidR="00944622">
        <w:t>protocol</w:t>
      </w:r>
      <w:r w:rsidR="004C001A">
        <w:t>s for mouse primary hepatocy</w:t>
      </w:r>
      <w:r w:rsidR="008974EF">
        <w:t>te isolation</w:t>
      </w:r>
      <w:r w:rsidR="00DE6C82">
        <w:t>.</w:t>
      </w:r>
    </w:p>
    <w:p w14:paraId="458C36FA" w14:textId="77777777" w:rsidR="00C5127D" w:rsidRDefault="00C5127D" w:rsidP="00493EE4"/>
    <w:p w14:paraId="3592945F" w14:textId="53FBAA3B" w:rsidR="00493EE4" w:rsidRDefault="007905F2" w:rsidP="00493EE4">
      <w:r>
        <w:t>The general procedure</w:t>
      </w:r>
      <w:r w:rsidR="007C1558">
        <w:t xml:space="preserve"> of mouse hepatocyte isolation is to first flush out blood in </w:t>
      </w:r>
      <w:r w:rsidR="00C5127D">
        <w:t xml:space="preserve">the </w:t>
      </w:r>
      <w:r w:rsidR="007C1558">
        <w:t xml:space="preserve">liver with </w:t>
      </w:r>
      <w:r w:rsidR="00C5127D">
        <w:t xml:space="preserve">an </w:t>
      </w:r>
      <w:r w:rsidR="007C1558">
        <w:t xml:space="preserve">isosmotic liquid </w:t>
      </w:r>
      <w:r w:rsidR="00C5127D">
        <w:t xml:space="preserve">such as </w:t>
      </w:r>
      <w:r w:rsidR="005E2BD4" w:rsidRPr="00C90134">
        <w:t>phosphate</w:t>
      </w:r>
      <w:r w:rsidR="005E2BD4">
        <w:t>-</w:t>
      </w:r>
      <w:r w:rsidR="00C90134" w:rsidRPr="00C90134">
        <w:t>buffered saline</w:t>
      </w:r>
      <w:r w:rsidR="00C90134">
        <w:t xml:space="preserve"> (</w:t>
      </w:r>
      <w:r w:rsidR="007C1558">
        <w:t>PBS</w:t>
      </w:r>
      <w:r w:rsidR="00C90134">
        <w:t>)</w:t>
      </w:r>
      <w:r w:rsidR="007C1558">
        <w:t xml:space="preserve"> or </w:t>
      </w:r>
      <w:r w:rsidR="00C5127D" w:rsidRPr="00C90134">
        <w:t>Hanks</w:t>
      </w:r>
      <w:r w:rsidR="00C5127D">
        <w:t>’</w:t>
      </w:r>
      <w:r w:rsidR="00C5127D" w:rsidRPr="00C90134">
        <w:t xml:space="preserve"> </w:t>
      </w:r>
      <w:r w:rsidR="00C90134" w:rsidRPr="00C90134">
        <w:t>Balanced Salt Solution</w:t>
      </w:r>
      <w:r w:rsidR="00C90134">
        <w:t xml:space="preserve"> (</w:t>
      </w:r>
      <w:r w:rsidR="007C1558">
        <w:t>HBSS</w:t>
      </w:r>
      <w:r w:rsidR="00C90134">
        <w:t>)</w:t>
      </w:r>
      <w:r w:rsidR="007C1558">
        <w:t xml:space="preserve"> and then use collagenase-containing solution to dissociate hepatocytes. </w:t>
      </w:r>
      <w:r w:rsidR="008974EF">
        <w:t>These protocols shar</w:t>
      </w:r>
      <w:r>
        <w:t>e a general procedure but differ</w:t>
      </w:r>
      <w:r w:rsidR="008974EF">
        <w:t xml:space="preserve"> in reagents and steps based on different needs. </w:t>
      </w:r>
      <w:r>
        <w:t xml:space="preserve">However, </w:t>
      </w:r>
      <w:r w:rsidR="00493EE4">
        <w:t>preparing required reagents and perfo</w:t>
      </w:r>
      <w:r>
        <w:t>rming isolation steps take</w:t>
      </w:r>
      <w:r w:rsidR="008974EF">
        <w:t xml:space="preserve"> </w:t>
      </w:r>
      <w:r>
        <w:t xml:space="preserve">time. In </w:t>
      </w:r>
      <w:r w:rsidR="005E2BD4">
        <w:t>developing</w:t>
      </w:r>
      <w:r>
        <w:t xml:space="preserve"> </w:t>
      </w:r>
      <w:r w:rsidR="00C5127D">
        <w:t xml:space="preserve">the </w:t>
      </w:r>
      <w:r>
        <w:t xml:space="preserve">present </w:t>
      </w:r>
      <w:r w:rsidR="008974EF">
        <w:t>protocol</w:t>
      </w:r>
      <w:r>
        <w:t>,</w:t>
      </w:r>
      <w:r w:rsidR="008974EF">
        <w:t xml:space="preserve"> efficiency was</w:t>
      </w:r>
      <w:r w:rsidR="00493EE4">
        <w:t xml:space="preserve"> set as </w:t>
      </w:r>
      <w:r w:rsidR="00C5127D">
        <w:t xml:space="preserve">a </w:t>
      </w:r>
      <w:r w:rsidR="00493EE4">
        <w:t>priority, with all reagents ready-to-use and</w:t>
      </w:r>
      <w:r>
        <w:t xml:space="preserve"> available from </w:t>
      </w:r>
      <w:r w:rsidR="00C5127D">
        <w:t xml:space="preserve">the </w:t>
      </w:r>
      <w:r>
        <w:t>market, and</w:t>
      </w:r>
      <w:r w:rsidR="00493EE4">
        <w:t xml:space="preserve"> as few steps as possible. </w:t>
      </w:r>
      <w:bookmarkStart w:id="0" w:name="_Hlk80576666"/>
      <w:r w:rsidR="003F05BF">
        <w:t xml:space="preserve">The overall goal of this protocol is to provide a fast and labor-efficient method to isolate </w:t>
      </w:r>
      <w:r w:rsidR="003C11FE">
        <w:t>primary hepatocytes fr</w:t>
      </w:r>
      <w:r w:rsidR="00C061D5">
        <w:t xml:space="preserve">om mouse, </w:t>
      </w:r>
      <w:r w:rsidR="00493EE4">
        <w:t>without jeopardizing the isolated primary he</w:t>
      </w:r>
      <w:r>
        <w:t>patocyte purity and viability.</w:t>
      </w:r>
      <w:bookmarkEnd w:id="0"/>
    </w:p>
    <w:p w14:paraId="66C0A565" w14:textId="77777777" w:rsidR="00D15131" w:rsidRPr="001B1519" w:rsidRDefault="00D15131" w:rsidP="001B1519">
      <w:pPr>
        <w:rPr>
          <w:rFonts w:asciiTheme="minorHAnsi" w:hAnsiTheme="minorHAnsi" w:cstheme="minorHAnsi"/>
          <w:b/>
        </w:rPr>
      </w:pPr>
    </w:p>
    <w:p w14:paraId="66C0A566" w14:textId="0C30C341" w:rsidR="006305D7" w:rsidRDefault="006305D7" w:rsidP="001B151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45BF3A61" w14:textId="77777777" w:rsidR="00E403AD" w:rsidRDefault="00E403AD" w:rsidP="001B1519">
      <w:pPr>
        <w:rPr>
          <w:rFonts w:asciiTheme="minorHAnsi" w:hAnsiTheme="minorHAnsi" w:cstheme="minorHAnsi"/>
          <w:b/>
        </w:rPr>
      </w:pPr>
    </w:p>
    <w:p w14:paraId="0EB0B566" w14:textId="44DD78E8" w:rsidR="003C11FE" w:rsidRDefault="003C11FE" w:rsidP="003C11FE">
      <w:r>
        <w:t>All procedures were approved by the Johns Hopkins Animal Care and Use Committee.</w:t>
      </w:r>
      <w:r w:rsidR="005E2BD4">
        <w:t xml:space="preserve"> C57BL/6 female mice (8-week old) were used in this study.</w:t>
      </w:r>
    </w:p>
    <w:p w14:paraId="33468360" w14:textId="77777777" w:rsidR="003C11FE" w:rsidRPr="003C11FE" w:rsidRDefault="003C11FE" w:rsidP="003C11FE"/>
    <w:p w14:paraId="4DEF4D52" w14:textId="27AC9D0E" w:rsidR="00D95300" w:rsidRPr="008E3782" w:rsidRDefault="00D95300" w:rsidP="008E3782">
      <w:pPr>
        <w:pStyle w:val="ListParagraph"/>
        <w:numPr>
          <w:ilvl w:val="0"/>
          <w:numId w:val="27"/>
        </w:numPr>
        <w:ind w:left="0" w:firstLine="0"/>
        <w:rPr>
          <w:b/>
          <w:bCs/>
        </w:rPr>
      </w:pPr>
      <w:r w:rsidRPr="008E3782">
        <w:rPr>
          <w:b/>
          <w:bCs/>
        </w:rPr>
        <w:t>Preparation:</w:t>
      </w:r>
    </w:p>
    <w:p w14:paraId="2411E779" w14:textId="77777777" w:rsidR="00E403AD" w:rsidRDefault="00E403AD" w:rsidP="008E3782">
      <w:pPr>
        <w:pStyle w:val="ListParagraph"/>
        <w:ind w:left="0"/>
      </w:pPr>
    </w:p>
    <w:p w14:paraId="707622C5" w14:textId="1A5DD6D7" w:rsidR="00D95300" w:rsidRDefault="00D95300" w:rsidP="008E3782">
      <w:pPr>
        <w:pStyle w:val="ListParagraph"/>
        <w:numPr>
          <w:ilvl w:val="1"/>
          <w:numId w:val="27"/>
        </w:numPr>
        <w:ind w:left="0" w:firstLine="0"/>
      </w:pPr>
      <w:r>
        <w:t xml:space="preserve">Mix </w:t>
      </w:r>
      <w:r w:rsidR="00012CCA" w:rsidRPr="00012CCA">
        <w:t>William’s E Medium</w:t>
      </w:r>
      <w:r w:rsidR="001E616C">
        <w:t xml:space="preserve"> (</w:t>
      </w:r>
      <w:r w:rsidR="00012CCA" w:rsidRPr="00012CCA">
        <w:t>GlutaMAX Supplement</w:t>
      </w:r>
      <w:r w:rsidR="001E616C">
        <w:t>)</w:t>
      </w:r>
      <w:r>
        <w:t xml:space="preserve"> with 10% FBS and 1% </w:t>
      </w:r>
      <w:r w:rsidR="00C5127D">
        <w:t>antibiotic-antimycotic solution</w:t>
      </w:r>
      <w:r>
        <w:t xml:space="preserve"> to make </w:t>
      </w:r>
      <w:r w:rsidR="005E2BD4">
        <w:t xml:space="preserve">the </w:t>
      </w:r>
      <w:r w:rsidR="00C5127D">
        <w:t>culture medium</w:t>
      </w:r>
      <w:r>
        <w:t>.</w:t>
      </w:r>
    </w:p>
    <w:p w14:paraId="01EE6782" w14:textId="77777777" w:rsidR="00C5127D" w:rsidRDefault="00C5127D" w:rsidP="008E3782">
      <w:pPr>
        <w:pStyle w:val="ListParagraph"/>
        <w:ind w:left="0"/>
      </w:pPr>
    </w:p>
    <w:p w14:paraId="7F20D38D" w14:textId="694CD0E5" w:rsidR="00D95300" w:rsidRDefault="00BE79C4" w:rsidP="008E3782">
      <w:pPr>
        <w:pStyle w:val="ListParagraph"/>
        <w:numPr>
          <w:ilvl w:val="1"/>
          <w:numId w:val="27"/>
        </w:numPr>
        <w:ind w:left="0" w:firstLine="0"/>
      </w:pPr>
      <w:r>
        <w:t>Filter 25</w:t>
      </w:r>
      <w:r w:rsidR="00985AA9">
        <w:t xml:space="preserve"> </w:t>
      </w:r>
      <w:r>
        <w:t>mL</w:t>
      </w:r>
      <w:r w:rsidR="00C5127D">
        <w:t xml:space="preserve"> </w:t>
      </w:r>
      <w:r w:rsidR="005E2BD4">
        <w:t xml:space="preserve">of </w:t>
      </w:r>
      <w:r w:rsidR="00C5127D" w:rsidRPr="00C5127D">
        <w:t>collagenase-dispase medium</w:t>
      </w:r>
      <w:r w:rsidR="00714940">
        <w:t xml:space="preserve"> </w:t>
      </w:r>
      <w:r w:rsidR="00C5127D">
        <w:t xml:space="preserve">(e.g., </w:t>
      </w:r>
      <w:r w:rsidR="00D95300">
        <w:t>Liver Digest Medium</w:t>
      </w:r>
      <w:r w:rsidR="00C5127D">
        <w:t>)</w:t>
      </w:r>
      <w:r w:rsidR="00D95300">
        <w:t xml:space="preserve"> through </w:t>
      </w:r>
      <w:r w:rsidR="005E2BD4">
        <w:t xml:space="preserve">a </w:t>
      </w:r>
      <w:r w:rsidR="00D95300">
        <w:t>0.45</w:t>
      </w:r>
      <w:r w:rsidR="00985AA9">
        <w:t xml:space="preserve"> </w:t>
      </w:r>
      <w:r w:rsidR="00D95300">
        <w:rPr>
          <w:rFonts w:cstheme="minorHAnsi"/>
        </w:rPr>
        <w:t>µ</w:t>
      </w:r>
      <w:r w:rsidR="00D95300">
        <w:t>m syringe filter to remove particle debris.</w:t>
      </w:r>
    </w:p>
    <w:p w14:paraId="50C3E334" w14:textId="77777777" w:rsidR="00C5127D" w:rsidRDefault="00C5127D" w:rsidP="00C5127D"/>
    <w:p w14:paraId="2960CF52" w14:textId="78BE767E" w:rsidR="00D95300" w:rsidRDefault="00D95300" w:rsidP="008E3782">
      <w:pPr>
        <w:pStyle w:val="ListParagraph"/>
        <w:numPr>
          <w:ilvl w:val="1"/>
          <w:numId w:val="27"/>
        </w:numPr>
        <w:ind w:left="0" w:firstLine="0"/>
      </w:pPr>
      <w:r>
        <w:t xml:space="preserve">Warm </w:t>
      </w:r>
      <w:r w:rsidR="00BE79C4">
        <w:t>50</w:t>
      </w:r>
      <w:r w:rsidR="00985AA9">
        <w:t xml:space="preserve"> </w:t>
      </w:r>
      <w:r w:rsidR="00BE79C4">
        <w:t>mL</w:t>
      </w:r>
      <w:r>
        <w:t xml:space="preserve"> </w:t>
      </w:r>
      <w:r w:rsidR="00C5127D">
        <w:t xml:space="preserve">of </w:t>
      </w:r>
      <w:r>
        <w:t>double-distilled H</w:t>
      </w:r>
      <w:r w:rsidRPr="001413C2">
        <w:rPr>
          <w:vertAlign w:val="subscript"/>
        </w:rPr>
        <w:t>2</w:t>
      </w:r>
      <w:r w:rsidR="00BE79C4">
        <w:t>O</w:t>
      </w:r>
      <w:r w:rsidR="00B503D3">
        <w:t xml:space="preserve"> (ddH</w:t>
      </w:r>
      <w:r w:rsidR="00B503D3" w:rsidRPr="00B503D3">
        <w:rPr>
          <w:vertAlign w:val="subscript"/>
        </w:rPr>
        <w:t>2</w:t>
      </w:r>
      <w:r w:rsidR="00B503D3">
        <w:t>O), 35</w:t>
      </w:r>
      <w:r w:rsidR="00985AA9">
        <w:t xml:space="preserve"> </w:t>
      </w:r>
      <w:r w:rsidR="00BE79C4">
        <w:t>mL</w:t>
      </w:r>
      <w:r>
        <w:t xml:space="preserve"> </w:t>
      </w:r>
      <w:r w:rsidR="00C5127D">
        <w:t>of p</w:t>
      </w:r>
      <w:r w:rsidR="00BE79C4">
        <w:t>erfusion Medium</w:t>
      </w:r>
      <w:r w:rsidR="00C5127D">
        <w:t xml:space="preserve"> (e.g., Liver Perfusion Medium)</w:t>
      </w:r>
      <w:r w:rsidR="00B503D3">
        <w:t xml:space="preserve"> (or 50 mL </w:t>
      </w:r>
      <w:r w:rsidR="000F2E5B">
        <w:t xml:space="preserve">at </w:t>
      </w:r>
      <w:r w:rsidR="00C5127D">
        <w:t xml:space="preserve">the </w:t>
      </w:r>
      <w:r w:rsidR="000F2E5B">
        <w:t>first time using this protocol</w:t>
      </w:r>
      <w:r w:rsidR="00B503D3">
        <w:t>)</w:t>
      </w:r>
      <w:r w:rsidR="00BE79C4">
        <w:t>, and 25</w:t>
      </w:r>
      <w:r w:rsidR="00985AA9">
        <w:t xml:space="preserve"> </w:t>
      </w:r>
      <w:r w:rsidR="00BE79C4">
        <w:t>mL</w:t>
      </w:r>
      <w:r>
        <w:t xml:space="preserve"> </w:t>
      </w:r>
      <w:r w:rsidR="00C5127D">
        <w:t xml:space="preserve">of </w:t>
      </w:r>
      <w:r>
        <w:t xml:space="preserve">filtered </w:t>
      </w:r>
      <w:r w:rsidR="00C5127D" w:rsidRPr="00C5127D">
        <w:t>collagenase-dispase medium</w:t>
      </w:r>
      <w:r w:rsidR="00C5127D">
        <w:t xml:space="preserve"> </w:t>
      </w:r>
      <w:r>
        <w:t xml:space="preserve">in </w:t>
      </w:r>
      <w:r w:rsidR="00C5127D">
        <w:t xml:space="preserve">a </w:t>
      </w:r>
      <w:r>
        <w:t>45</w:t>
      </w:r>
      <w:r w:rsidR="00EF35AC">
        <w:t xml:space="preserve"> </w:t>
      </w:r>
      <w:r w:rsidR="00C5127D">
        <w:t>°</w:t>
      </w:r>
      <w:r w:rsidR="004352E2" w:rsidRPr="00C5127D">
        <w:t>C</w:t>
      </w:r>
      <w:r>
        <w:t xml:space="preserve"> water </w:t>
      </w:r>
      <w:r w:rsidR="00D1467D">
        <w:t>bath</w:t>
      </w:r>
      <w:r>
        <w:t xml:space="preserve"> for 30</w:t>
      </w:r>
      <w:r w:rsidR="00985AA9">
        <w:t xml:space="preserve"> </w:t>
      </w:r>
      <w:r>
        <w:t>min.</w:t>
      </w:r>
    </w:p>
    <w:p w14:paraId="4151E18F" w14:textId="77777777" w:rsidR="00C5127D" w:rsidRDefault="00C5127D" w:rsidP="00C5127D"/>
    <w:p w14:paraId="79F5558B" w14:textId="4BC05FA6" w:rsidR="00C5127D" w:rsidRDefault="00107DCD" w:rsidP="00C5127D">
      <w:pPr>
        <w:pStyle w:val="ListParagraph"/>
        <w:numPr>
          <w:ilvl w:val="1"/>
          <w:numId w:val="27"/>
        </w:numPr>
        <w:ind w:left="0" w:firstLine="0"/>
      </w:pPr>
      <w:r>
        <w:t xml:space="preserve">Within </w:t>
      </w:r>
      <w:r w:rsidR="00C5127D">
        <w:t xml:space="preserve">a </w:t>
      </w:r>
      <w:r>
        <w:t xml:space="preserve">sterile tissue culture hood, </w:t>
      </w:r>
      <w:r w:rsidR="00C5127D">
        <w:t xml:space="preserve">mix </w:t>
      </w:r>
      <w:r w:rsidR="00BE79C4">
        <w:t>2</w:t>
      </w:r>
      <w:r w:rsidR="00985AA9">
        <w:t xml:space="preserve"> </w:t>
      </w:r>
      <w:r w:rsidR="00BE79C4">
        <w:t xml:space="preserve">mL </w:t>
      </w:r>
      <w:r w:rsidR="00C5127D">
        <w:t xml:space="preserve">of </w:t>
      </w:r>
      <w:r w:rsidR="00BE79C4">
        <w:t>10x HBSS and 18</w:t>
      </w:r>
      <w:r w:rsidR="00985AA9">
        <w:t xml:space="preserve"> </w:t>
      </w:r>
      <w:r w:rsidR="00BE79C4">
        <w:t>mL</w:t>
      </w:r>
      <w:r w:rsidR="00D95300">
        <w:t xml:space="preserve"> </w:t>
      </w:r>
      <w:r w:rsidR="00C5127D">
        <w:t xml:space="preserve">of </w:t>
      </w:r>
      <w:r w:rsidR="00D95300">
        <w:t>Per</w:t>
      </w:r>
      <w:r w:rsidR="00BE79C4">
        <w:t>coll in a 50</w:t>
      </w:r>
      <w:r w:rsidR="009E591D">
        <w:t xml:space="preserve"> mL</w:t>
      </w:r>
      <w:r w:rsidR="00BE79C4">
        <w:t xml:space="preserve"> tube to make 20</w:t>
      </w:r>
      <w:r w:rsidR="00985AA9">
        <w:t xml:space="preserve"> </w:t>
      </w:r>
      <w:r w:rsidR="00BE79C4">
        <w:t>mL</w:t>
      </w:r>
      <w:r w:rsidR="00D95300">
        <w:t xml:space="preserve"> 1x Percoll-HBSS and keep on ice or 4</w:t>
      </w:r>
      <w:r w:rsidR="00985AA9">
        <w:t xml:space="preserve"> </w:t>
      </w:r>
      <w:r w:rsidR="00D95300" w:rsidRPr="00891791">
        <w:t>°</w:t>
      </w:r>
      <w:r w:rsidR="00D95300">
        <w:t xml:space="preserve">C. </w:t>
      </w:r>
    </w:p>
    <w:p w14:paraId="7150CD51" w14:textId="77777777" w:rsidR="00C5127D" w:rsidRDefault="00C5127D" w:rsidP="008E3782">
      <w:pPr>
        <w:pStyle w:val="ListParagraph"/>
      </w:pPr>
    </w:p>
    <w:p w14:paraId="01FE4373" w14:textId="73C9D804" w:rsidR="00D95300" w:rsidRDefault="00C5127D" w:rsidP="008E3782">
      <w:pPr>
        <w:pStyle w:val="ListParagraph"/>
        <w:ind w:left="0"/>
      </w:pPr>
      <w:r>
        <w:t xml:space="preserve">NOTE: </w:t>
      </w:r>
      <w:r w:rsidR="00D95300">
        <w:t>1</w:t>
      </w:r>
      <w:r w:rsidR="00985AA9">
        <w:t>x</w:t>
      </w:r>
      <w:r w:rsidR="00D95300">
        <w:t xml:space="preserve"> Percoll-HBSS can be kept </w:t>
      </w:r>
      <w:r>
        <w:t xml:space="preserve">at </w:t>
      </w:r>
      <w:r w:rsidR="00D95300">
        <w:t>4</w:t>
      </w:r>
      <w:r w:rsidR="00985AA9">
        <w:t xml:space="preserve"> </w:t>
      </w:r>
      <w:r w:rsidR="00D95300" w:rsidRPr="00891791">
        <w:t>°</w:t>
      </w:r>
      <w:r w:rsidR="00D95300">
        <w:t>C for at least 6 months.</w:t>
      </w:r>
    </w:p>
    <w:p w14:paraId="748069F9" w14:textId="77777777" w:rsidR="00C5127D" w:rsidRDefault="00C5127D" w:rsidP="00C5127D"/>
    <w:p w14:paraId="126E5145" w14:textId="7545A1C9" w:rsidR="00D95300" w:rsidRDefault="00471A37" w:rsidP="008E3782">
      <w:pPr>
        <w:pStyle w:val="ListParagraph"/>
        <w:numPr>
          <w:ilvl w:val="1"/>
          <w:numId w:val="27"/>
        </w:numPr>
        <w:ind w:left="0" w:firstLine="0"/>
      </w:pPr>
      <w:r>
        <w:t xml:space="preserve">Within </w:t>
      </w:r>
      <w:r w:rsidR="00C5127D">
        <w:t xml:space="preserve">a </w:t>
      </w:r>
      <w:r>
        <w:t xml:space="preserve">sterile tissue culture hood, </w:t>
      </w:r>
      <w:r w:rsidR="00C5127D">
        <w:t xml:space="preserve">pour </w:t>
      </w:r>
      <w:r w:rsidR="00BE79C4">
        <w:t>30</w:t>
      </w:r>
      <w:r w:rsidR="00985AA9">
        <w:t xml:space="preserve"> </w:t>
      </w:r>
      <w:r w:rsidR="00BE79C4">
        <w:t>mL</w:t>
      </w:r>
      <w:r w:rsidR="00C5127D">
        <w:t xml:space="preserve"> of</w:t>
      </w:r>
      <w:r w:rsidR="00D95300">
        <w:t xml:space="preserve"> </w:t>
      </w:r>
      <w:r w:rsidR="00C5127D">
        <w:t xml:space="preserve">wash medium (e.g., </w:t>
      </w:r>
      <w:r w:rsidR="00D95300">
        <w:t>Hepatocyte Wash Medium</w:t>
      </w:r>
      <w:r w:rsidR="00C5127D">
        <w:t>)</w:t>
      </w:r>
      <w:r w:rsidR="00D95300">
        <w:t xml:space="preserve"> in</w:t>
      </w:r>
      <w:r>
        <w:t>to</w:t>
      </w:r>
      <w:r w:rsidR="00D95300">
        <w:t xml:space="preserve"> a clean Pe</w:t>
      </w:r>
      <w:r w:rsidR="005E2BD4">
        <w:t>t</w:t>
      </w:r>
      <w:r w:rsidR="00D95300">
        <w:t xml:space="preserve">ri </w:t>
      </w:r>
      <w:r w:rsidR="00C5127D">
        <w:t>dish</w:t>
      </w:r>
      <w:r w:rsidR="00D95300">
        <w:t>, and keep on ice.</w:t>
      </w:r>
    </w:p>
    <w:p w14:paraId="66062D6F" w14:textId="77777777" w:rsidR="00C5127D" w:rsidRDefault="00C5127D" w:rsidP="00C5127D"/>
    <w:p w14:paraId="3CF61B28" w14:textId="10C0768F" w:rsidR="00BA6C2F" w:rsidRDefault="008D2B5B" w:rsidP="008E3782">
      <w:pPr>
        <w:pStyle w:val="ListParagraph"/>
        <w:numPr>
          <w:ilvl w:val="1"/>
          <w:numId w:val="27"/>
        </w:numPr>
        <w:ind w:left="0" w:firstLine="0"/>
      </w:pPr>
      <w:r>
        <w:t>Submerge</w:t>
      </w:r>
      <w:r w:rsidR="005E2BD4">
        <w:t xml:space="preserve"> the</w:t>
      </w:r>
      <w:r w:rsidR="006309CD">
        <w:t xml:space="preserve"> pumping tube</w:t>
      </w:r>
      <w:r w:rsidR="00D95300">
        <w:t xml:space="preserve"> in </w:t>
      </w:r>
      <w:r w:rsidR="00C5127D">
        <w:t xml:space="preserve">the </w:t>
      </w:r>
      <w:r w:rsidR="00D95300">
        <w:t xml:space="preserve">water of </w:t>
      </w:r>
      <w:r w:rsidR="00C5127D">
        <w:t xml:space="preserve">a </w:t>
      </w:r>
      <w:r w:rsidR="00D95300">
        <w:t>45</w:t>
      </w:r>
      <w:r w:rsidR="00985AA9">
        <w:t xml:space="preserve"> </w:t>
      </w:r>
      <w:r w:rsidR="00D95300" w:rsidRPr="00891791">
        <w:t>°</w:t>
      </w:r>
      <w:r w:rsidR="00D95300">
        <w:t xml:space="preserve">C water </w:t>
      </w:r>
      <w:r w:rsidR="00C5127D">
        <w:t>bath</w:t>
      </w:r>
      <w:r w:rsidR="00D95300">
        <w:t>.</w:t>
      </w:r>
      <w:r>
        <w:t xml:space="preserve"> Results are most reliable if the room temperature is </w:t>
      </w:r>
      <w:r w:rsidR="00FB57E8">
        <w:t xml:space="preserve">at </w:t>
      </w:r>
      <w:r>
        <w:t xml:space="preserve">25 </w:t>
      </w:r>
      <w:r w:rsidRPr="00891791">
        <w:t>°</w:t>
      </w:r>
      <w:r>
        <w:t>C.</w:t>
      </w:r>
    </w:p>
    <w:p w14:paraId="144AC4EE" w14:textId="77777777" w:rsidR="00C5127D" w:rsidRDefault="00C5127D" w:rsidP="00C5127D"/>
    <w:p w14:paraId="4089D3C3" w14:textId="203BB0AF" w:rsidR="00656E13" w:rsidRDefault="00656E13" w:rsidP="008E3782">
      <w:pPr>
        <w:pStyle w:val="ListParagraph"/>
        <w:numPr>
          <w:ilvl w:val="1"/>
          <w:numId w:val="27"/>
        </w:numPr>
        <w:ind w:left="0" w:firstLine="0"/>
      </w:pPr>
      <w:r w:rsidRPr="00656E13">
        <w:t>Prepare 2</w:t>
      </w:r>
      <w:r w:rsidR="005E2BD4">
        <w:t xml:space="preserve"> </w:t>
      </w:r>
      <w:r w:rsidRPr="00656E13">
        <w:t>m</w:t>
      </w:r>
      <w:r w:rsidR="00C5127D">
        <w:t>L of</w:t>
      </w:r>
      <w:r w:rsidRPr="00656E13">
        <w:t xml:space="preserve"> </w:t>
      </w:r>
      <w:r w:rsidR="00C5127D" w:rsidRPr="00656E13">
        <w:t>1</w:t>
      </w:r>
      <w:r w:rsidR="00C5127D">
        <w:t>x</w:t>
      </w:r>
      <w:r w:rsidR="00C5127D" w:rsidRPr="00656E13">
        <w:t xml:space="preserve"> </w:t>
      </w:r>
      <w:r w:rsidR="00C5127D">
        <w:t>a</w:t>
      </w:r>
      <w:r w:rsidR="00C5127D" w:rsidRPr="00656E13">
        <w:t xml:space="preserve">nesthetics </w:t>
      </w:r>
      <w:r w:rsidRPr="00656E13">
        <w:t>by mixing 225</w:t>
      </w:r>
      <w:r w:rsidR="00C5127D">
        <w:t xml:space="preserve"> </w:t>
      </w:r>
      <w:r w:rsidRPr="00656E13">
        <w:t>µ</w:t>
      </w:r>
      <w:r w:rsidR="00C5127D">
        <w:t>L of</w:t>
      </w:r>
      <w:r w:rsidRPr="00656E13">
        <w:t xml:space="preserve"> Ketamine HCL, 93.75</w:t>
      </w:r>
      <w:r w:rsidR="00C5127D">
        <w:t xml:space="preserve"> </w:t>
      </w:r>
      <w:r w:rsidR="00C5127D" w:rsidRPr="00656E13">
        <w:t>µ</w:t>
      </w:r>
      <w:r w:rsidR="00C5127D">
        <w:t>L of</w:t>
      </w:r>
      <w:r w:rsidR="00C5127D" w:rsidRPr="00656E13">
        <w:t xml:space="preserve"> </w:t>
      </w:r>
      <w:r w:rsidRPr="00656E13">
        <w:t>Xylazine, and 1681</w:t>
      </w:r>
      <w:r w:rsidR="00C5127D">
        <w:t xml:space="preserve"> </w:t>
      </w:r>
      <w:r w:rsidR="00C5127D" w:rsidRPr="00656E13">
        <w:t>µ</w:t>
      </w:r>
      <w:r w:rsidR="00C5127D">
        <w:t>L of</w:t>
      </w:r>
      <w:r w:rsidR="00C5127D" w:rsidRPr="00656E13">
        <w:t xml:space="preserve"> </w:t>
      </w:r>
      <w:r w:rsidRPr="00656E13">
        <w:t>1x PBS.</w:t>
      </w:r>
    </w:p>
    <w:p w14:paraId="16F089BD" w14:textId="77777777" w:rsidR="00C5127D" w:rsidRDefault="00C5127D" w:rsidP="00C5127D"/>
    <w:p w14:paraId="08424BC0" w14:textId="2F091372" w:rsidR="00BA6C2F" w:rsidRDefault="00BA6C2F" w:rsidP="008E3782">
      <w:pPr>
        <w:pStyle w:val="ListParagraph"/>
        <w:numPr>
          <w:ilvl w:val="1"/>
          <w:numId w:val="27"/>
        </w:numPr>
        <w:ind w:left="0" w:firstLine="0"/>
      </w:pPr>
      <w:bookmarkStart w:id="1" w:name="_Hlk80583762"/>
      <w:r>
        <w:t>Anesth</w:t>
      </w:r>
      <w:r w:rsidR="00294D82">
        <w:t>etize</w:t>
      </w:r>
      <w:r>
        <w:t xml:space="preserve"> one mouse</w:t>
      </w:r>
      <w:r w:rsidR="00656E13">
        <w:t xml:space="preserve"> </w:t>
      </w:r>
      <w:r w:rsidR="00C5127D">
        <w:t>using an approved</w:t>
      </w:r>
      <w:r w:rsidR="00656E13">
        <w:t xml:space="preserve"> method. Here the mouse was intraperitoneally injected with 150</w:t>
      </w:r>
      <w:r w:rsidR="00C5127D">
        <w:t xml:space="preserve"> µL of </w:t>
      </w:r>
      <w:r w:rsidR="00656E13">
        <w:t xml:space="preserve">1x </w:t>
      </w:r>
      <w:r w:rsidR="00C5127D">
        <w:t>anesthetics</w:t>
      </w:r>
      <w:r>
        <w:t xml:space="preserve">. </w:t>
      </w:r>
      <w:r w:rsidR="00C5127D">
        <w:t>Perform the t</w:t>
      </w:r>
      <w:r w:rsidR="002B4D35">
        <w:t>ests for</w:t>
      </w:r>
      <w:r w:rsidR="008D2B5B">
        <w:t xml:space="preserve"> loss of reflexes s</w:t>
      </w:r>
      <w:r w:rsidR="002B4D35">
        <w:t xml:space="preserve">uch as reaction to toe pinching </w:t>
      </w:r>
      <w:r w:rsidR="000A0F5C">
        <w:t>to en</w:t>
      </w:r>
      <w:r w:rsidR="00FB57E8">
        <w:t>sure</w:t>
      </w:r>
      <w:r w:rsidR="000A0F5C">
        <w:t xml:space="preserve"> full anesthesia.</w:t>
      </w:r>
      <w:bookmarkEnd w:id="1"/>
    </w:p>
    <w:p w14:paraId="5B2FF6EC" w14:textId="77777777" w:rsidR="00C5127D" w:rsidRDefault="00C5127D" w:rsidP="00C5127D"/>
    <w:p w14:paraId="5C545E08" w14:textId="305C98D8" w:rsidR="008F7EF4" w:rsidRDefault="008D2B5B" w:rsidP="008E3782">
      <w:pPr>
        <w:pStyle w:val="ListParagraph"/>
        <w:numPr>
          <w:ilvl w:val="1"/>
          <w:numId w:val="27"/>
        </w:numPr>
        <w:ind w:left="0" w:firstLine="0"/>
      </w:pPr>
      <w:r>
        <w:t xml:space="preserve">Secure </w:t>
      </w:r>
      <w:r w:rsidR="005E2BD4">
        <w:t xml:space="preserve">the </w:t>
      </w:r>
      <w:r>
        <w:t>mouse</w:t>
      </w:r>
      <w:r w:rsidR="0042351E">
        <w:t xml:space="preserve"> on its back</w:t>
      </w:r>
      <w:r>
        <w:t xml:space="preserve"> </w:t>
      </w:r>
      <w:r w:rsidR="0042351E">
        <w:t xml:space="preserve">onto </w:t>
      </w:r>
      <w:r w:rsidR="00C5127D">
        <w:t xml:space="preserve">the </w:t>
      </w:r>
      <w:r w:rsidR="0042351E">
        <w:t>dissection pad by four limbs, by eith</w:t>
      </w:r>
      <w:r w:rsidR="002B1A0B">
        <w:t xml:space="preserve">er pining or </w:t>
      </w:r>
      <w:r w:rsidR="00225360">
        <w:t xml:space="preserve">using </w:t>
      </w:r>
      <w:r w:rsidR="002B1A0B">
        <w:t>water-proof tape</w:t>
      </w:r>
      <w:r w:rsidR="0042351E">
        <w:t xml:space="preserve"> or other methods approved by </w:t>
      </w:r>
      <w:r w:rsidR="005E2BD4">
        <w:t xml:space="preserve">the </w:t>
      </w:r>
      <w:r w:rsidR="0042351E">
        <w:t>institution’s Animal Care and Use Committee (or equivalents).</w:t>
      </w:r>
    </w:p>
    <w:p w14:paraId="5F44176F" w14:textId="77777777" w:rsidR="00C5127D" w:rsidRDefault="00C5127D" w:rsidP="00C5127D"/>
    <w:p w14:paraId="438F0B37" w14:textId="643A948D" w:rsidR="00BC41D3" w:rsidRDefault="00C5127D" w:rsidP="008E3782">
      <w:pPr>
        <w:pStyle w:val="ListParagraph"/>
        <w:numPr>
          <w:ilvl w:val="1"/>
          <w:numId w:val="27"/>
        </w:numPr>
        <w:ind w:left="0" w:firstLine="0"/>
      </w:pPr>
      <w:r>
        <w:t>Prepare s</w:t>
      </w:r>
      <w:r w:rsidR="008D2B5B">
        <w:t>terilized f</w:t>
      </w:r>
      <w:r w:rsidR="00BC41D3">
        <w:t>orceps and scisso</w:t>
      </w:r>
      <w:r w:rsidR="008D2B5B">
        <w:t>rs for dissection.</w:t>
      </w:r>
      <w:r w:rsidR="00F033BE">
        <w:t xml:space="preserve"> To avoid possible contamination, </w:t>
      </w:r>
      <w:r w:rsidR="007675F7">
        <w:t xml:space="preserve">conduct all steps within </w:t>
      </w:r>
      <w:r>
        <w:t xml:space="preserve">a </w:t>
      </w:r>
      <w:r w:rsidR="007675F7">
        <w:t>sterile hood</w:t>
      </w:r>
      <w:r w:rsidR="00F033BE">
        <w:t>.</w:t>
      </w:r>
    </w:p>
    <w:p w14:paraId="3A3597D7" w14:textId="77777777" w:rsidR="00D95300" w:rsidRPr="008E3782" w:rsidRDefault="00D95300" w:rsidP="00C5127D">
      <w:pPr>
        <w:rPr>
          <w:b/>
          <w:bCs/>
        </w:rPr>
      </w:pPr>
    </w:p>
    <w:p w14:paraId="350EE8F9" w14:textId="60EF1B80" w:rsidR="00D95300" w:rsidRDefault="00D95300" w:rsidP="008E3782">
      <w:pPr>
        <w:pStyle w:val="ListParagraph"/>
        <w:numPr>
          <w:ilvl w:val="0"/>
          <w:numId w:val="27"/>
        </w:numPr>
        <w:ind w:left="0" w:firstLine="0"/>
        <w:rPr>
          <w:b/>
          <w:bCs/>
        </w:rPr>
      </w:pPr>
      <w:r w:rsidRPr="008E3782">
        <w:rPr>
          <w:b/>
          <w:bCs/>
        </w:rPr>
        <w:t>Procedure:</w:t>
      </w:r>
    </w:p>
    <w:p w14:paraId="4FFEDDA2" w14:textId="77777777" w:rsidR="00C5127D" w:rsidRPr="00D42385" w:rsidRDefault="00C5127D" w:rsidP="008E3782">
      <w:pPr>
        <w:pStyle w:val="ListParagraph"/>
        <w:ind w:left="0"/>
        <w:rPr>
          <w:b/>
          <w:bCs/>
          <w:color w:val="auto"/>
        </w:rPr>
      </w:pPr>
    </w:p>
    <w:p w14:paraId="180C7871" w14:textId="1290483F" w:rsidR="00D95300" w:rsidRPr="00D42385" w:rsidRDefault="003C1C5F" w:rsidP="008E3782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 xml:space="preserve">Using </w:t>
      </w:r>
      <w:r w:rsidR="00C5127D" w:rsidRPr="00D42385">
        <w:rPr>
          <w:color w:val="auto"/>
          <w:highlight w:val="yellow"/>
        </w:rPr>
        <w:t>a peristaltic pump</w:t>
      </w:r>
      <w:r w:rsidR="00060430" w:rsidRPr="00D42385">
        <w:rPr>
          <w:color w:val="auto"/>
          <w:highlight w:val="yellow"/>
        </w:rPr>
        <w:t>, s</w:t>
      </w:r>
      <w:r w:rsidR="00BE79C4" w:rsidRPr="00D42385">
        <w:rPr>
          <w:color w:val="auto"/>
          <w:highlight w:val="yellow"/>
        </w:rPr>
        <w:t>tart pumping</w:t>
      </w:r>
      <w:r w:rsidR="005E2BD4" w:rsidRPr="00D42385">
        <w:rPr>
          <w:color w:val="auto"/>
          <w:highlight w:val="yellow"/>
        </w:rPr>
        <w:t xml:space="preserve"> warmed-up ddH</w:t>
      </w:r>
      <w:r w:rsidR="005E2BD4" w:rsidRPr="00D42385">
        <w:rPr>
          <w:color w:val="auto"/>
          <w:highlight w:val="yellow"/>
          <w:vertAlign w:val="subscript"/>
        </w:rPr>
        <w:t>2</w:t>
      </w:r>
      <w:r w:rsidR="005E2BD4" w:rsidRPr="00D42385">
        <w:rPr>
          <w:color w:val="auto"/>
          <w:highlight w:val="yellow"/>
        </w:rPr>
        <w:t>O</w:t>
      </w:r>
      <w:r w:rsidR="00BE79C4" w:rsidRPr="00D42385">
        <w:rPr>
          <w:color w:val="auto"/>
          <w:highlight w:val="yellow"/>
        </w:rPr>
        <w:t xml:space="preserve"> at</w:t>
      </w:r>
      <w:r w:rsidR="00C5127D" w:rsidRPr="00D42385">
        <w:rPr>
          <w:color w:val="auto"/>
          <w:highlight w:val="yellow"/>
        </w:rPr>
        <w:t xml:space="preserve"> a speed of</w:t>
      </w:r>
      <w:r w:rsidR="00BE79C4" w:rsidRPr="00D42385">
        <w:rPr>
          <w:color w:val="auto"/>
          <w:highlight w:val="yellow"/>
        </w:rPr>
        <w:t xml:space="preserve"> 4</w:t>
      </w:r>
      <w:r w:rsidR="00985AA9" w:rsidRPr="00D42385">
        <w:rPr>
          <w:color w:val="auto"/>
          <w:highlight w:val="yellow"/>
        </w:rPr>
        <w:t xml:space="preserve"> </w:t>
      </w:r>
      <w:r w:rsidR="00BE79C4" w:rsidRPr="00D42385">
        <w:rPr>
          <w:color w:val="auto"/>
          <w:highlight w:val="yellow"/>
        </w:rPr>
        <w:t>mL</w:t>
      </w:r>
      <w:r w:rsidR="00D95300" w:rsidRPr="00D42385">
        <w:rPr>
          <w:color w:val="auto"/>
          <w:highlight w:val="yellow"/>
        </w:rPr>
        <w:t>/</w:t>
      </w:r>
      <w:r w:rsidR="00B503D3" w:rsidRPr="00D42385">
        <w:rPr>
          <w:color w:val="auto"/>
          <w:highlight w:val="yellow"/>
        </w:rPr>
        <w:t xml:space="preserve">min </w:t>
      </w:r>
      <w:r w:rsidR="00D95300" w:rsidRPr="00D42385">
        <w:rPr>
          <w:color w:val="auto"/>
          <w:highlight w:val="yellow"/>
        </w:rPr>
        <w:t>for 5</w:t>
      </w:r>
      <w:r w:rsidR="00985AA9" w:rsidRPr="00D42385">
        <w:rPr>
          <w:color w:val="auto"/>
          <w:highlight w:val="yellow"/>
        </w:rPr>
        <w:t xml:space="preserve"> </w:t>
      </w:r>
      <w:r w:rsidR="00D95300" w:rsidRPr="00D42385">
        <w:rPr>
          <w:color w:val="auto"/>
          <w:highlight w:val="yellow"/>
        </w:rPr>
        <w:t>min.</w:t>
      </w:r>
      <w:r w:rsidR="00F033BE" w:rsidRPr="00D42385">
        <w:rPr>
          <w:color w:val="auto"/>
          <w:highlight w:val="yellow"/>
        </w:rPr>
        <w:t xml:space="preserve"> </w:t>
      </w:r>
      <w:r w:rsidR="00C5127D" w:rsidRPr="00D42385">
        <w:rPr>
          <w:color w:val="auto"/>
          <w:highlight w:val="yellow"/>
        </w:rPr>
        <w:t>Change the pumping tube from water to a warmed-up perfusion medium.</w:t>
      </w:r>
    </w:p>
    <w:p w14:paraId="0166A0D6" w14:textId="77777777" w:rsidR="00C5127D" w:rsidRPr="00D42385" w:rsidRDefault="00C5127D" w:rsidP="008E3782">
      <w:pPr>
        <w:pStyle w:val="ListParagraph"/>
        <w:ind w:left="0"/>
        <w:rPr>
          <w:color w:val="auto"/>
          <w:highlight w:val="yellow"/>
        </w:rPr>
      </w:pPr>
    </w:p>
    <w:p w14:paraId="317554AD" w14:textId="60FA8C58" w:rsidR="00D95300" w:rsidRPr="00D42385" w:rsidRDefault="00C5127D" w:rsidP="008E3782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 xml:space="preserve"> </w:t>
      </w:r>
      <w:r w:rsidR="00F033BE" w:rsidRPr="00D42385">
        <w:rPr>
          <w:color w:val="auto"/>
          <w:highlight w:val="yellow"/>
        </w:rPr>
        <w:t>Disinfect</w:t>
      </w:r>
      <w:r w:rsidRPr="00D42385">
        <w:rPr>
          <w:color w:val="auto"/>
          <w:highlight w:val="yellow"/>
        </w:rPr>
        <w:t xml:space="preserve"> the anesthetized </w:t>
      </w:r>
      <w:r w:rsidR="00F033BE" w:rsidRPr="00D42385">
        <w:rPr>
          <w:color w:val="auto"/>
          <w:highlight w:val="yellow"/>
        </w:rPr>
        <w:t>mouse</w:t>
      </w:r>
      <w:r w:rsidRPr="00D42385">
        <w:rPr>
          <w:color w:val="auto"/>
          <w:highlight w:val="yellow"/>
        </w:rPr>
        <w:t>’s</w:t>
      </w:r>
      <w:r w:rsidR="00F033BE" w:rsidRPr="00D42385">
        <w:rPr>
          <w:color w:val="auto"/>
          <w:highlight w:val="yellow"/>
        </w:rPr>
        <w:t xml:space="preserve"> abdomen with 70% EtOH</w:t>
      </w:r>
      <w:r w:rsidRPr="00D42385">
        <w:rPr>
          <w:color w:val="auto"/>
          <w:highlight w:val="yellow"/>
        </w:rPr>
        <w:t xml:space="preserve"> and</w:t>
      </w:r>
      <w:r w:rsidR="00090120" w:rsidRPr="00D42385">
        <w:rPr>
          <w:color w:val="auto"/>
          <w:highlight w:val="yellow"/>
        </w:rPr>
        <w:t xml:space="preserve"> cut open with </w:t>
      </w:r>
      <w:r w:rsidR="005E2BD4" w:rsidRPr="00D42385">
        <w:rPr>
          <w:color w:val="auto"/>
          <w:highlight w:val="yellow"/>
        </w:rPr>
        <w:t xml:space="preserve">a </w:t>
      </w:r>
      <w:r w:rsidR="00090120" w:rsidRPr="00D42385">
        <w:rPr>
          <w:color w:val="auto"/>
          <w:highlight w:val="yellow"/>
        </w:rPr>
        <w:t xml:space="preserve">scissor </w:t>
      </w:r>
      <w:r w:rsidR="00D95300" w:rsidRPr="00D42385">
        <w:rPr>
          <w:color w:val="auto"/>
          <w:highlight w:val="yellow"/>
        </w:rPr>
        <w:t xml:space="preserve">to expose </w:t>
      </w:r>
      <w:r w:rsidR="005E2BD4" w:rsidRPr="00D42385">
        <w:rPr>
          <w:color w:val="auto"/>
          <w:highlight w:val="yellow"/>
        </w:rPr>
        <w:t xml:space="preserve">the </w:t>
      </w:r>
      <w:r w:rsidR="00D95300" w:rsidRPr="00D42385">
        <w:rPr>
          <w:color w:val="auto"/>
          <w:highlight w:val="yellow"/>
        </w:rPr>
        <w:t>liver, portal vein, and inferior vena cava (IVC).</w:t>
      </w:r>
    </w:p>
    <w:p w14:paraId="7377244E" w14:textId="77777777" w:rsidR="00C5127D" w:rsidRPr="00D42385" w:rsidRDefault="00C5127D" w:rsidP="00C5127D">
      <w:pPr>
        <w:rPr>
          <w:color w:val="auto"/>
          <w:highlight w:val="yellow"/>
        </w:rPr>
      </w:pPr>
    </w:p>
    <w:p w14:paraId="061DA84F" w14:textId="73C94348" w:rsidR="00C5127D" w:rsidRPr="00D42385" w:rsidRDefault="00D95300" w:rsidP="00C5127D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 xml:space="preserve">Stop </w:t>
      </w:r>
      <w:r w:rsidR="00C5127D" w:rsidRPr="00D42385">
        <w:rPr>
          <w:color w:val="auto"/>
          <w:highlight w:val="yellow"/>
        </w:rPr>
        <w:t>the peristaltic pump</w:t>
      </w:r>
      <w:r w:rsidRPr="00D42385">
        <w:rPr>
          <w:color w:val="auto"/>
          <w:highlight w:val="yellow"/>
        </w:rPr>
        <w:t xml:space="preserve">. Insert </w:t>
      </w:r>
      <w:r w:rsidR="00C5127D" w:rsidRPr="00D42385">
        <w:rPr>
          <w:color w:val="auto"/>
          <w:highlight w:val="yellow"/>
        </w:rPr>
        <w:t xml:space="preserve">a 24 G </w:t>
      </w:r>
      <w:r w:rsidRPr="00D42385">
        <w:rPr>
          <w:color w:val="auto"/>
          <w:highlight w:val="yellow"/>
        </w:rPr>
        <w:t>catheter</w:t>
      </w:r>
      <w:r w:rsidR="00C5127D" w:rsidRPr="00D42385">
        <w:rPr>
          <w:color w:val="auto"/>
          <w:highlight w:val="yellow"/>
        </w:rPr>
        <w:t xml:space="preserve"> (e.g., Closed IV Catheter, 24 G, 0.75 IN)</w:t>
      </w:r>
      <w:r w:rsidRPr="00D42385">
        <w:rPr>
          <w:color w:val="auto"/>
          <w:highlight w:val="yellow"/>
        </w:rPr>
        <w:t xml:space="preserve"> into IVC. Start </w:t>
      </w:r>
      <w:r w:rsidR="00D43028" w:rsidRPr="00D42385">
        <w:rPr>
          <w:color w:val="auto"/>
          <w:highlight w:val="yellow"/>
        </w:rPr>
        <w:t>pumping and</w:t>
      </w:r>
      <w:r w:rsidRPr="00D42385">
        <w:rPr>
          <w:color w:val="auto"/>
          <w:highlight w:val="yellow"/>
        </w:rPr>
        <w:t xml:space="preserve"> cut</w:t>
      </w:r>
      <w:r w:rsidR="00C5127D" w:rsidRPr="00D42385">
        <w:rPr>
          <w:color w:val="auto"/>
          <w:highlight w:val="yellow"/>
        </w:rPr>
        <w:t xml:space="preserve"> the</w:t>
      </w:r>
      <w:r w:rsidRPr="00D42385">
        <w:rPr>
          <w:color w:val="auto"/>
          <w:highlight w:val="yellow"/>
        </w:rPr>
        <w:t xml:space="preserve"> portal vein open. </w:t>
      </w:r>
    </w:p>
    <w:p w14:paraId="62E95B45" w14:textId="77777777" w:rsidR="00C5127D" w:rsidRPr="00D42385" w:rsidRDefault="00C5127D" w:rsidP="008E3782">
      <w:pPr>
        <w:pStyle w:val="ListParagraph"/>
        <w:rPr>
          <w:color w:val="auto"/>
          <w:highlight w:val="yellow"/>
        </w:rPr>
      </w:pPr>
    </w:p>
    <w:p w14:paraId="7D3E5194" w14:textId="06E70967" w:rsidR="00D95300" w:rsidRPr="00D42385" w:rsidRDefault="00D95300" w:rsidP="008E3782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>Continue pumping until the flushed-out liquid is clear (around 3</w:t>
      </w:r>
      <w:r w:rsidR="00C5127D" w:rsidRPr="00D42385">
        <w:rPr>
          <w:color w:val="auto"/>
          <w:highlight w:val="yellow"/>
        </w:rPr>
        <w:t>–</w:t>
      </w:r>
      <w:r w:rsidR="006C25F9" w:rsidRPr="00D42385">
        <w:rPr>
          <w:color w:val="auto"/>
          <w:highlight w:val="yellow"/>
        </w:rPr>
        <w:t>5</w:t>
      </w:r>
      <w:r w:rsidR="00985AA9" w:rsidRPr="00D42385">
        <w:rPr>
          <w:color w:val="auto"/>
          <w:highlight w:val="yellow"/>
        </w:rPr>
        <w:t xml:space="preserve"> </w:t>
      </w:r>
      <w:r w:rsidR="006C25F9" w:rsidRPr="00D42385">
        <w:rPr>
          <w:color w:val="auto"/>
          <w:highlight w:val="yellow"/>
        </w:rPr>
        <w:t>min). Press</w:t>
      </w:r>
      <w:r w:rsidR="00C5127D" w:rsidRPr="00D42385">
        <w:rPr>
          <w:color w:val="auto"/>
          <w:highlight w:val="yellow"/>
        </w:rPr>
        <w:t xml:space="preserve"> the</w:t>
      </w:r>
      <w:r w:rsidR="006C25F9" w:rsidRPr="00D42385">
        <w:rPr>
          <w:color w:val="auto"/>
          <w:highlight w:val="yellow"/>
        </w:rPr>
        <w:t xml:space="preserve"> portal vein every minute</w:t>
      </w:r>
      <w:r w:rsidRPr="00D42385">
        <w:rPr>
          <w:color w:val="auto"/>
          <w:highlight w:val="yellow"/>
        </w:rPr>
        <w:t xml:space="preserve"> to let liquid reach every corner of </w:t>
      </w:r>
      <w:r w:rsidR="00C5127D" w:rsidRPr="00D42385">
        <w:rPr>
          <w:color w:val="auto"/>
          <w:highlight w:val="yellow"/>
        </w:rPr>
        <w:t xml:space="preserve">the </w:t>
      </w:r>
      <w:r w:rsidRPr="00D42385">
        <w:rPr>
          <w:color w:val="auto"/>
          <w:highlight w:val="yellow"/>
        </w:rPr>
        <w:t xml:space="preserve">liver. Be careful not to let air bubbles enter </w:t>
      </w:r>
      <w:r w:rsidR="005E2BD4" w:rsidRPr="00D42385">
        <w:rPr>
          <w:color w:val="auto"/>
          <w:highlight w:val="yellow"/>
        </w:rPr>
        <w:t>the</w:t>
      </w:r>
      <w:r w:rsidRPr="00D42385">
        <w:rPr>
          <w:color w:val="auto"/>
          <w:highlight w:val="yellow"/>
        </w:rPr>
        <w:t xml:space="preserve"> IVC.</w:t>
      </w:r>
    </w:p>
    <w:p w14:paraId="36227B4C" w14:textId="77777777" w:rsidR="00C5127D" w:rsidRDefault="00C5127D" w:rsidP="00C5127D"/>
    <w:p w14:paraId="5ACC87B6" w14:textId="506BC688" w:rsidR="00D95300" w:rsidRDefault="00C5127D" w:rsidP="00C5127D">
      <w:r>
        <w:t xml:space="preserve">NOTE: </w:t>
      </w:r>
      <w:r w:rsidR="00D95300">
        <w:t xml:space="preserve">This step is to flush out as much blood as possible from </w:t>
      </w:r>
      <w:r>
        <w:t xml:space="preserve">the </w:t>
      </w:r>
      <w:r w:rsidR="00D95300">
        <w:t>liver.</w:t>
      </w:r>
    </w:p>
    <w:p w14:paraId="1A68D9A2" w14:textId="77777777" w:rsidR="00C5127D" w:rsidRPr="00D42385" w:rsidRDefault="00C5127D" w:rsidP="00C5127D">
      <w:pPr>
        <w:rPr>
          <w:color w:val="auto"/>
        </w:rPr>
      </w:pPr>
    </w:p>
    <w:p w14:paraId="4B3C96B3" w14:textId="35672F72" w:rsidR="00C5127D" w:rsidRPr="00D42385" w:rsidRDefault="006C25F9" w:rsidP="00C5127D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 xml:space="preserve">Change the pumping tube from </w:t>
      </w:r>
      <w:r w:rsidR="00C5127D" w:rsidRPr="00D42385">
        <w:rPr>
          <w:color w:val="auto"/>
          <w:highlight w:val="yellow"/>
        </w:rPr>
        <w:t>the perfusion medium</w:t>
      </w:r>
      <w:r w:rsidR="00D95300" w:rsidRPr="00D42385">
        <w:rPr>
          <w:color w:val="auto"/>
          <w:highlight w:val="yellow"/>
        </w:rPr>
        <w:t xml:space="preserve"> to </w:t>
      </w:r>
      <w:r w:rsidR="00C5127D" w:rsidRPr="00D42385">
        <w:rPr>
          <w:color w:val="auto"/>
          <w:highlight w:val="yellow"/>
        </w:rPr>
        <w:t>the collagenase-dispase medium</w:t>
      </w:r>
      <w:r w:rsidR="00D95300" w:rsidRPr="00D42385">
        <w:rPr>
          <w:color w:val="auto"/>
          <w:highlight w:val="yellow"/>
        </w:rPr>
        <w:t>. Continue</w:t>
      </w:r>
      <w:r w:rsidR="00BE79C4" w:rsidRPr="00D42385">
        <w:rPr>
          <w:color w:val="auto"/>
          <w:highlight w:val="yellow"/>
        </w:rPr>
        <w:t xml:space="preserve"> pumping until all 25</w:t>
      </w:r>
      <w:r w:rsidR="00985AA9" w:rsidRPr="00D42385">
        <w:rPr>
          <w:color w:val="auto"/>
          <w:highlight w:val="yellow"/>
        </w:rPr>
        <w:t xml:space="preserve"> </w:t>
      </w:r>
      <w:r w:rsidR="00BE79C4" w:rsidRPr="00D42385">
        <w:rPr>
          <w:color w:val="auto"/>
          <w:highlight w:val="yellow"/>
        </w:rPr>
        <w:t>mL</w:t>
      </w:r>
      <w:r w:rsidRPr="00D42385">
        <w:rPr>
          <w:color w:val="auto"/>
          <w:highlight w:val="yellow"/>
        </w:rPr>
        <w:t xml:space="preserve"> </w:t>
      </w:r>
      <w:r w:rsidR="00C5127D" w:rsidRPr="00D42385">
        <w:rPr>
          <w:color w:val="auto"/>
          <w:highlight w:val="yellow"/>
        </w:rPr>
        <w:t xml:space="preserve">of the collagenase-dispase medium </w:t>
      </w:r>
      <w:r w:rsidR="00D95300" w:rsidRPr="00D42385">
        <w:rPr>
          <w:color w:val="auto"/>
          <w:highlight w:val="yellow"/>
        </w:rPr>
        <w:t xml:space="preserve">is </w:t>
      </w:r>
      <w:r w:rsidR="00DA07CA" w:rsidRPr="00D42385">
        <w:rPr>
          <w:color w:val="auto"/>
          <w:highlight w:val="yellow"/>
        </w:rPr>
        <w:t>depleted</w:t>
      </w:r>
      <w:r w:rsidR="00D95300" w:rsidRPr="00D42385">
        <w:rPr>
          <w:color w:val="auto"/>
          <w:highlight w:val="yellow"/>
        </w:rPr>
        <w:t xml:space="preserve">. </w:t>
      </w:r>
    </w:p>
    <w:p w14:paraId="5F56BAF7" w14:textId="77777777" w:rsidR="00C5127D" w:rsidRPr="00D42385" w:rsidRDefault="00C5127D" w:rsidP="008E3782">
      <w:pPr>
        <w:pStyle w:val="ListParagraph"/>
        <w:ind w:left="0"/>
        <w:rPr>
          <w:color w:val="auto"/>
          <w:highlight w:val="yellow"/>
        </w:rPr>
      </w:pPr>
    </w:p>
    <w:p w14:paraId="54621CEC" w14:textId="77777777" w:rsidR="00C5127D" w:rsidRPr="00D42385" w:rsidRDefault="00D95300" w:rsidP="00C5127D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>P</w:t>
      </w:r>
      <w:r w:rsidR="006C25F9" w:rsidRPr="00D42385">
        <w:rPr>
          <w:color w:val="auto"/>
          <w:highlight w:val="yellow"/>
        </w:rPr>
        <w:t xml:space="preserve">ress </w:t>
      </w:r>
      <w:r w:rsidR="00C5127D" w:rsidRPr="00D42385">
        <w:rPr>
          <w:color w:val="auto"/>
          <w:highlight w:val="yellow"/>
        </w:rPr>
        <w:t xml:space="preserve">the </w:t>
      </w:r>
      <w:r w:rsidR="006C25F9" w:rsidRPr="00D42385">
        <w:rPr>
          <w:color w:val="auto"/>
          <w:highlight w:val="yellow"/>
        </w:rPr>
        <w:t>portal vein every minute</w:t>
      </w:r>
      <w:r w:rsidRPr="00D42385">
        <w:rPr>
          <w:color w:val="auto"/>
          <w:highlight w:val="yellow"/>
        </w:rPr>
        <w:t xml:space="preserve"> to let liquid reach every corner of </w:t>
      </w:r>
      <w:r w:rsidR="00C5127D" w:rsidRPr="00D42385">
        <w:rPr>
          <w:color w:val="auto"/>
          <w:highlight w:val="yellow"/>
        </w:rPr>
        <w:t xml:space="preserve">the </w:t>
      </w:r>
      <w:r w:rsidRPr="00D42385">
        <w:rPr>
          <w:color w:val="auto"/>
          <w:highlight w:val="yellow"/>
        </w:rPr>
        <w:t>liver.</w:t>
      </w:r>
      <w:r w:rsidR="00CF7372" w:rsidRPr="00D42385">
        <w:rPr>
          <w:color w:val="auto"/>
          <w:highlight w:val="yellow"/>
        </w:rPr>
        <w:t xml:space="preserve"> </w:t>
      </w:r>
    </w:p>
    <w:p w14:paraId="0F959AF6" w14:textId="77777777" w:rsidR="00C5127D" w:rsidRDefault="00C5127D" w:rsidP="008E3782">
      <w:pPr>
        <w:pStyle w:val="ListParagraph"/>
      </w:pPr>
    </w:p>
    <w:p w14:paraId="573AA426" w14:textId="51D90FD8" w:rsidR="008D2B5B" w:rsidRDefault="00CF7372" w:rsidP="008E3782">
      <w:pPr>
        <w:pStyle w:val="ListParagraph"/>
        <w:ind w:left="0"/>
      </w:pPr>
      <w:r>
        <w:t>N</w:t>
      </w:r>
      <w:r w:rsidR="00C5127D">
        <w:t>OTE</w:t>
      </w:r>
      <w:r>
        <w:t xml:space="preserve">: </w:t>
      </w:r>
      <w:r w:rsidR="008D2B5B">
        <w:t>At this stage, th</w:t>
      </w:r>
      <w:r>
        <w:t xml:space="preserve">e complete loss of blood </w:t>
      </w:r>
      <w:r w:rsidR="008D2B5B">
        <w:t xml:space="preserve">is fatal to the mouse. </w:t>
      </w:r>
      <w:r w:rsidR="00C5127D">
        <w:t xml:space="preserve">The death </w:t>
      </w:r>
      <w:r>
        <w:t xml:space="preserve">of </w:t>
      </w:r>
      <w:r w:rsidR="00C5127D">
        <w:t xml:space="preserve">the </w:t>
      </w:r>
      <w:r>
        <w:t>mouse</w:t>
      </w:r>
      <w:r w:rsidR="008D2B5B">
        <w:t xml:space="preserve"> can be confirmed by </w:t>
      </w:r>
      <w:r w:rsidR="00C5127D">
        <w:t xml:space="preserve">a </w:t>
      </w:r>
      <w:r w:rsidR="008D2B5B">
        <w:t>lack of heartbeat</w:t>
      </w:r>
      <w:r>
        <w:t xml:space="preserve"> after </w:t>
      </w:r>
      <w:r w:rsidR="00C5127D">
        <w:t xml:space="preserve">the </w:t>
      </w:r>
      <w:r>
        <w:t>experiment</w:t>
      </w:r>
      <w:r w:rsidR="008D2B5B">
        <w:t xml:space="preserve">. Dispose of </w:t>
      </w:r>
      <w:r w:rsidR="00C5127D">
        <w:t xml:space="preserve">the </w:t>
      </w:r>
      <w:r w:rsidR="008D2B5B">
        <w:t>carcass as per facility policies.</w:t>
      </w:r>
    </w:p>
    <w:p w14:paraId="52F82EFF" w14:textId="77777777" w:rsidR="00C5127D" w:rsidRDefault="00C5127D" w:rsidP="008E3782">
      <w:pPr>
        <w:pStyle w:val="ListParagraph"/>
        <w:ind w:left="0"/>
      </w:pPr>
    </w:p>
    <w:p w14:paraId="669CD7A3" w14:textId="7B89753E" w:rsidR="005E2BD4" w:rsidRPr="00D42385" w:rsidRDefault="00D95300" w:rsidP="008E3782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lastRenderedPageBreak/>
        <w:t xml:space="preserve">Isolate </w:t>
      </w:r>
      <w:r w:rsidR="005E2BD4" w:rsidRPr="00D42385">
        <w:rPr>
          <w:color w:val="auto"/>
          <w:highlight w:val="yellow"/>
        </w:rPr>
        <w:t xml:space="preserve">the </w:t>
      </w:r>
      <w:r w:rsidRPr="00D42385">
        <w:rPr>
          <w:color w:val="auto"/>
          <w:highlight w:val="yellow"/>
        </w:rPr>
        <w:t>whole liver out</w:t>
      </w:r>
      <w:r w:rsidR="00BE79C4" w:rsidRPr="00D42385">
        <w:rPr>
          <w:color w:val="auto"/>
          <w:highlight w:val="yellow"/>
        </w:rPr>
        <w:t xml:space="preserve"> without gallbladder to the 30</w:t>
      </w:r>
      <w:r w:rsidR="00985AA9" w:rsidRPr="00D42385">
        <w:rPr>
          <w:color w:val="auto"/>
          <w:highlight w:val="yellow"/>
        </w:rPr>
        <w:t xml:space="preserve"> </w:t>
      </w:r>
      <w:r w:rsidR="00BE79C4" w:rsidRPr="00D42385">
        <w:rPr>
          <w:color w:val="auto"/>
          <w:highlight w:val="yellow"/>
        </w:rPr>
        <w:t>mL</w:t>
      </w:r>
      <w:r w:rsidRPr="00D42385">
        <w:rPr>
          <w:color w:val="auto"/>
          <w:highlight w:val="yellow"/>
        </w:rPr>
        <w:t xml:space="preserve"> </w:t>
      </w:r>
      <w:r w:rsidR="00C5127D" w:rsidRPr="00D42385">
        <w:rPr>
          <w:color w:val="auto"/>
          <w:highlight w:val="yellow"/>
        </w:rPr>
        <w:t xml:space="preserve">wash medium </w:t>
      </w:r>
      <w:r w:rsidR="001C1DC1" w:rsidRPr="00D42385">
        <w:rPr>
          <w:color w:val="auto"/>
          <w:highlight w:val="yellow"/>
        </w:rPr>
        <w:t xml:space="preserve">in </w:t>
      </w:r>
      <w:r w:rsidR="00C5127D" w:rsidRPr="00D42385">
        <w:rPr>
          <w:color w:val="auto"/>
          <w:highlight w:val="yellow"/>
        </w:rPr>
        <w:t xml:space="preserve">the </w:t>
      </w:r>
      <w:r w:rsidR="001C1DC1" w:rsidRPr="00D42385">
        <w:rPr>
          <w:color w:val="auto"/>
          <w:highlight w:val="yellow"/>
        </w:rPr>
        <w:t>Pe</w:t>
      </w:r>
      <w:r w:rsidR="00C5127D" w:rsidRPr="00D42385">
        <w:rPr>
          <w:color w:val="auto"/>
          <w:highlight w:val="yellow"/>
        </w:rPr>
        <w:t>t</w:t>
      </w:r>
      <w:r w:rsidR="001C1DC1" w:rsidRPr="00D42385">
        <w:rPr>
          <w:color w:val="auto"/>
          <w:highlight w:val="yellow"/>
        </w:rPr>
        <w:t>ri dish</w:t>
      </w:r>
      <w:r w:rsidRPr="00D42385">
        <w:rPr>
          <w:color w:val="auto"/>
          <w:highlight w:val="yellow"/>
        </w:rPr>
        <w:t xml:space="preserve"> on ice. </w:t>
      </w:r>
    </w:p>
    <w:p w14:paraId="6363B52C" w14:textId="77777777" w:rsidR="005E2BD4" w:rsidRPr="00D42385" w:rsidRDefault="005E2BD4" w:rsidP="00D42385">
      <w:pPr>
        <w:pStyle w:val="ListParagraph"/>
        <w:ind w:left="0"/>
        <w:rPr>
          <w:color w:val="auto"/>
          <w:highlight w:val="yellow"/>
        </w:rPr>
      </w:pPr>
    </w:p>
    <w:p w14:paraId="7140C36E" w14:textId="61070D79" w:rsidR="00D95300" w:rsidRPr="00D42385" w:rsidRDefault="00D95300" w:rsidP="008E3782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 xml:space="preserve">Tear it up </w:t>
      </w:r>
      <w:r w:rsidR="00090120" w:rsidRPr="00D42385">
        <w:rPr>
          <w:color w:val="auto"/>
          <w:highlight w:val="yellow"/>
        </w:rPr>
        <w:t xml:space="preserve">into pieces </w:t>
      </w:r>
      <w:r w:rsidRPr="00D42385">
        <w:rPr>
          <w:color w:val="auto"/>
          <w:highlight w:val="yellow"/>
        </w:rPr>
        <w:t>with forceps</w:t>
      </w:r>
      <w:r w:rsidR="00090120" w:rsidRPr="00D42385">
        <w:rPr>
          <w:color w:val="auto"/>
          <w:highlight w:val="yellow"/>
        </w:rPr>
        <w:t xml:space="preserve"> to release primary hepatocytes into solution</w:t>
      </w:r>
      <w:r w:rsidRPr="00D42385">
        <w:rPr>
          <w:color w:val="auto"/>
          <w:highlight w:val="yellow"/>
        </w:rPr>
        <w:t>.</w:t>
      </w:r>
      <w:r w:rsidR="00090120" w:rsidRPr="00D42385">
        <w:rPr>
          <w:color w:val="auto"/>
          <w:highlight w:val="yellow"/>
        </w:rPr>
        <w:t xml:space="preserve"> This step would turn the wash medium into a cloudy solution full of released primary hepatocytes and small liver pieces.</w:t>
      </w:r>
    </w:p>
    <w:p w14:paraId="161F7572" w14:textId="77777777" w:rsidR="00C5127D" w:rsidRPr="00D42385" w:rsidRDefault="00C5127D" w:rsidP="00C5127D">
      <w:pPr>
        <w:rPr>
          <w:color w:val="auto"/>
          <w:highlight w:val="yellow"/>
        </w:rPr>
      </w:pPr>
    </w:p>
    <w:p w14:paraId="5C965243" w14:textId="186F40F6" w:rsidR="00D95300" w:rsidRPr="00D42385" w:rsidRDefault="00D95300" w:rsidP="008E3782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>Filter</w:t>
      </w:r>
      <w:r w:rsidR="00C5127D" w:rsidRPr="00D42385">
        <w:rPr>
          <w:color w:val="auto"/>
          <w:highlight w:val="yellow"/>
        </w:rPr>
        <w:t xml:space="preserve"> </w:t>
      </w:r>
      <w:r w:rsidR="00EA2F43" w:rsidRPr="00D42385">
        <w:rPr>
          <w:color w:val="auto"/>
          <w:highlight w:val="yellow"/>
        </w:rPr>
        <w:t>the cloudy solution in step 2.</w:t>
      </w:r>
      <w:r w:rsidR="005E2BD4" w:rsidRPr="00D42385">
        <w:rPr>
          <w:color w:val="auto"/>
          <w:highlight w:val="yellow"/>
        </w:rPr>
        <w:t>8</w:t>
      </w:r>
      <w:r w:rsidR="00EA2F43" w:rsidRPr="00D42385">
        <w:rPr>
          <w:color w:val="auto"/>
          <w:highlight w:val="yellow"/>
        </w:rPr>
        <w:t xml:space="preserve"> </w:t>
      </w:r>
      <w:r w:rsidRPr="00D42385">
        <w:rPr>
          <w:color w:val="auto"/>
          <w:highlight w:val="yellow"/>
        </w:rPr>
        <w:t xml:space="preserve">through </w:t>
      </w:r>
      <w:r w:rsidR="005E2BD4" w:rsidRPr="00D42385">
        <w:rPr>
          <w:color w:val="auto"/>
          <w:highlight w:val="yellow"/>
        </w:rPr>
        <w:t xml:space="preserve">a </w:t>
      </w:r>
      <w:r w:rsidRPr="00D42385">
        <w:rPr>
          <w:color w:val="auto"/>
          <w:highlight w:val="yellow"/>
        </w:rPr>
        <w:t>70</w:t>
      </w:r>
      <w:r w:rsidR="00985AA9" w:rsidRPr="00D42385">
        <w:rPr>
          <w:color w:val="auto"/>
          <w:highlight w:val="yellow"/>
        </w:rPr>
        <w:t xml:space="preserve"> </w:t>
      </w:r>
      <w:r w:rsidRPr="00D42385">
        <w:rPr>
          <w:rFonts w:cstheme="minorHAnsi"/>
          <w:color w:val="auto"/>
          <w:highlight w:val="yellow"/>
        </w:rPr>
        <w:t>µ</w:t>
      </w:r>
      <w:r w:rsidRPr="00D42385">
        <w:rPr>
          <w:color w:val="auto"/>
          <w:highlight w:val="yellow"/>
        </w:rPr>
        <w:t xml:space="preserve">m </w:t>
      </w:r>
      <w:r w:rsidR="00C5127D" w:rsidRPr="00D42385">
        <w:rPr>
          <w:color w:val="auto"/>
          <w:highlight w:val="yellow"/>
        </w:rPr>
        <w:t xml:space="preserve">cell strainer </w:t>
      </w:r>
      <w:r w:rsidR="006C25F9" w:rsidRPr="00D42385">
        <w:rPr>
          <w:color w:val="auto"/>
          <w:highlight w:val="yellow"/>
        </w:rPr>
        <w:t>in</w:t>
      </w:r>
      <w:r w:rsidR="00BE79C4" w:rsidRPr="00D42385">
        <w:rPr>
          <w:color w:val="auto"/>
          <w:highlight w:val="yellow"/>
        </w:rPr>
        <w:t xml:space="preserve">to </w:t>
      </w:r>
      <w:r w:rsidR="00C5127D" w:rsidRPr="00D42385">
        <w:rPr>
          <w:color w:val="auto"/>
          <w:highlight w:val="yellow"/>
        </w:rPr>
        <w:t xml:space="preserve">the </w:t>
      </w:r>
      <w:r w:rsidR="00BE79C4" w:rsidRPr="00D42385">
        <w:rPr>
          <w:color w:val="auto"/>
          <w:highlight w:val="yellow"/>
        </w:rPr>
        <w:t>20</w:t>
      </w:r>
      <w:r w:rsidR="00985AA9" w:rsidRPr="00D42385">
        <w:rPr>
          <w:color w:val="auto"/>
          <w:highlight w:val="yellow"/>
        </w:rPr>
        <w:t xml:space="preserve"> </w:t>
      </w:r>
      <w:r w:rsidR="00BE79C4" w:rsidRPr="00D42385">
        <w:rPr>
          <w:color w:val="auto"/>
          <w:highlight w:val="yellow"/>
        </w:rPr>
        <w:t>mL</w:t>
      </w:r>
      <w:r w:rsidRPr="00D42385">
        <w:rPr>
          <w:color w:val="auto"/>
          <w:highlight w:val="yellow"/>
        </w:rPr>
        <w:t xml:space="preserve"> 1x Percoll-HBSS</w:t>
      </w:r>
      <w:r w:rsidR="005B23B6" w:rsidRPr="00D42385">
        <w:rPr>
          <w:color w:val="auto"/>
          <w:highlight w:val="yellow"/>
        </w:rPr>
        <w:t xml:space="preserve"> in </w:t>
      </w:r>
      <w:r w:rsidR="005E2BD4" w:rsidRPr="00D42385">
        <w:rPr>
          <w:color w:val="auto"/>
          <w:highlight w:val="yellow"/>
        </w:rPr>
        <w:t xml:space="preserve">a </w:t>
      </w:r>
      <w:r w:rsidR="005B23B6" w:rsidRPr="00D42385">
        <w:rPr>
          <w:color w:val="auto"/>
          <w:highlight w:val="yellow"/>
        </w:rPr>
        <w:t>50 mL tube</w:t>
      </w:r>
      <w:r w:rsidRPr="00D42385">
        <w:rPr>
          <w:color w:val="auto"/>
          <w:highlight w:val="yellow"/>
        </w:rPr>
        <w:t xml:space="preserve"> on ice. Mix by inverting </w:t>
      </w:r>
      <w:r w:rsidR="00C5127D" w:rsidRPr="00D42385">
        <w:rPr>
          <w:color w:val="auto"/>
          <w:highlight w:val="yellow"/>
        </w:rPr>
        <w:t xml:space="preserve">the </w:t>
      </w:r>
      <w:r w:rsidRPr="00D42385">
        <w:rPr>
          <w:color w:val="auto"/>
          <w:highlight w:val="yellow"/>
        </w:rPr>
        <w:t>tube 20 times.</w:t>
      </w:r>
    </w:p>
    <w:p w14:paraId="28F2586E" w14:textId="77777777" w:rsidR="00C5127D" w:rsidRPr="00D42385" w:rsidRDefault="00C5127D" w:rsidP="00C5127D">
      <w:pPr>
        <w:rPr>
          <w:color w:val="auto"/>
          <w:highlight w:val="yellow"/>
        </w:rPr>
      </w:pPr>
    </w:p>
    <w:p w14:paraId="0DDEC58F" w14:textId="794D81CF" w:rsidR="00D95300" w:rsidRPr="00D42385" w:rsidRDefault="00D95300" w:rsidP="008E3782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>Centrifu</w:t>
      </w:r>
      <w:r w:rsidR="00985AA9" w:rsidRPr="00D42385">
        <w:rPr>
          <w:color w:val="auto"/>
          <w:highlight w:val="yellow"/>
        </w:rPr>
        <w:t>ge at 300</w:t>
      </w:r>
      <w:r w:rsidR="00C5127D" w:rsidRPr="00D42385">
        <w:rPr>
          <w:color w:val="auto"/>
          <w:highlight w:val="yellow"/>
        </w:rPr>
        <w:t xml:space="preserve"> x</w:t>
      </w:r>
      <w:r w:rsidR="00985AA9" w:rsidRPr="00D42385">
        <w:rPr>
          <w:color w:val="auto"/>
          <w:highlight w:val="yellow"/>
        </w:rPr>
        <w:t xml:space="preserve"> </w:t>
      </w:r>
      <w:r w:rsidR="00985AA9" w:rsidRPr="00D42385">
        <w:rPr>
          <w:i/>
          <w:iCs/>
          <w:color w:val="auto"/>
          <w:highlight w:val="yellow"/>
        </w:rPr>
        <w:t>g</w:t>
      </w:r>
      <w:r w:rsidR="00985AA9" w:rsidRPr="00D42385">
        <w:rPr>
          <w:color w:val="auto"/>
          <w:highlight w:val="yellow"/>
        </w:rPr>
        <w:t xml:space="preserve"> for 10</w:t>
      </w:r>
      <w:r w:rsidR="00C5127D" w:rsidRPr="00D42385">
        <w:rPr>
          <w:color w:val="auto"/>
          <w:highlight w:val="yellow"/>
        </w:rPr>
        <w:t xml:space="preserve"> </w:t>
      </w:r>
      <w:r w:rsidR="00985AA9" w:rsidRPr="00D42385">
        <w:rPr>
          <w:color w:val="auto"/>
          <w:highlight w:val="yellow"/>
        </w:rPr>
        <w:t>min at 4 °C</w:t>
      </w:r>
      <w:r w:rsidRPr="00D42385">
        <w:rPr>
          <w:color w:val="auto"/>
          <w:highlight w:val="yellow"/>
        </w:rPr>
        <w:t>.</w:t>
      </w:r>
    </w:p>
    <w:p w14:paraId="6A4F5618" w14:textId="77777777" w:rsidR="00C5127D" w:rsidRPr="00D42385" w:rsidRDefault="00C5127D" w:rsidP="00C5127D">
      <w:pPr>
        <w:rPr>
          <w:color w:val="auto"/>
          <w:highlight w:val="yellow"/>
        </w:rPr>
      </w:pPr>
    </w:p>
    <w:p w14:paraId="364DC409" w14:textId="39484BA5" w:rsidR="00D95300" w:rsidRPr="00D42385" w:rsidRDefault="00D95300" w:rsidP="008E3782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>Within</w:t>
      </w:r>
      <w:r w:rsidR="00C5127D" w:rsidRPr="00D42385">
        <w:rPr>
          <w:color w:val="auto"/>
          <w:highlight w:val="yellow"/>
        </w:rPr>
        <w:t xml:space="preserve"> the</w:t>
      </w:r>
      <w:r w:rsidRPr="00D42385">
        <w:rPr>
          <w:color w:val="auto"/>
          <w:highlight w:val="yellow"/>
        </w:rPr>
        <w:t xml:space="preserve"> </w:t>
      </w:r>
      <w:r w:rsidR="008B7A63" w:rsidRPr="00D42385">
        <w:rPr>
          <w:color w:val="auto"/>
          <w:highlight w:val="yellow"/>
        </w:rPr>
        <w:t xml:space="preserve">tissue culture </w:t>
      </w:r>
      <w:r w:rsidR="001C1DC1" w:rsidRPr="00D42385">
        <w:rPr>
          <w:color w:val="auto"/>
          <w:highlight w:val="yellow"/>
        </w:rPr>
        <w:t>hood, aspirate</w:t>
      </w:r>
      <w:r w:rsidRPr="00D42385">
        <w:rPr>
          <w:color w:val="auto"/>
          <w:highlight w:val="yellow"/>
        </w:rPr>
        <w:t xml:space="preserve"> </w:t>
      </w:r>
      <w:r w:rsidR="00C5127D" w:rsidRPr="00D42385">
        <w:rPr>
          <w:color w:val="auto"/>
          <w:highlight w:val="yellow"/>
        </w:rPr>
        <w:t xml:space="preserve">the </w:t>
      </w:r>
      <w:r w:rsidRPr="00D42385">
        <w:rPr>
          <w:color w:val="auto"/>
          <w:highlight w:val="yellow"/>
        </w:rPr>
        <w:t xml:space="preserve">supernatant. Wash </w:t>
      </w:r>
      <w:r w:rsidR="00C5127D" w:rsidRPr="00D42385">
        <w:rPr>
          <w:color w:val="auto"/>
          <w:highlight w:val="yellow"/>
        </w:rPr>
        <w:t xml:space="preserve">the </w:t>
      </w:r>
      <w:r w:rsidRPr="00D42385">
        <w:rPr>
          <w:color w:val="auto"/>
          <w:highlight w:val="yellow"/>
        </w:rPr>
        <w:t>pellet wi</w:t>
      </w:r>
      <w:r w:rsidR="00BE79C4" w:rsidRPr="00D42385">
        <w:rPr>
          <w:color w:val="auto"/>
          <w:highlight w:val="yellow"/>
        </w:rPr>
        <w:t xml:space="preserve">th </w:t>
      </w:r>
      <w:r w:rsidR="001C1DC1" w:rsidRPr="00D42385">
        <w:rPr>
          <w:color w:val="auto"/>
          <w:highlight w:val="yellow"/>
        </w:rPr>
        <w:t xml:space="preserve">cold </w:t>
      </w:r>
      <w:r w:rsidR="00BE79C4" w:rsidRPr="00D42385">
        <w:rPr>
          <w:color w:val="auto"/>
          <w:highlight w:val="yellow"/>
        </w:rPr>
        <w:t>30</w:t>
      </w:r>
      <w:r w:rsidR="00C5127D" w:rsidRPr="00D42385">
        <w:rPr>
          <w:color w:val="auto"/>
          <w:highlight w:val="yellow"/>
        </w:rPr>
        <w:t xml:space="preserve"> </w:t>
      </w:r>
      <w:r w:rsidR="00BE79C4" w:rsidRPr="00D42385">
        <w:rPr>
          <w:color w:val="auto"/>
          <w:highlight w:val="yellow"/>
        </w:rPr>
        <w:t>mL</w:t>
      </w:r>
      <w:r w:rsidRPr="00D42385">
        <w:rPr>
          <w:color w:val="auto"/>
          <w:highlight w:val="yellow"/>
        </w:rPr>
        <w:t xml:space="preserve"> </w:t>
      </w:r>
      <w:r w:rsidR="00C5127D" w:rsidRPr="00D42385">
        <w:rPr>
          <w:color w:val="auto"/>
          <w:highlight w:val="yellow"/>
        </w:rPr>
        <w:t>of wash medium</w:t>
      </w:r>
      <w:r w:rsidRPr="00D42385">
        <w:rPr>
          <w:color w:val="auto"/>
          <w:highlight w:val="yellow"/>
        </w:rPr>
        <w:t>.</w:t>
      </w:r>
    </w:p>
    <w:p w14:paraId="4F4C0E5D" w14:textId="77777777" w:rsidR="00C5127D" w:rsidRPr="00D42385" w:rsidRDefault="00C5127D" w:rsidP="00C5127D">
      <w:pPr>
        <w:rPr>
          <w:color w:val="auto"/>
          <w:highlight w:val="yellow"/>
        </w:rPr>
      </w:pPr>
    </w:p>
    <w:p w14:paraId="606652E0" w14:textId="258ADD7F" w:rsidR="00D95300" w:rsidRPr="00D42385" w:rsidRDefault="00D95300" w:rsidP="008E3782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>Centri</w:t>
      </w:r>
      <w:r w:rsidR="00985AA9" w:rsidRPr="00D42385">
        <w:rPr>
          <w:color w:val="auto"/>
          <w:highlight w:val="yellow"/>
        </w:rPr>
        <w:t>fuge at 50</w:t>
      </w:r>
      <w:r w:rsidR="00C5127D" w:rsidRPr="00D42385">
        <w:rPr>
          <w:color w:val="auto"/>
          <w:highlight w:val="yellow"/>
        </w:rPr>
        <w:t xml:space="preserve"> x</w:t>
      </w:r>
      <w:r w:rsidR="00985AA9" w:rsidRPr="00D42385">
        <w:rPr>
          <w:color w:val="auto"/>
          <w:highlight w:val="yellow"/>
        </w:rPr>
        <w:t xml:space="preserve"> </w:t>
      </w:r>
      <w:r w:rsidR="00985AA9" w:rsidRPr="00D42385">
        <w:rPr>
          <w:i/>
          <w:iCs/>
          <w:color w:val="auto"/>
          <w:highlight w:val="yellow"/>
        </w:rPr>
        <w:t>g</w:t>
      </w:r>
      <w:r w:rsidR="00985AA9" w:rsidRPr="00D42385">
        <w:rPr>
          <w:color w:val="auto"/>
          <w:highlight w:val="yellow"/>
        </w:rPr>
        <w:t xml:space="preserve"> for 5</w:t>
      </w:r>
      <w:r w:rsidR="00C5127D" w:rsidRPr="00D42385">
        <w:rPr>
          <w:color w:val="auto"/>
          <w:highlight w:val="yellow"/>
        </w:rPr>
        <w:t xml:space="preserve"> </w:t>
      </w:r>
      <w:r w:rsidR="00985AA9" w:rsidRPr="00D42385">
        <w:rPr>
          <w:color w:val="auto"/>
          <w:highlight w:val="yellow"/>
        </w:rPr>
        <w:t>min at 4 °C</w:t>
      </w:r>
      <w:r w:rsidRPr="00D42385">
        <w:rPr>
          <w:color w:val="auto"/>
          <w:highlight w:val="yellow"/>
        </w:rPr>
        <w:t>.</w:t>
      </w:r>
    </w:p>
    <w:p w14:paraId="79D3D4A6" w14:textId="77777777" w:rsidR="00C5127D" w:rsidRPr="00D42385" w:rsidRDefault="00C5127D" w:rsidP="00C5127D">
      <w:pPr>
        <w:rPr>
          <w:color w:val="auto"/>
          <w:highlight w:val="yellow"/>
        </w:rPr>
      </w:pPr>
    </w:p>
    <w:p w14:paraId="508651C3" w14:textId="4136B3F7" w:rsidR="00D95300" w:rsidRPr="00D42385" w:rsidRDefault="00D95300" w:rsidP="008E3782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>Remove</w:t>
      </w:r>
      <w:r w:rsidR="00C5127D" w:rsidRPr="00D42385">
        <w:rPr>
          <w:color w:val="auto"/>
          <w:highlight w:val="yellow"/>
        </w:rPr>
        <w:t xml:space="preserve"> the</w:t>
      </w:r>
      <w:r w:rsidRPr="00D42385">
        <w:rPr>
          <w:color w:val="auto"/>
          <w:highlight w:val="yellow"/>
        </w:rPr>
        <w:t xml:space="preserve"> </w:t>
      </w:r>
      <w:r w:rsidR="00D43028" w:rsidRPr="00D42385">
        <w:rPr>
          <w:color w:val="auto"/>
          <w:highlight w:val="yellow"/>
        </w:rPr>
        <w:t>supernatant and</w:t>
      </w:r>
      <w:r w:rsidR="0081128F" w:rsidRPr="00D42385">
        <w:rPr>
          <w:color w:val="auto"/>
          <w:highlight w:val="yellow"/>
        </w:rPr>
        <w:t xml:space="preserve"> resuspend </w:t>
      </w:r>
      <w:r w:rsidR="00C5127D" w:rsidRPr="00D42385">
        <w:rPr>
          <w:color w:val="auto"/>
          <w:highlight w:val="yellow"/>
        </w:rPr>
        <w:t xml:space="preserve">the </w:t>
      </w:r>
      <w:r w:rsidR="0081128F" w:rsidRPr="00D42385">
        <w:rPr>
          <w:color w:val="auto"/>
          <w:highlight w:val="yellow"/>
        </w:rPr>
        <w:t xml:space="preserve">pellet </w:t>
      </w:r>
      <w:r w:rsidR="00C5127D" w:rsidRPr="00D42385">
        <w:rPr>
          <w:color w:val="auto"/>
          <w:highlight w:val="yellow"/>
        </w:rPr>
        <w:t xml:space="preserve">in </w:t>
      </w:r>
      <w:r w:rsidR="0081128F" w:rsidRPr="00D42385">
        <w:rPr>
          <w:color w:val="auto"/>
          <w:highlight w:val="yellow"/>
        </w:rPr>
        <w:t>25</w:t>
      </w:r>
      <w:r w:rsidR="00985AA9" w:rsidRPr="00D42385">
        <w:rPr>
          <w:color w:val="auto"/>
          <w:highlight w:val="yellow"/>
        </w:rPr>
        <w:t xml:space="preserve"> </w:t>
      </w:r>
      <w:r w:rsidR="00BE79C4" w:rsidRPr="00D42385">
        <w:rPr>
          <w:color w:val="auto"/>
          <w:highlight w:val="yellow"/>
        </w:rPr>
        <w:t xml:space="preserve">mL </w:t>
      </w:r>
      <w:r w:rsidR="00C5127D" w:rsidRPr="00D42385">
        <w:rPr>
          <w:color w:val="auto"/>
          <w:highlight w:val="yellow"/>
        </w:rPr>
        <w:t xml:space="preserve">of the culture medium </w:t>
      </w:r>
      <w:r w:rsidR="00BE79C4" w:rsidRPr="00D42385">
        <w:rPr>
          <w:color w:val="auto"/>
          <w:highlight w:val="yellow"/>
        </w:rPr>
        <w:t xml:space="preserve">(or appropriate other volumes) </w:t>
      </w:r>
      <w:r w:rsidR="008B7A63" w:rsidRPr="00D42385">
        <w:rPr>
          <w:color w:val="auto"/>
          <w:highlight w:val="yellow"/>
        </w:rPr>
        <w:t>within</w:t>
      </w:r>
      <w:r w:rsidR="00C5127D" w:rsidRPr="00D42385">
        <w:rPr>
          <w:color w:val="auto"/>
          <w:highlight w:val="yellow"/>
        </w:rPr>
        <w:t xml:space="preserve"> the</w:t>
      </w:r>
      <w:r w:rsidR="008B7A63" w:rsidRPr="00D42385">
        <w:rPr>
          <w:color w:val="auto"/>
          <w:highlight w:val="yellow"/>
        </w:rPr>
        <w:t xml:space="preserve"> tissue culture hood</w:t>
      </w:r>
      <w:r w:rsidRPr="00D42385">
        <w:rPr>
          <w:color w:val="auto"/>
          <w:highlight w:val="yellow"/>
        </w:rPr>
        <w:t>.</w:t>
      </w:r>
    </w:p>
    <w:p w14:paraId="5000FD63" w14:textId="77777777" w:rsidR="00C5127D" w:rsidRPr="00D42385" w:rsidRDefault="00C5127D" w:rsidP="00C5127D">
      <w:pPr>
        <w:rPr>
          <w:color w:val="auto"/>
          <w:highlight w:val="yellow"/>
        </w:rPr>
      </w:pPr>
    </w:p>
    <w:p w14:paraId="4BFB7F61" w14:textId="05419110" w:rsidR="00D95300" w:rsidRPr="00D42385" w:rsidRDefault="00985AA9" w:rsidP="00C5127D">
      <w:pPr>
        <w:pStyle w:val="ListParagraph"/>
        <w:numPr>
          <w:ilvl w:val="1"/>
          <w:numId w:val="27"/>
        </w:numPr>
        <w:ind w:left="0" w:firstLine="0"/>
        <w:rPr>
          <w:color w:val="auto"/>
          <w:highlight w:val="yellow"/>
        </w:rPr>
      </w:pPr>
      <w:r w:rsidRPr="00D42385">
        <w:rPr>
          <w:color w:val="auto"/>
          <w:highlight w:val="yellow"/>
        </w:rPr>
        <w:t xml:space="preserve">Count </w:t>
      </w:r>
      <w:r w:rsidR="00C5127D" w:rsidRPr="00D42385">
        <w:rPr>
          <w:color w:val="auto"/>
          <w:highlight w:val="yellow"/>
        </w:rPr>
        <w:t xml:space="preserve">the </w:t>
      </w:r>
      <w:r w:rsidRPr="00D42385">
        <w:rPr>
          <w:color w:val="auto"/>
          <w:highlight w:val="yellow"/>
        </w:rPr>
        <w:t xml:space="preserve">cell </w:t>
      </w:r>
      <w:r w:rsidR="00D43028" w:rsidRPr="00D42385">
        <w:rPr>
          <w:color w:val="auto"/>
          <w:highlight w:val="yellow"/>
        </w:rPr>
        <w:t>number and</w:t>
      </w:r>
      <w:r w:rsidR="008B7A63" w:rsidRPr="00D42385">
        <w:rPr>
          <w:color w:val="auto"/>
          <w:highlight w:val="yellow"/>
        </w:rPr>
        <w:t xml:space="preserve"> p</w:t>
      </w:r>
      <w:r w:rsidR="001C1DC1" w:rsidRPr="00D42385">
        <w:rPr>
          <w:color w:val="auto"/>
          <w:highlight w:val="yellow"/>
        </w:rPr>
        <w:t xml:space="preserve">late </w:t>
      </w:r>
      <w:r w:rsidR="00C5127D" w:rsidRPr="00D42385">
        <w:rPr>
          <w:color w:val="auto"/>
          <w:highlight w:val="yellow"/>
        </w:rPr>
        <w:t xml:space="preserve">the </w:t>
      </w:r>
      <w:r w:rsidR="001C1DC1" w:rsidRPr="00D42385">
        <w:rPr>
          <w:color w:val="auto"/>
          <w:highlight w:val="yellow"/>
        </w:rPr>
        <w:t xml:space="preserve">cells on </w:t>
      </w:r>
      <w:r w:rsidR="00C5127D" w:rsidRPr="00D42385">
        <w:rPr>
          <w:color w:val="auto"/>
          <w:highlight w:val="yellow"/>
        </w:rPr>
        <w:t xml:space="preserve">desired culture </w:t>
      </w:r>
      <w:r w:rsidR="001C1DC1" w:rsidRPr="00D42385">
        <w:rPr>
          <w:color w:val="auto"/>
          <w:highlight w:val="yellow"/>
        </w:rPr>
        <w:t xml:space="preserve">plates according to </w:t>
      </w:r>
      <w:r w:rsidR="00C5127D" w:rsidRPr="00D42385">
        <w:rPr>
          <w:color w:val="auto"/>
          <w:highlight w:val="yellow"/>
        </w:rPr>
        <w:t>the experimental design</w:t>
      </w:r>
      <w:r w:rsidR="001C1DC1" w:rsidRPr="00D42385">
        <w:rPr>
          <w:color w:val="auto"/>
          <w:highlight w:val="yellow"/>
        </w:rPr>
        <w:t>.</w:t>
      </w:r>
    </w:p>
    <w:p w14:paraId="23F5EC30" w14:textId="77777777" w:rsidR="00C5127D" w:rsidRDefault="00C5127D" w:rsidP="008E3782">
      <w:pPr>
        <w:pStyle w:val="ListParagraph"/>
        <w:ind w:left="0"/>
      </w:pPr>
    </w:p>
    <w:p w14:paraId="66C0A567" w14:textId="4429339B" w:rsidR="00001169" w:rsidRPr="00D95300" w:rsidRDefault="00C5127D" w:rsidP="00C5127D">
      <w:r>
        <w:t xml:space="preserve">NOTE: </w:t>
      </w:r>
      <w:r w:rsidR="00174C7E">
        <w:t>Primary h</w:t>
      </w:r>
      <w:r w:rsidR="00493EE4">
        <w:t>epatocytes properly isolated from one</w:t>
      </w:r>
      <w:r w:rsidR="00D95300">
        <w:t xml:space="preserve"> 8-week-old mouse</w:t>
      </w:r>
      <w:r w:rsidR="00493EE4">
        <w:t xml:space="preserve"> are</w:t>
      </w:r>
      <w:r w:rsidR="00AA3266">
        <w:t xml:space="preserve"> usually</w:t>
      </w:r>
      <w:r w:rsidR="00493EE4">
        <w:t xml:space="preserve"> sufficient to be plated on four 6-well plates or four </w:t>
      </w:r>
      <w:r w:rsidR="00D95300">
        <w:t>12-well plates.</w:t>
      </w:r>
    </w:p>
    <w:p w14:paraId="66C0A568" w14:textId="77777777" w:rsidR="001C1E49" w:rsidRPr="001B1519" w:rsidRDefault="001C1E4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66C0A569" w14:textId="0B1236AA" w:rsidR="006305D7" w:rsidRPr="001B1519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</w:p>
    <w:p w14:paraId="08A361D8" w14:textId="3A91E22D" w:rsidR="008E214E" w:rsidRDefault="008E214E" w:rsidP="008E3782">
      <w:r>
        <w:t>In order to</w:t>
      </w:r>
      <w:r w:rsidR="00514369">
        <w:t xml:space="preserve"> test the efficiency</w:t>
      </w:r>
      <w:r w:rsidR="00C5127D">
        <w:t>,</w:t>
      </w:r>
      <w:r w:rsidR="00514369">
        <w:t xml:space="preserve"> </w:t>
      </w:r>
      <w:r w:rsidR="00C5127D">
        <w:t xml:space="preserve">the </w:t>
      </w:r>
      <w:r w:rsidR="001023D1">
        <w:t xml:space="preserve">present </w:t>
      </w:r>
      <w:r w:rsidR="001B020C">
        <w:t xml:space="preserve">primary </w:t>
      </w:r>
      <w:r w:rsidR="001023D1">
        <w:t>hepatocyte isolation protocol</w:t>
      </w:r>
      <w:r w:rsidR="00C5127D">
        <w:t xml:space="preserve"> was </w:t>
      </w:r>
      <w:r w:rsidR="000F133B">
        <w:t>performed on</w:t>
      </w:r>
      <w:r w:rsidR="00DA07CA">
        <w:t xml:space="preserve"> 8-week old</w:t>
      </w:r>
      <w:r>
        <w:t xml:space="preserve"> female </w:t>
      </w:r>
      <w:r w:rsidR="001023D1">
        <w:t>C57</w:t>
      </w:r>
      <w:r>
        <w:t>B</w:t>
      </w:r>
      <w:r w:rsidR="001023D1">
        <w:t>L/6 mice</w:t>
      </w:r>
      <w:r w:rsidR="00C5127D">
        <w:t>.</w:t>
      </w:r>
      <w:r w:rsidR="001023D1">
        <w:t xml:space="preserve"> </w:t>
      </w:r>
      <w:r w:rsidR="00C5127D">
        <w:t>T</w:t>
      </w:r>
      <w:r>
        <w:t>he attachment and purity of</w:t>
      </w:r>
      <w:r w:rsidR="001023D1">
        <w:t xml:space="preserve"> isolated</w:t>
      </w:r>
      <w:r>
        <w:t xml:space="preserve"> </w:t>
      </w:r>
      <w:r w:rsidR="001B020C">
        <w:t xml:space="preserve">primary </w:t>
      </w:r>
      <w:r>
        <w:t>hepatocytes</w:t>
      </w:r>
      <w:r w:rsidR="00C5127D">
        <w:t xml:space="preserve"> were tested</w:t>
      </w:r>
      <w:r>
        <w:t xml:space="preserve">. </w:t>
      </w:r>
      <w:r w:rsidR="000F133B">
        <w:t>P</w:t>
      </w:r>
      <w:r w:rsidR="001B020C">
        <w:t xml:space="preserve">rimary </w:t>
      </w:r>
      <w:r>
        <w:t xml:space="preserve">hepatocyte isolation is </w:t>
      </w:r>
      <w:r w:rsidR="00DA07CA">
        <w:t xml:space="preserve">used for a wide variety of experiments on liver physiology, </w:t>
      </w:r>
      <w:r>
        <w:t>such as hepatic drug</w:t>
      </w:r>
      <w:r w:rsidR="008906C1">
        <w:t xml:space="preserve"> effects and glucose metabolism,</w:t>
      </w:r>
      <w:r w:rsidR="001023D1">
        <w:t xml:space="preserve"> </w:t>
      </w:r>
      <w:r w:rsidR="008906C1">
        <w:t>pharmaceutical biomarker activity</w:t>
      </w:r>
      <w:r w:rsidR="004927A2">
        <w:fldChar w:fldCharType="begin"/>
      </w:r>
      <w:r w:rsidR="0086491E">
        <w:instrText xml:space="preserve"> ADDIN EN.CITE &lt;EndNote&gt;&lt;Cite&gt;&lt;Author&gt;Severgnini&lt;/Author&gt;&lt;Year&gt;2012&lt;/Year&gt;&lt;RecNum&gt;10&lt;/RecNum&gt;&lt;DisplayText&gt;&lt;style face="superscript"&gt;2&lt;/style&gt;&lt;/DisplayText&gt;&lt;record&gt;&lt;rec-number&gt;10&lt;/rec-number&gt;&lt;foreign-keys&gt;&lt;key app="EN" db-id="dvr5vxavzef22lertsnp22avrezratd55wtd" timestamp="1590879976"&gt;10&lt;/key&gt;&lt;/foreign-keys&gt;&lt;ref-type name="Journal Article"&gt;17&lt;/ref-type&gt;&lt;contributors&gt;&lt;authors&gt;&lt;author&gt;Severgnini, M.&lt;/author&gt;&lt;author&gt;Sherman, J.&lt;/author&gt;&lt;author&gt;Sehgal, A.&lt;/author&gt;&lt;author&gt;Jayaprakash, N. K.&lt;/author&gt;&lt;author&gt;Aubin, J.&lt;/author&gt;&lt;author&gt;Wang, G.&lt;/author&gt;&lt;author&gt;Zhang, L.&lt;/author&gt;&lt;author&gt;Peng, C. G.&lt;/author&gt;&lt;author&gt;Yucius, K.&lt;/author&gt;&lt;author&gt;Butler, J.&lt;/author&gt;&lt;author&gt;Fitzgerald, K.&lt;/author&gt;&lt;/authors&gt;&lt;/contributors&gt;&lt;auth-address&gt;Alnylam Pharmaceuticals, 300 Third St, Cambridge, MA, 02142, USA, msevergnini@alnylam.com.&lt;/auth-address&gt;&lt;titles&gt;&lt;title&gt;A rapid two-step method for isolation of functional primary mouse hepatocytes: cell characterization and asialoglycoprotein receptor based assay development&lt;/title&gt;&lt;secondary-title&gt;Cytotechnology&lt;/secondary-title&gt;&lt;/titles&gt;&lt;periodical&gt;&lt;full-title&gt;Cytotechnology&lt;/full-title&gt;&lt;/periodical&gt;&lt;pages&gt;187-95&lt;/pages&gt;&lt;volume&gt;64&lt;/volume&gt;&lt;number&gt;2&lt;/number&gt;&lt;edition&gt;2011/11/23&lt;/edition&gt;&lt;dates&gt;&lt;year&gt;2012&lt;/year&gt;&lt;pub-dates&gt;&lt;date&gt;Mar&lt;/date&gt;&lt;/pub-dates&gt;&lt;/dates&gt;&lt;isbn&gt;0920-9069 (Print)&amp;#xD;0920-9069 (Linking)&lt;/isbn&gt;&lt;accession-num&gt;22105762&lt;/accession-num&gt;&lt;urls&gt;&lt;related-urls&gt;&lt;url&gt;https://www.ncbi.nlm.nih.gov/pubmed/22105762&lt;/url&gt;&lt;/related-urls&gt;&lt;/urls&gt;&lt;custom2&gt;PMC3279583&lt;/custom2&gt;&lt;electronic-resource-num&gt;10.1007/s10616-011-9407-0&lt;/electronic-resource-num&gt;&lt;/record&gt;&lt;/Cite&gt;&lt;/EndNote&gt;</w:instrText>
      </w:r>
      <w:r w:rsidR="004927A2">
        <w:fldChar w:fldCharType="separate"/>
      </w:r>
      <w:r w:rsidR="0086491E" w:rsidRPr="0086491E">
        <w:rPr>
          <w:noProof/>
          <w:vertAlign w:val="superscript"/>
        </w:rPr>
        <w:t>2</w:t>
      </w:r>
      <w:r w:rsidR="004927A2">
        <w:fldChar w:fldCharType="end"/>
      </w:r>
      <w:r w:rsidR="00052AA3">
        <w:t>, insulin</w:t>
      </w:r>
      <w:r w:rsidR="001023D1">
        <w:t xml:space="preserve"> sensitivity</w:t>
      </w:r>
      <w:r>
        <w:t xml:space="preserve">, </w:t>
      </w:r>
      <w:r w:rsidR="00052AA3">
        <w:t>and glucose production</w:t>
      </w:r>
      <w:r w:rsidR="000F133B">
        <w:t xml:space="preserve">. Therefore, the activities of the </w:t>
      </w:r>
      <w:r w:rsidR="001B020C">
        <w:t xml:space="preserve">primary </w:t>
      </w:r>
      <w:r>
        <w:t>h</w:t>
      </w:r>
      <w:r w:rsidR="008906C1">
        <w:t>epatocytes isolated with</w:t>
      </w:r>
      <w:r w:rsidR="00F56631">
        <w:t xml:space="preserve"> </w:t>
      </w:r>
      <w:r w:rsidR="00C5127D">
        <w:t>this</w:t>
      </w:r>
      <w:r>
        <w:t xml:space="preserve"> protocol</w:t>
      </w:r>
      <w:r w:rsidR="000F133B">
        <w:t xml:space="preserve"> </w:t>
      </w:r>
      <w:r w:rsidR="00C5127D">
        <w:t xml:space="preserve">were tested </w:t>
      </w:r>
      <w:r w:rsidR="000B0122">
        <w:t xml:space="preserve">in </w:t>
      </w:r>
      <w:r w:rsidR="00C5127D">
        <w:t xml:space="preserve">the </w:t>
      </w:r>
      <w:r w:rsidR="000B0122">
        <w:t>following</w:t>
      </w:r>
      <w:r w:rsidR="000F133B">
        <w:t xml:space="preserve"> experiments</w:t>
      </w:r>
      <w:r>
        <w:t>.</w:t>
      </w:r>
    </w:p>
    <w:p w14:paraId="31078EFB" w14:textId="77777777" w:rsidR="00C5127D" w:rsidRDefault="00C5127D" w:rsidP="008E214E">
      <w:pPr>
        <w:ind w:firstLine="210"/>
      </w:pPr>
    </w:p>
    <w:p w14:paraId="72CEF681" w14:textId="26DEFBDB" w:rsidR="008E214E" w:rsidRPr="008E3782" w:rsidRDefault="008E214E" w:rsidP="008E214E">
      <w:pPr>
        <w:rPr>
          <w:b/>
          <w:bCs/>
        </w:rPr>
      </w:pPr>
      <w:r w:rsidRPr="008E3782">
        <w:rPr>
          <w:b/>
          <w:bCs/>
        </w:rPr>
        <w:t xml:space="preserve">Coating was not required for </w:t>
      </w:r>
      <w:r w:rsidR="001B020C" w:rsidRPr="008E3782">
        <w:rPr>
          <w:b/>
          <w:bCs/>
        </w:rPr>
        <w:t xml:space="preserve">primary </w:t>
      </w:r>
      <w:r w:rsidRPr="008E3782">
        <w:rPr>
          <w:b/>
          <w:bCs/>
        </w:rPr>
        <w:t>hepatocyte attachment</w:t>
      </w:r>
      <w:r w:rsidR="001B020C" w:rsidRPr="008E3782">
        <w:rPr>
          <w:b/>
          <w:bCs/>
        </w:rPr>
        <w:t xml:space="preserve"> in </w:t>
      </w:r>
      <w:r w:rsidR="00C5127D">
        <w:rPr>
          <w:b/>
          <w:bCs/>
        </w:rPr>
        <w:t xml:space="preserve">the </w:t>
      </w:r>
      <w:r w:rsidR="001B020C" w:rsidRPr="008E3782">
        <w:rPr>
          <w:b/>
          <w:bCs/>
        </w:rPr>
        <w:t>present protocol</w:t>
      </w:r>
    </w:p>
    <w:p w14:paraId="08D39F23" w14:textId="7E40E29E" w:rsidR="008E214E" w:rsidRDefault="001B020C" w:rsidP="008E3782">
      <w:r>
        <w:t>Primary h</w:t>
      </w:r>
      <w:r w:rsidR="008E214E">
        <w:t>epatocytes isolated were plated at 5</w:t>
      </w:r>
      <w:r w:rsidR="00C5127D">
        <w:t xml:space="preserve"> </w:t>
      </w:r>
      <w:r w:rsidR="008E214E">
        <w:t>x</w:t>
      </w:r>
      <w:r w:rsidR="00C5127D">
        <w:t xml:space="preserve"> </w:t>
      </w:r>
      <w:r w:rsidR="008E214E">
        <w:t>10</w:t>
      </w:r>
      <w:r w:rsidR="008E214E" w:rsidRPr="00E64C23">
        <w:rPr>
          <w:vertAlign w:val="superscript"/>
        </w:rPr>
        <w:t>5</w:t>
      </w:r>
      <w:r w:rsidR="008E214E">
        <w:t xml:space="preserve"> cell</w:t>
      </w:r>
      <w:r w:rsidR="00C5127D">
        <w:t>s</w:t>
      </w:r>
      <w:r w:rsidR="008E214E">
        <w:t xml:space="preserve">/well on </w:t>
      </w:r>
      <w:r w:rsidR="00C5127D">
        <w:t xml:space="preserve">a </w:t>
      </w:r>
      <w:r w:rsidR="008E214E">
        <w:t xml:space="preserve">6-well plate. </w:t>
      </w:r>
      <w:r w:rsidR="00C5127D">
        <w:t xml:space="preserve">After </w:t>
      </w:r>
      <w:r w:rsidR="008E214E">
        <w:t>1</w:t>
      </w:r>
      <w:r w:rsidR="005E2BD4">
        <w:t xml:space="preserve"> </w:t>
      </w:r>
      <w:r w:rsidR="008E214E">
        <w:t xml:space="preserve">h, </w:t>
      </w:r>
      <w:r w:rsidR="00C5127D">
        <w:t xml:space="preserve">a </w:t>
      </w:r>
      <w:r w:rsidR="008E214E">
        <w:t xml:space="preserve">firm attachment was observed, and </w:t>
      </w:r>
      <w:r>
        <w:t xml:space="preserve">primary </w:t>
      </w:r>
      <w:r w:rsidR="008E214E">
        <w:t>hepatocytes fully expanded 12</w:t>
      </w:r>
      <w:r w:rsidR="00C5127D">
        <w:t xml:space="preserve"> </w:t>
      </w:r>
      <w:r w:rsidR="008E214E">
        <w:t>h after plating (</w:t>
      </w:r>
      <w:r w:rsidR="008E214E" w:rsidRPr="008E3782">
        <w:rPr>
          <w:b/>
          <w:bCs/>
        </w:rPr>
        <w:t>Figure 3</w:t>
      </w:r>
      <w:r w:rsidR="008E214E">
        <w:t>). This indicated that 12</w:t>
      </w:r>
      <w:r w:rsidR="00985AA9">
        <w:t xml:space="preserve"> </w:t>
      </w:r>
      <w:r w:rsidR="008E214E">
        <w:t>h after plating, cells were ready to be ut</w:t>
      </w:r>
      <w:r w:rsidR="0072776A">
        <w:t xml:space="preserve">ilized for experiments. </w:t>
      </w:r>
      <w:r w:rsidR="00F27BA8">
        <w:t xml:space="preserve">Based on the nucleus morphology of mouse hepatocytes within </w:t>
      </w:r>
      <w:r w:rsidR="00C5127D">
        <w:t xml:space="preserve">the </w:t>
      </w:r>
      <w:r w:rsidR="00F27BA8">
        <w:t>liver, mononuclear hepatocytes were enriched at borders</w:t>
      </w:r>
      <w:r w:rsidR="000F133B">
        <w:t>,</w:t>
      </w:r>
      <w:r w:rsidR="00F27BA8">
        <w:t xml:space="preserve"> while binuclear</w:t>
      </w:r>
      <w:r w:rsidR="00C041E8">
        <w:t>/polynuclear</w:t>
      </w:r>
      <w:r w:rsidR="000F133B">
        <w:t xml:space="preserve"> hepatocytes, </w:t>
      </w:r>
      <w:r w:rsidR="00C5127D">
        <w:t xml:space="preserve">a </w:t>
      </w:r>
      <w:r w:rsidR="005A6200">
        <w:t>signature of termina</w:t>
      </w:r>
      <w:r w:rsidR="000F133B">
        <w:t xml:space="preserve">l differentiation, </w:t>
      </w:r>
      <w:r w:rsidR="00F27BA8">
        <w:t>were in the middle</w:t>
      </w:r>
      <w:r w:rsidR="004927A2">
        <w:fldChar w:fldCharType="begin">
          <w:fldData xml:space="preserve">PEVuZE5vdGU+PENpdGU+PEF1dGhvcj5HdWlkb3R0aTwvQXV0aG9yPjxZZWFyPjIwMDM8L1llYXI+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</w:fldData>
        </w:fldChar>
      </w:r>
      <w:r w:rsidR="00F27BA8">
        <w:instrText xml:space="preserve"> ADDIN EN.CITE </w:instrText>
      </w:r>
      <w:r w:rsidR="00F27BA8">
        <w:fldChar w:fldCharType="begin">
          <w:fldData xml:space="preserve">PEVuZE5vdGU+PENpdGU+PEF1dGhvcj5HdWlkb3R0aTwvQXV0aG9yPjxZZWFyPjIwMDM8L1llYXI+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</w:fldData>
        </w:fldChar>
      </w:r>
      <w:r w:rsidR="00F27BA8">
        <w:instrText xml:space="preserve"> ADDIN EN.CITE.DATA </w:instrText>
      </w:r>
      <w:r w:rsidR="00F27BA8">
        <w:fldChar w:fldCharType="end"/>
      </w:r>
      <w:r w:rsidR="004927A2">
        <w:fldChar w:fldCharType="separate"/>
      </w:r>
      <w:r w:rsidR="00F27BA8" w:rsidRPr="00F27BA8">
        <w:rPr>
          <w:noProof/>
          <w:vertAlign w:val="superscript"/>
        </w:rPr>
        <w:t>3,4</w:t>
      </w:r>
      <w:r w:rsidR="004927A2">
        <w:fldChar w:fldCharType="end"/>
      </w:r>
      <w:r w:rsidR="005A6200">
        <w:t>.</w:t>
      </w:r>
      <w:r w:rsidR="008E214E">
        <w:t xml:space="preserve"> </w:t>
      </w:r>
      <w:r w:rsidR="005A6200">
        <w:t>A significant amount of cells imaged displayed typical dual-nucleus</w:t>
      </w:r>
      <w:r w:rsidR="000F133B">
        <w:t xml:space="preserve"> (diploid) morphology, indicating </w:t>
      </w:r>
      <w:r w:rsidR="008E214E">
        <w:t xml:space="preserve">the success of isolating and purifying live </w:t>
      </w:r>
      <w:r>
        <w:t xml:space="preserve">primary </w:t>
      </w:r>
      <w:r w:rsidR="00BE79C4">
        <w:t xml:space="preserve">hepatocytes. </w:t>
      </w:r>
      <w:r w:rsidR="002E5F61">
        <w:t>This also indicate</w:t>
      </w:r>
      <w:r w:rsidR="000F133B">
        <w:t xml:space="preserve">s that </w:t>
      </w:r>
      <w:r w:rsidR="00C5127D">
        <w:t>collagen coating is not a requirement for primary hepatocyte attachment with this protocol</w:t>
      </w:r>
      <w:r w:rsidR="008E214E">
        <w:t>.</w:t>
      </w:r>
    </w:p>
    <w:p w14:paraId="398CC753" w14:textId="77777777" w:rsidR="008E214E" w:rsidRDefault="008E214E" w:rsidP="008E214E">
      <w:pPr>
        <w:ind w:firstLine="210"/>
      </w:pPr>
    </w:p>
    <w:p w14:paraId="68C78B2C" w14:textId="22A7361F" w:rsidR="008E214E" w:rsidRPr="008E3782" w:rsidRDefault="00C63AB5" w:rsidP="008E3782">
      <w:pPr>
        <w:rPr>
          <w:b/>
          <w:bCs/>
        </w:rPr>
      </w:pPr>
      <w:r w:rsidRPr="008E3782">
        <w:rPr>
          <w:b/>
          <w:bCs/>
        </w:rPr>
        <w:t>Purity</w:t>
      </w:r>
      <w:r w:rsidR="008E214E" w:rsidRPr="008E3782">
        <w:rPr>
          <w:b/>
          <w:bCs/>
        </w:rPr>
        <w:t xml:space="preserve"> </w:t>
      </w:r>
      <w:r w:rsidR="00A9488B" w:rsidRPr="008E3782">
        <w:rPr>
          <w:b/>
          <w:bCs/>
        </w:rPr>
        <w:t xml:space="preserve">was </w:t>
      </w:r>
      <w:r w:rsidR="008E214E" w:rsidRPr="008E3782">
        <w:rPr>
          <w:b/>
          <w:bCs/>
        </w:rPr>
        <w:t>enriched</w:t>
      </w:r>
      <w:r w:rsidR="001B020C" w:rsidRPr="008E3782">
        <w:rPr>
          <w:b/>
          <w:bCs/>
        </w:rPr>
        <w:t xml:space="preserve"> in</w:t>
      </w:r>
      <w:r w:rsidR="00C5127D">
        <w:rPr>
          <w:b/>
          <w:bCs/>
        </w:rPr>
        <w:t xml:space="preserve"> the</w:t>
      </w:r>
      <w:r w:rsidR="001B020C" w:rsidRPr="008E3782">
        <w:rPr>
          <w:b/>
          <w:bCs/>
        </w:rPr>
        <w:t xml:space="preserve"> isolated</w:t>
      </w:r>
      <w:r w:rsidR="008E214E" w:rsidRPr="008E3782">
        <w:rPr>
          <w:b/>
          <w:bCs/>
        </w:rPr>
        <w:t xml:space="preserve"> </w:t>
      </w:r>
      <w:r w:rsidR="001B020C" w:rsidRPr="008E3782">
        <w:rPr>
          <w:b/>
          <w:bCs/>
        </w:rPr>
        <w:t xml:space="preserve">primary </w:t>
      </w:r>
      <w:r w:rsidR="008E214E" w:rsidRPr="008E3782">
        <w:rPr>
          <w:b/>
          <w:bCs/>
        </w:rPr>
        <w:t>hepatocyte population</w:t>
      </w:r>
    </w:p>
    <w:p w14:paraId="54CF8883" w14:textId="7F1BD1F7" w:rsidR="00D10FEC" w:rsidRDefault="008E214E" w:rsidP="00C5127D">
      <w:r>
        <w:t xml:space="preserve">Various cell type-specific gene markers have been used in previous protocols to check </w:t>
      </w:r>
      <w:r w:rsidR="001B020C">
        <w:t xml:space="preserve">isolated primary </w:t>
      </w:r>
      <w:r>
        <w:t>hepatocyte</w:t>
      </w:r>
      <w:r w:rsidR="002555DD">
        <w:t xml:space="preserve"> purity (</w:t>
      </w:r>
      <w:r w:rsidR="002555DD" w:rsidRPr="008E3782">
        <w:rPr>
          <w:b/>
          <w:bCs/>
        </w:rPr>
        <w:t>Table 1</w:t>
      </w:r>
      <w:r w:rsidR="002555DD">
        <w:t xml:space="preserve">). </w:t>
      </w:r>
      <w:r w:rsidRPr="008E3782">
        <w:rPr>
          <w:iCs/>
        </w:rPr>
        <w:t>TTR</w:t>
      </w:r>
      <w:r w:rsidR="009A10AC" w:rsidRPr="008E3782">
        <w:rPr>
          <w:iCs/>
        </w:rPr>
        <w:t xml:space="preserve"> </w:t>
      </w:r>
      <w:r w:rsidR="009A10AC" w:rsidRPr="00C5127D">
        <w:rPr>
          <w:iCs/>
        </w:rPr>
        <w:t>(</w:t>
      </w:r>
      <w:r w:rsidR="009A10AC" w:rsidRPr="008E3782">
        <w:rPr>
          <w:iCs/>
        </w:rPr>
        <w:t>Transthyretin</w:t>
      </w:r>
      <w:r w:rsidR="009A10AC" w:rsidRPr="00C5127D">
        <w:rPr>
          <w:iCs/>
        </w:rPr>
        <w:t>)</w:t>
      </w:r>
      <w:r w:rsidRPr="00C5127D">
        <w:rPr>
          <w:iCs/>
        </w:rPr>
        <w:t xml:space="preserve">, </w:t>
      </w:r>
      <w:r w:rsidRPr="008E3782">
        <w:rPr>
          <w:iCs/>
        </w:rPr>
        <w:t>CD95</w:t>
      </w:r>
      <w:r w:rsidR="0034441F" w:rsidRPr="00C5127D">
        <w:rPr>
          <w:iCs/>
        </w:rPr>
        <w:t xml:space="preserve"> (</w:t>
      </w:r>
      <w:r w:rsidR="009A10AC" w:rsidRPr="008E3782">
        <w:rPr>
          <w:iCs/>
        </w:rPr>
        <w:t xml:space="preserve">Cluster of </w:t>
      </w:r>
      <w:r w:rsidR="00AC3DAF" w:rsidRPr="008E3782">
        <w:rPr>
          <w:iCs/>
        </w:rPr>
        <w:t>d</w:t>
      </w:r>
      <w:r w:rsidR="009A10AC" w:rsidRPr="008E3782">
        <w:rPr>
          <w:iCs/>
        </w:rPr>
        <w:t>ifferentiation 95</w:t>
      </w:r>
      <w:r w:rsidR="009A10AC" w:rsidRPr="00C5127D">
        <w:rPr>
          <w:iCs/>
        </w:rPr>
        <w:t xml:space="preserve">, </w:t>
      </w:r>
      <w:r w:rsidR="0034441F" w:rsidRPr="00C5127D">
        <w:rPr>
          <w:iCs/>
        </w:rPr>
        <w:t xml:space="preserve">also known as </w:t>
      </w:r>
      <w:r w:rsidR="0034441F" w:rsidRPr="008E3782">
        <w:rPr>
          <w:iCs/>
        </w:rPr>
        <w:t>Fas</w:t>
      </w:r>
      <w:r w:rsidR="0034441F" w:rsidRPr="00C5127D">
        <w:rPr>
          <w:iCs/>
        </w:rPr>
        <w:t>)</w:t>
      </w:r>
      <w:r w:rsidRPr="00C5127D">
        <w:rPr>
          <w:iCs/>
        </w:rPr>
        <w:t xml:space="preserve">, </w:t>
      </w:r>
      <w:r w:rsidR="006E1171" w:rsidRPr="008E3782">
        <w:rPr>
          <w:iCs/>
        </w:rPr>
        <w:t>ASGR</w:t>
      </w:r>
      <w:r w:rsidRPr="008E3782">
        <w:rPr>
          <w:iCs/>
        </w:rPr>
        <w:t>1</w:t>
      </w:r>
      <w:r w:rsidR="009A10AC" w:rsidRPr="008E3782">
        <w:rPr>
          <w:iCs/>
        </w:rPr>
        <w:t xml:space="preserve"> </w:t>
      </w:r>
      <w:r w:rsidR="009A10AC" w:rsidRPr="00C5127D">
        <w:rPr>
          <w:iCs/>
        </w:rPr>
        <w:t>(</w:t>
      </w:r>
      <w:r w:rsidR="009A10AC" w:rsidRPr="008E3782">
        <w:rPr>
          <w:iCs/>
        </w:rPr>
        <w:t xml:space="preserve">Asialoglycoprotein </w:t>
      </w:r>
      <w:r w:rsidR="00AC3DAF" w:rsidRPr="008E3782">
        <w:rPr>
          <w:iCs/>
        </w:rPr>
        <w:t>r</w:t>
      </w:r>
      <w:r w:rsidR="009A10AC" w:rsidRPr="008E3782">
        <w:rPr>
          <w:iCs/>
        </w:rPr>
        <w:t>eceptor 1</w:t>
      </w:r>
      <w:r w:rsidR="009A10AC" w:rsidRPr="00C5127D">
        <w:rPr>
          <w:iCs/>
        </w:rPr>
        <w:t>)</w:t>
      </w:r>
      <w:r w:rsidRPr="00C5127D">
        <w:rPr>
          <w:iCs/>
        </w:rPr>
        <w:t xml:space="preserve">, and </w:t>
      </w:r>
      <w:r w:rsidR="006E1171" w:rsidRPr="008E3782">
        <w:rPr>
          <w:iCs/>
        </w:rPr>
        <w:t>ASGR</w:t>
      </w:r>
      <w:r w:rsidR="0035208C" w:rsidRPr="008E3782">
        <w:rPr>
          <w:iCs/>
        </w:rPr>
        <w:t>2</w:t>
      </w:r>
      <w:r w:rsidR="0035208C">
        <w:t xml:space="preserve"> </w:t>
      </w:r>
      <w:r w:rsidR="00D10FEC">
        <w:t xml:space="preserve">are </w:t>
      </w:r>
      <w:r w:rsidR="0035208C">
        <w:t>markers for hepatocytes</w:t>
      </w:r>
      <w:r w:rsidR="00C5127D">
        <w:t>. A</w:t>
      </w:r>
      <w:r>
        <w:t>fter isolation, the mRNA levels of these hepatocyte marke</w:t>
      </w:r>
      <w:r w:rsidR="00C63AB5">
        <w:t>rs were significantly increased</w:t>
      </w:r>
      <w:r>
        <w:t xml:space="preserve"> by about 2 fold</w:t>
      </w:r>
      <w:r w:rsidR="005A3B8E">
        <w:t>s</w:t>
      </w:r>
      <w:r>
        <w:t xml:space="preserve">, </w:t>
      </w:r>
      <w:r w:rsidR="005E2BD4" w:rsidRPr="009D0F33">
        <w:rPr>
          <w:color w:val="auto"/>
        </w:rPr>
        <w:t>compar</w:t>
      </w:r>
      <w:r w:rsidR="005E2BD4">
        <w:rPr>
          <w:color w:val="auto"/>
        </w:rPr>
        <w:t>ed</w:t>
      </w:r>
      <w:r w:rsidR="005E2BD4" w:rsidRPr="009D0F33">
        <w:rPr>
          <w:color w:val="auto"/>
        </w:rPr>
        <w:t xml:space="preserve"> </w:t>
      </w:r>
      <w:r w:rsidRPr="009D0F33">
        <w:rPr>
          <w:color w:val="auto"/>
        </w:rPr>
        <w:t xml:space="preserve">to </w:t>
      </w:r>
      <w:r w:rsidR="00C5127D" w:rsidRPr="009D0F33">
        <w:rPr>
          <w:color w:val="auto"/>
        </w:rPr>
        <w:t xml:space="preserve">the </w:t>
      </w:r>
      <w:r w:rsidRPr="009D0F33">
        <w:rPr>
          <w:color w:val="auto"/>
        </w:rPr>
        <w:t>whole liver (</w:t>
      </w:r>
      <w:r w:rsidRPr="009D0F33">
        <w:rPr>
          <w:b/>
          <w:bCs/>
          <w:color w:val="auto"/>
        </w:rPr>
        <w:t>Fig</w:t>
      </w:r>
      <w:r w:rsidR="00C5127D" w:rsidRPr="009D0F33">
        <w:rPr>
          <w:b/>
          <w:bCs/>
          <w:color w:val="auto"/>
        </w:rPr>
        <w:t xml:space="preserve">ure </w:t>
      </w:r>
      <w:r w:rsidRPr="009D0F33">
        <w:rPr>
          <w:b/>
          <w:bCs/>
          <w:color w:val="auto"/>
        </w:rPr>
        <w:t>4A</w:t>
      </w:r>
      <w:r w:rsidR="00C5127D" w:rsidRPr="009D0F33">
        <w:rPr>
          <w:b/>
          <w:bCs/>
          <w:color w:val="auto"/>
        </w:rPr>
        <w:t>–</w:t>
      </w:r>
      <w:r w:rsidRPr="009D0F33">
        <w:rPr>
          <w:b/>
          <w:bCs/>
          <w:color w:val="auto"/>
        </w:rPr>
        <w:t>D</w:t>
      </w:r>
      <w:r w:rsidRPr="009D0F33">
        <w:rPr>
          <w:color w:val="auto"/>
        </w:rPr>
        <w:t>,</w:t>
      </w:r>
      <w:r w:rsidRPr="009D0F33">
        <w:rPr>
          <w:b/>
          <w:bCs/>
          <w:color w:val="auto"/>
        </w:rPr>
        <w:t>H</w:t>
      </w:r>
      <w:r w:rsidRPr="009D0F33">
        <w:rPr>
          <w:color w:val="auto"/>
        </w:rPr>
        <w:t xml:space="preserve">). </w:t>
      </w:r>
    </w:p>
    <w:p w14:paraId="7DDAD724" w14:textId="77777777" w:rsidR="00C5127D" w:rsidRDefault="00C5127D" w:rsidP="008E3782"/>
    <w:p w14:paraId="4A3316E3" w14:textId="5E44E1FA" w:rsidR="008E214E" w:rsidRPr="00E2026F" w:rsidRDefault="00D10FEC" w:rsidP="00617982">
      <w:r>
        <w:t xml:space="preserve">This </w:t>
      </w:r>
      <w:r w:rsidR="000F133B">
        <w:t>protocol also</w:t>
      </w:r>
      <w:r w:rsidR="008E214E">
        <w:t xml:space="preserve"> greatly reduce</w:t>
      </w:r>
      <w:r w:rsidR="000F133B">
        <w:t>d</w:t>
      </w:r>
      <w:r w:rsidR="008E214E">
        <w:t xml:space="preserve"> the interference from other hepatic cells. The presence of immune cells, stellate cells, and endothelial cells were </w:t>
      </w:r>
      <w:r>
        <w:t>lower</w:t>
      </w:r>
      <w:r w:rsidR="0035208C">
        <w:t xml:space="preserve">, shown by the sharp decrease of </w:t>
      </w:r>
      <w:r w:rsidR="008E214E">
        <w:t>mRNA levels</w:t>
      </w:r>
      <w:r w:rsidR="0035208C">
        <w:t xml:space="preserve"> of </w:t>
      </w:r>
      <w:r w:rsidR="0035208C" w:rsidRPr="008E3782">
        <w:rPr>
          <w:iCs/>
        </w:rPr>
        <w:t>CD45</w:t>
      </w:r>
      <w:r w:rsidR="0035208C" w:rsidRPr="00C5127D">
        <w:rPr>
          <w:iCs/>
        </w:rPr>
        <w:t xml:space="preserve"> (</w:t>
      </w:r>
      <w:r w:rsidR="0005172B" w:rsidRPr="00C5127D">
        <w:rPr>
          <w:iCs/>
        </w:rPr>
        <w:t>i</w:t>
      </w:r>
      <w:r w:rsidR="0035208C" w:rsidRPr="00C5127D">
        <w:rPr>
          <w:iCs/>
        </w:rPr>
        <w:t xml:space="preserve">mmune cell marker), </w:t>
      </w:r>
      <w:r w:rsidR="0035208C" w:rsidRPr="008E3782">
        <w:rPr>
          <w:iCs/>
        </w:rPr>
        <w:t>COL1A1</w:t>
      </w:r>
      <w:r w:rsidR="0035208C" w:rsidRPr="00C5127D">
        <w:rPr>
          <w:iCs/>
        </w:rPr>
        <w:t xml:space="preserve"> (</w:t>
      </w:r>
      <w:r w:rsidR="009A10AC" w:rsidRPr="008E3782">
        <w:rPr>
          <w:iCs/>
        </w:rPr>
        <w:t xml:space="preserve">Collagen, type I, </w:t>
      </w:r>
      <w:r w:rsidR="00AC3DAF" w:rsidRPr="008E3782">
        <w:rPr>
          <w:iCs/>
        </w:rPr>
        <w:t>a</w:t>
      </w:r>
      <w:r w:rsidR="009A10AC" w:rsidRPr="008E3782">
        <w:rPr>
          <w:iCs/>
        </w:rPr>
        <w:t>lpha 1</w:t>
      </w:r>
      <w:r w:rsidR="009A10AC" w:rsidRPr="00C5127D">
        <w:rPr>
          <w:iCs/>
        </w:rPr>
        <w:t xml:space="preserve">, </w:t>
      </w:r>
      <w:r w:rsidR="00AC3DAF" w:rsidRPr="00C5127D">
        <w:rPr>
          <w:iCs/>
        </w:rPr>
        <w:t>s</w:t>
      </w:r>
      <w:r w:rsidR="0035208C" w:rsidRPr="00C5127D">
        <w:rPr>
          <w:iCs/>
        </w:rPr>
        <w:t xml:space="preserve">tellate cell marker), and </w:t>
      </w:r>
      <w:r w:rsidR="0035208C" w:rsidRPr="008E3782">
        <w:rPr>
          <w:iCs/>
        </w:rPr>
        <w:t>TIE2</w:t>
      </w:r>
      <w:r w:rsidR="0035208C" w:rsidRPr="00C5127D">
        <w:rPr>
          <w:iCs/>
        </w:rPr>
        <w:t xml:space="preserve"> (</w:t>
      </w:r>
      <w:r w:rsidR="00AC3DAF" w:rsidRPr="008E3782">
        <w:rPr>
          <w:iCs/>
        </w:rPr>
        <w:t>Endothelial cell kinase 2</w:t>
      </w:r>
      <w:r w:rsidR="00AC3DAF" w:rsidRPr="00C5127D">
        <w:rPr>
          <w:iCs/>
        </w:rPr>
        <w:t>, e</w:t>
      </w:r>
      <w:r w:rsidR="0035208C" w:rsidRPr="00C5127D">
        <w:rPr>
          <w:iCs/>
        </w:rPr>
        <w:t>ndothelial cell marker)</w:t>
      </w:r>
      <w:r w:rsidR="008E214E" w:rsidRPr="00C5127D">
        <w:rPr>
          <w:iCs/>
        </w:rPr>
        <w:t>,</w:t>
      </w:r>
      <w:r w:rsidR="008E214E">
        <w:t xml:space="preserve"> </w:t>
      </w:r>
      <w:r>
        <w:t>compared</w:t>
      </w:r>
      <w:r w:rsidR="008E214E">
        <w:t xml:space="preserve"> to </w:t>
      </w:r>
      <w:r w:rsidR="005E2BD4">
        <w:t xml:space="preserve">the </w:t>
      </w:r>
      <w:r w:rsidR="008E214E">
        <w:t>whole liver (</w:t>
      </w:r>
      <w:r w:rsidR="008E214E" w:rsidRPr="008E3782">
        <w:rPr>
          <w:b/>
          <w:bCs/>
        </w:rPr>
        <w:t>Fig</w:t>
      </w:r>
      <w:r w:rsidR="00C5127D" w:rsidRPr="008E3782">
        <w:rPr>
          <w:b/>
          <w:bCs/>
        </w:rPr>
        <w:t xml:space="preserve">ure </w:t>
      </w:r>
      <w:r w:rsidR="008E214E" w:rsidRPr="008E3782">
        <w:rPr>
          <w:b/>
          <w:bCs/>
        </w:rPr>
        <w:t>4E</w:t>
      </w:r>
      <w:r w:rsidR="00C5127D">
        <w:rPr>
          <w:b/>
          <w:bCs/>
        </w:rPr>
        <w:t>–</w:t>
      </w:r>
      <w:r w:rsidR="008E214E" w:rsidRPr="008E3782">
        <w:rPr>
          <w:b/>
          <w:bCs/>
        </w:rPr>
        <w:t>H</w:t>
      </w:r>
      <w:r w:rsidR="008E214E">
        <w:t>).</w:t>
      </w:r>
      <w:r w:rsidR="000E567B">
        <w:t xml:space="preserve"> These suggest</w:t>
      </w:r>
      <w:r w:rsidR="00C63AB5">
        <w:t xml:space="preserve"> that </w:t>
      </w:r>
      <w:r>
        <w:t xml:space="preserve">this </w:t>
      </w:r>
      <w:r w:rsidR="000F133B">
        <w:t xml:space="preserve">protocol could </w:t>
      </w:r>
      <w:r w:rsidR="00C63AB5">
        <w:t xml:space="preserve">purify </w:t>
      </w:r>
      <w:r w:rsidR="00C5127D">
        <w:t xml:space="preserve">the </w:t>
      </w:r>
      <w:r w:rsidR="00C63AB5">
        <w:t>primary hepatocyte popu</w:t>
      </w:r>
      <w:r w:rsidR="00A9488B">
        <w:t>lation from hepa</w:t>
      </w:r>
      <w:r w:rsidR="0028738F">
        <w:t xml:space="preserve">tic cells and thus </w:t>
      </w:r>
      <w:r>
        <w:t xml:space="preserve">reduce </w:t>
      </w:r>
      <w:r w:rsidR="0028738F">
        <w:t>the possible interference from other cell types</w:t>
      </w:r>
      <w:r w:rsidR="00A5395A">
        <w:t xml:space="preserve"> in</w:t>
      </w:r>
      <w:r w:rsidR="00A9488B">
        <w:t xml:space="preserve"> experiments.</w:t>
      </w:r>
    </w:p>
    <w:p w14:paraId="2501DEA1" w14:textId="77777777" w:rsidR="008E214E" w:rsidRDefault="008E214E" w:rsidP="008E214E"/>
    <w:p w14:paraId="53C689FF" w14:textId="77777777" w:rsidR="008E214E" w:rsidRPr="008E3782" w:rsidRDefault="008E214E" w:rsidP="008E3782">
      <w:pPr>
        <w:rPr>
          <w:b/>
          <w:bCs/>
        </w:rPr>
      </w:pPr>
      <w:r w:rsidRPr="008E3782">
        <w:rPr>
          <w:b/>
          <w:bCs/>
        </w:rPr>
        <w:t>Activity of pharmaceutical biomarkers was preserved</w:t>
      </w:r>
    </w:p>
    <w:p w14:paraId="02A8EEBB" w14:textId="0C4A156A" w:rsidR="008E214E" w:rsidRDefault="008E214E" w:rsidP="008E3782">
      <w:r>
        <w:t xml:space="preserve">Biomarkers on hepatocytes have been extensively used for drug targeting and delivery. The activity preservation of pharmaceutical biomarkers thus is a key point in </w:t>
      </w:r>
      <w:r w:rsidR="001B020C">
        <w:t xml:space="preserve">primary </w:t>
      </w:r>
      <w:r>
        <w:t>hepat</w:t>
      </w:r>
      <w:r w:rsidR="000F133B">
        <w:t>ocyte isolation and is</w:t>
      </w:r>
      <w:r>
        <w:t xml:space="preserve"> a standard to test the usefulness of </w:t>
      </w:r>
      <w:r w:rsidR="001B020C">
        <w:t xml:space="preserve">primary </w:t>
      </w:r>
      <w:r>
        <w:t>hepatocyte isolation</w:t>
      </w:r>
      <w:r w:rsidR="004927A2">
        <w:fldChar w:fldCharType="begin"/>
      </w:r>
      <w:r w:rsidR="0086491E">
        <w:instrText xml:space="preserve"> ADDIN EN.CITE &lt;EndNote&gt;&lt;Cite&gt;&lt;Author&gt;Severgnini&lt;/Author&gt;&lt;Year&gt;2012&lt;/Year&gt;&lt;RecNum&gt;10&lt;/RecNum&gt;&lt;DisplayText&gt;&lt;style face="superscript"&gt;2&lt;/style&gt;&lt;/DisplayText&gt;&lt;record&gt;&lt;rec-number&gt;10&lt;/rec-number&gt;&lt;foreign-keys&gt;&lt;key app="EN" db-id="dvr5vxavzef22lertsnp22avrezratd55wtd" timestamp="1590879976"&gt;10&lt;/key&gt;&lt;/foreign-keys&gt;&lt;ref-type name="Journal Article"&gt;17&lt;/ref-type&gt;&lt;contributors&gt;&lt;authors&gt;&lt;author&gt;Severgnini, M.&lt;/author&gt;&lt;author&gt;Sherman, J.&lt;/author&gt;&lt;author&gt;Sehgal, A.&lt;/author&gt;&lt;author&gt;Jayaprakash, N. K.&lt;/author&gt;&lt;author&gt;Aubin, J.&lt;/author&gt;&lt;author&gt;Wang, G.&lt;/author&gt;&lt;author&gt;Zhang, L.&lt;/author&gt;&lt;author&gt;Peng, C. G.&lt;/author&gt;&lt;author&gt;Yucius, K.&lt;/author&gt;&lt;author&gt;Butler, J.&lt;/author&gt;&lt;author&gt;Fitzgerald, K.&lt;/author&gt;&lt;/authors&gt;&lt;/contributors&gt;&lt;auth-address&gt;Alnylam Pharmaceuticals, 300 Third St, Cambridge, MA, 02142, USA, msevergnini@alnylam.com.&lt;/auth-address&gt;&lt;titles&gt;&lt;title&gt;A rapid two-step method for isolation of functional primary mouse hepatocytes: cell characterization and asialoglycoprotein receptor based assay development&lt;/title&gt;&lt;secondary-title&gt;Cytotechnology&lt;/secondary-title&gt;&lt;/titles&gt;&lt;periodical&gt;&lt;full-title&gt;Cytotechnology&lt;/full-title&gt;&lt;/periodical&gt;&lt;pages&gt;187-95&lt;/pages&gt;&lt;volume&gt;64&lt;/volume&gt;&lt;number&gt;2&lt;/number&gt;&lt;edition&gt;2011/11/23&lt;/edition&gt;&lt;dates&gt;&lt;year&gt;2012&lt;/year&gt;&lt;pub-dates&gt;&lt;date&gt;Mar&lt;/date&gt;&lt;/pub-dates&gt;&lt;/dates&gt;&lt;isbn&gt;0920-9069 (Print)&amp;#xD;0920-9069 (Linking)&lt;/isbn&gt;&lt;accession-num&gt;22105762&lt;/accession-num&gt;&lt;urls&gt;&lt;related-urls&gt;&lt;url&gt;https://www.ncbi.nlm.nih.gov/pubmed/22105762&lt;/url&gt;&lt;/related-urls&gt;&lt;/urls&gt;&lt;custom2&gt;PMC3279583&lt;/custom2&gt;&lt;electronic-resource-num&gt;10.1007/s10616-011-9407-0&lt;/electronic-resource-num&gt;&lt;/record&gt;&lt;/Cite&gt;&lt;/EndNote&gt;</w:instrText>
      </w:r>
      <w:r w:rsidR="004927A2">
        <w:fldChar w:fldCharType="separate"/>
      </w:r>
      <w:r w:rsidR="0086491E" w:rsidRPr="0086491E">
        <w:rPr>
          <w:noProof/>
          <w:vertAlign w:val="superscript"/>
        </w:rPr>
        <w:t>2</w:t>
      </w:r>
      <w:r w:rsidR="004927A2">
        <w:fldChar w:fldCharType="end"/>
      </w:r>
      <w:r>
        <w:t xml:space="preserve">. </w:t>
      </w:r>
      <w:r w:rsidR="0000781C">
        <w:t>H</w:t>
      </w:r>
      <w:r>
        <w:t xml:space="preserve">epatocyte markers </w:t>
      </w:r>
      <w:r w:rsidRPr="009D0F33">
        <w:rPr>
          <w:iCs/>
        </w:rPr>
        <w:t>ASGR1</w:t>
      </w:r>
      <w:r w:rsidRPr="00EB3B62">
        <w:rPr>
          <w:iCs/>
        </w:rPr>
        <w:t xml:space="preserve"> and </w:t>
      </w:r>
      <w:r w:rsidRPr="009D0F33">
        <w:rPr>
          <w:iCs/>
        </w:rPr>
        <w:t>ASGR2</w:t>
      </w:r>
      <w:r w:rsidR="00B60015" w:rsidRPr="00EB3B62">
        <w:rPr>
          <w:iCs/>
        </w:rPr>
        <w:t xml:space="preserve"> </w:t>
      </w:r>
      <w:r w:rsidR="000F133B" w:rsidRPr="00EB3B62">
        <w:rPr>
          <w:iCs/>
        </w:rPr>
        <w:t>are</w:t>
      </w:r>
      <w:r w:rsidR="000F133B">
        <w:t xml:space="preserve"> used in this manner</w:t>
      </w:r>
      <w:r w:rsidR="004927A2">
        <w:fldChar w:fldCharType="begin"/>
      </w:r>
      <w:r w:rsidR="0086491E">
        <w:instrText xml:space="preserve"> ADDIN EN.CITE &lt;EndNote&gt;&lt;Cite&gt;&lt;Author&gt;Severgnini&lt;/Author&gt;&lt;Year&gt;2012&lt;/Year&gt;&lt;RecNum&gt;10&lt;/RecNum&gt;&lt;DisplayText&gt;&lt;style face="superscript"&gt;2&lt;/style&gt;&lt;/DisplayText&gt;&lt;record&gt;&lt;rec-number&gt;10&lt;/rec-number&gt;&lt;foreign-keys&gt;&lt;key app="EN" db-id="dvr5vxavzef22lertsnp22avrezratd55wtd" timestamp="1590879976"&gt;10&lt;/key&gt;&lt;/foreign-keys&gt;&lt;ref-type name="Journal Article"&gt;17&lt;/ref-type&gt;&lt;contributors&gt;&lt;authors&gt;&lt;author&gt;Severgnini, M.&lt;/author&gt;&lt;author&gt;Sherman, J.&lt;/author&gt;&lt;author&gt;Sehgal, A.&lt;/author&gt;&lt;author&gt;Jayaprakash, N. K.&lt;/author&gt;&lt;author&gt;Aubin, J.&lt;/author&gt;&lt;author&gt;Wang, G.&lt;/author&gt;&lt;author&gt;Zhang, L.&lt;/author&gt;&lt;author&gt;Peng, C. G.&lt;/author&gt;&lt;author&gt;Yucius, K.&lt;/author&gt;&lt;author&gt;Butler, J.&lt;/author&gt;&lt;author&gt;Fitzgerald, K.&lt;/author&gt;&lt;/authors&gt;&lt;/contributors&gt;&lt;auth-address&gt;Alnylam Pharmaceuticals, 300 Third St, Cambridge, MA, 02142, USA, msevergnini@alnylam.com.&lt;/auth-address&gt;&lt;titles&gt;&lt;title&gt;A rapid two-step method for isolation of functional primary mouse hepatocytes: cell characterization and asialoglycoprotein receptor based assay development&lt;/title&gt;&lt;secondary-title&gt;Cytotechnology&lt;/secondary-title&gt;&lt;/titles&gt;&lt;periodical&gt;&lt;full-title&gt;Cytotechnology&lt;/full-title&gt;&lt;/periodical&gt;&lt;pages&gt;187-95&lt;/pages&gt;&lt;volume&gt;64&lt;/volume&gt;&lt;number&gt;2&lt;/number&gt;&lt;edition&gt;2011/11/23&lt;/edition&gt;&lt;dates&gt;&lt;year&gt;2012&lt;/year&gt;&lt;pub-dates&gt;&lt;date&gt;Mar&lt;/date&gt;&lt;/pub-dates&gt;&lt;/dates&gt;&lt;isbn&gt;0920-9069 (Print)&amp;#xD;0920-9069 (Linking)&lt;/isbn&gt;&lt;accession-num&gt;22105762&lt;/accession-num&gt;&lt;urls&gt;&lt;related-urls&gt;&lt;url&gt;https://www.ncbi.nlm.nih.gov/pubmed/22105762&lt;/url&gt;&lt;/related-urls&gt;&lt;/urls&gt;&lt;custom2&gt;PMC3279583&lt;/custom2&gt;&lt;electronic-resource-num&gt;10.1007/s10616-011-9407-0&lt;/electronic-resource-num&gt;&lt;/record&gt;&lt;/Cite&gt;&lt;/EndNote&gt;</w:instrText>
      </w:r>
      <w:r w:rsidR="004927A2">
        <w:fldChar w:fldCharType="separate"/>
      </w:r>
      <w:r w:rsidR="0086491E" w:rsidRPr="0086491E">
        <w:rPr>
          <w:noProof/>
          <w:vertAlign w:val="superscript"/>
        </w:rPr>
        <w:t>2</w:t>
      </w:r>
      <w:r w:rsidR="004927A2">
        <w:fldChar w:fldCharType="end"/>
      </w:r>
      <w:r>
        <w:t xml:space="preserve">. We first tested the time-course expression level of these two markers before and after </w:t>
      </w:r>
      <w:r w:rsidR="001B020C">
        <w:t xml:space="preserve">primary </w:t>
      </w:r>
      <w:r>
        <w:t xml:space="preserve">hepatocyte plating. After plating, their mRNA level </w:t>
      </w:r>
      <w:r w:rsidR="00191622">
        <w:t>decreased considerably</w:t>
      </w:r>
      <w:r>
        <w:t xml:space="preserve"> with time, but </w:t>
      </w:r>
      <w:r w:rsidR="00191622">
        <w:t>levels</w:t>
      </w:r>
      <w:r w:rsidR="000F133B">
        <w:t xml:space="preserve"> </w:t>
      </w:r>
      <w:r w:rsidR="00191622">
        <w:t xml:space="preserve">remained </w:t>
      </w:r>
      <w:r w:rsidR="000927DC">
        <w:t>considerable compar</w:t>
      </w:r>
      <w:r w:rsidR="005E2BD4">
        <w:t>ed to the whole liver until</w:t>
      </w:r>
      <w:r>
        <w:t xml:space="preserve"> </w:t>
      </w:r>
      <w:r w:rsidR="005E2BD4">
        <w:t xml:space="preserve">the </w:t>
      </w:r>
      <w:r>
        <w:t>12</w:t>
      </w:r>
      <w:r w:rsidR="00985AA9">
        <w:t xml:space="preserve"> </w:t>
      </w:r>
      <w:r>
        <w:t>h</w:t>
      </w:r>
      <w:r w:rsidR="000927DC">
        <w:t xml:space="preserve"> time point after plating</w:t>
      </w:r>
      <w:r w:rsidR="00191622">
        <w:t xml:space="preserve">, especially for </w:t>
      </w:r>
      <w:r w:rsidR="00191622" w:rsidRPr="008E3782">
        <w:rPr>
          <w:iCs/>
        </w:rPr>
        <w:t>ASGR1</w:t>
      </w:r>
      <w:r w:rsidR="00975892">
        <w:t xml:space="preserve"> (</w:t>
      </w:r>
      <w:r w:rsidR="00975892" w:rsidRPr="008E3782">
        <w:rPr>
          <w:b/>
          <w:bCs/>
        </w:rPr>
        <w:t>Fig</w:t>
      </w:r>
      <w:r w:rsidR="00C5127D" w:rsidRPr="008E3782">
        <w:rPr>
          <w:b/>
          <w:bCs/>
        </w:rPr>
        <w:t xml:space="preserve">ure </w:t>
      </w:r>
      <w:r w:rsidR="00975892" w:rsidRPr="008E3782">
        <w:rPr>
          <w:b/>
          <w:bCs/>
        </w:rPr>
        <w:t>5A</w:t>
      </w:r>
      <w:r w:rsidR="00975892">
        <w:t>,</w:t>
      </w:r>
      <w:r w:rsidR="00975892" w:rsidRPr="008E3782">
        <w:rPr>
          <w:b/>
          <w:bCs/>
        </w:rPr>
        <w:t>B</w:t>
      </w:r>
      <w:r w:rsidR="00975892">
        <w:t xml:space="preserve">). </w:t>
      </w:r>
      <w:r>
        <w:t>The expression trend was consistent with</w:t>
      </w:r>
      <w:r w:rsidR="001B020C">
        <w:t xml:space="preserve"> </w:t>
      </w:r>
      <w:r w:rsidR="00C5127D">
        <w:t xml:space="preserve">a </w:t>
      </w:r>
      <w:r w:rsidR="001B020C">
        <w:t>previous repor</w:t>
      </w:r>
      <w:r w:rsidR="00617982">
        <w:t>t</w:t>
      </w:r>
      <w:r w:rsidR="004927A2">
        <w:fldChar w:fldCharType="begin"/>
      </w:r>
      <w:r w:rsidR="0086491E">
        <w:instrText xml:space="preserve"> ADDIN EN.CITE &lt;EndNote&gt;&lt;Cite&gt;&lt;Author&gt;Severgnini&lt;/Author&gt;&lt;Year&gt;2012&lt;/Year&gt;&lt;RecNum&gt;10&lt;/RecNum&gt;&lt;DisplayText&gt;&lt;style face="superscript"&gt;2&lt;/style&gt;&lt;/DisplayText&gt;&lt;record&gt;&lt;rec-number&gt;10&lt;/rec-number&gt;&lt;foreign-keys&gt;&lt;key app="EN" db-id="dvr5vxavzef22lertsnp22avrezratd55wtd" timestamp="1590879976"&gt;10&lt;/key&gt;&lt;/foreign-keys&gt;&lt;ref-type name="Journal Article"&gt;17&lt;/ref-type&gt;&lt;contributors&gt;&lt;authors&gt;&lt;author&gt;Severgnini, M.&lt;/author&gt;&lt;author&gt;Sherman, J.&lt;/author&gt;&lt;author&gt;Sehgal, A.&lt;/author&gt;&lt;author&gt;Jayaprakash, N. K.&lt;/author&gt;&lt;author&gt;Aubin, J.&lt;/author&gt;&lt;author&gt;Wang, G.&lt;/author&gt;&lt;author&gt;Zhang, L.&lt;/author&gt;&lt;author&gt;Peng, C. G.&lt;/author&gt;&lt;author&gt;Yucius, K.&lt;/author&gt;&lt;author&gt;Butler, J.&lt;/author&gt;&lt;author&gt;Fitzgerald, K.&lt;/author&gt;&lt;/authors&gt;&lt;/contributors&gt;&lt;auth-address&gt;Alnylam Pharmaceuticals, 300 Third St, Cambridge, MA, 02142, USA, msevergnini@alnylam.com.&lt;/auth-address&gt;&lt;titles&gt;&lt;title&gt;A rapid two-step method for isolation of functional primary mouse hepatocytes: cell characterization and asialoglycoprotein receptor based assay development&lt;/title&gt;&lt;secondary-title&gt;Cytotechnology&lt;/secondary-title&gt;&lt;/titles&gt;&lt;periodical&gt;&lt;full-title&gt;Cytotechnology&lt;/full-title&gt;&lt;/periodical&gt;&lt;pages&gt;187-95&lt;/pages&gt;&lt;volume&gt;64&lt;/volume&gt;&lt;number&gt;2&lt;/number&gt;&lt;edition&gt;2011/11/23&lt;/edition&gt;&lt;dates&gt;&lt;year&gt;2012&lt;/year&gt;&lt;pub-dates&gt;&lt;date&gt;Mar&lt;/date&gt;&lt;/pub-dates&gt;&lt;/dates&gt;&lt;isbn&gt;0920-9069 (Print)&amp;#xD;0920-9069 (Linking)&lt;/isbn&gt;&lt;accession-num&gt;22105762&lt;/accession-num&gt;&lt;urls&gt;&lt;related-urls&gt;&lt;url&gt;https://www.ncbi.nlm.nih.gov/pubmed/22105762&lt;/url&gt;&lt;/related-urls&gt;&lt;/urls&gt;&lt;custom2&gt;PMC3279583&lt;/custom2&gt;&lt;electronic-resource-num&gt;10.1007/s10616-011-9407-0&lt;/electronic-resource-num&gt;&lt;/record&gt;&lt;/Cite&gt;&lt;/EndNote&gt;</w:instrText>
      </w:r>
      <w:r w:rsidR="004927A2">
        <w:fldChar w:fldCharType="separate"/>
      </w:r>
      <w:r w:rsidR="0086491E" w:rsidRPr="0086491E">
        <w:rPr>
          <w:noProof/>
          <w:vertAlign w:val="superscript"/>
        </w:rPr>
        <w:t>2</w:t>
      </w:r>
      <w:r w:rsidR="004927A2">
        <w:fldChar w:fldCharType="end"/>
      </w:r>
      <w:r w:rsidR="00F228B7">
        <w:t xml:space="preserve"> and</w:t>
      </w:r>
      <w:r>
        <w:t xml:space="preserve"> indicat</w:t>
      </w:r>
      <w:r w:rsidR="00CA3F56">
        <w:t>ed</w:t>
      </w:r>
      <w:r>
        <w:t xml:space="preserve"> comparable </w:t>
      </w:r>
      <w:r w:rsidR="001B020C">
        <w:t xml:space="preserve">primary </w:t>
      </w:r>
      <w:r>
        <w:t>hepatocyte healthiness. Various pathogens target CD81, a hepatocyte membrane-bound protein, to facilitate their entrance into cells and infection, like hepatitis virus</w:t>
      </w:r>
      <w:r w:rsidR="004927A2">
        <w:fldChar w:fldCharType="begin">
          <w:fldData xml:space="preserve">PEVuZE5vdGU+PENpdGU+PEF1dGhvcj5CcnVlbmluZzwvQXV0aG9yPjxZZWFyPjIwMTg8L1llYXI+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==
</w:fldData>
        </w:fldChar>
      </w:r>
      <w:r w:rsidR="00F27BA8">
        <w:instrText xml:space="preserve"> ADDIN EN.CITE </w:instrText>
      </w:r>
      <w:r w:rsidR="00F27BA8">
        <w:fldChar w:fldCharType="begin">
          <w:fldData xml:space="preserve">PEVuZE5vdGU+PENpdGU+PEF1dGhvcj5CcnVlbmluZzwvQXV0aG9yPjxZZWFyPjIwMTg8L1llYXI+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==
</w:fldData>
        </w:fldChar>
      </w:r>
      <w:r w:rsidR="00F27BA8">
        <w:instrText xml:space="preserve"> ADDIN EN.CITE.DATA </w:instrText>
      </w:r>
      <w:r w:rsidR="00F27BA8">
        <w:fldChar w:fldCharType="end"/>
      </w:r>
      <w:r w:rsidR="004927A2">
        <w:fldChar w:fldCharType="separate"/>
      </w:r>
      <w:r w:rsidR="00F27BA8" w:rsidRPr="00F27BA8">
        <w:rPr>
          <w:noProof/>
          <w:vertAlign w:val="superscript"/>
        </w:rPr>
        <w:t>5</w:t>
      </w:r>
      <w:r w:rsidR="004927A2">
        <w:fldChar w:fldCharType="end"/>
      </w:r>
      <w:r w:rsidRPr="00BB0AD6">
        <w:t xml:space="preserve">, </w:t>
      </w:r>
      <w:r w:rsidRPr="00BB0AD6">
        <w:rPr>
          <w:i/>
          <w:iCs/>
        </w:rPr>
        <w:t>Plasmodium falciparum</w:t>
      </w:r>
      <w:r w:rsidR="00C5127D">
        <w:rPr>
          <w:i/>
          <w:iCs/>
        </w:rPr>
        <w:t>,</w:t>
      </w:r>
      <w:r w:rsidRPr="00BB0AD6">
        <w:t xml:space="preserve"> and </w:t>
      </w:r>
      <w:r w:rsidRPr="00BB0AD6">
        <w:rPr>
          <w:i/>
          <w:iCs/>
        </w:rPr>
        <w:t>Plasmodium yoelii</w:t>
      </w:r>
      <w:r w:rsidR="004927A2">
        <w:fldChar w:fldCharType="begin">
          <w:fldData xml:space="preserve">PEVuZE5vdGU+PENpdGU+PEF1dGhvcj5TaWx2aWU8L0F1dGhvcj48WWVhcj4yMDAzPC9ZZWFyPjxS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</w:fldData>
        </w:fldChar>
      </w:r>
      <w:r w:rsidR="00F27BA8">
        <w:instrText xml:space="preserve"> ADDIN EN.CITE </w:instrText>
      </w:r>
      <w:r w:rsidR="00F27BA8">
        <w:fldChar w:fldCharType="begin">
          <w:fldData xml:space="preserve">PEVuZE5vdGU+PENpdGU+PEF1dGhvcj5TaWx2aWU8L0F1dGhvcj48WWVhcj4yMDAzPC9ZZWFyPjxS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</w:fldData>
        </w:fldChar>
      </w:r>
      <w:r w:rsidR="00F27BA8">
        <w:instrText xml:space="preserve"> ADDIN EN.CITE.DATA </w:instrText>
      </w:r>
      <w:r w:rsidR="00F27BA8">
        <w:fldChar w:fldCharType="end"/>
      </w:r>
      <w:r w:rsidR="004927A2">
        <w:fldChar w:fldCharType="separate"/>
      </w:r>
      <w:r w:rsidR="00F27BA8" w:rsidRPr="00F27BA8">
        <w:rPr>
          <w:noProof/>
          <w:vertAlign w:val="superscript"/>
        </w:rPr>
        <w:t>6</w:t>
      </w:r>
      <w:r w:rsidR="004927A2">
        <w:fldChar w:fldCharType="end"/>
      </w:r>
      <w:r w:rsidRPr="00BB0AD6">
        <w:t>.</w:t>
      </w:r>
      <w:r>
        <w:t xml:space="preserve"> Other hepatocyte membrane-located proteins, like </w:t>
      </w:r>
      <w:r w:rsidRPr="008E3782">
        <w:rPr>
          <w:iCs/>
        </w:rPr>
        <w:t>TLR4</w:t>
      </w:r>
      <w:r w:rsidR="004A4A8F" w:rsidRPr="008E3782">
        <w:rPr>
          <w:iCs/>
        </w:rPr>
        <w:t xml:space="preserve"> </w:t>
      </w:r>
      <w:r w:rsidR="004A4A8F" w:rsidRPr="00C5127D">
        <w:rPr>
          <w:iCs/>
        </w:rPr>
        <w:t>(</w:t>
      </w:r>
      <w:r w:rsidR="004A4A8F" w:rsidRPr="008E3782">
        <w:rPr>
          <w:iCs/>
        </w:rPr>
        <w:t>Toll-like receptor 4</w:t>
      </w:r>
      <w:r w:rsidR="004A4A8F" w:rsidRPr="00C5127D">
        <w:rPr>
          <w:iCs/>
        </w:rPr>
        <w:t>)</w:t>
      </w:r>
      <w:r w:rsidR="006C6FEF" w:rsidRPr="00C5127D">
        <w:rPr>
          <w:iCs/>
        </w:rPr>
        <w:t>,</w:t>
      </w:r>
      <w:r w:rsidR="006C6FEF">
        <w:t xml:space="preserve"> </w:t>
      </w:r>
      <w:r w:rsidR="00F228B7">
        <w:t xml:space="preserve">are </w:t>
      </w:r>
      <w:r w:rsidR="006C6FEF">
        <w:t>also targeted by pathogens</w:t>
      </w:r>
      <w:r w:rsidR="00CA3F56">
        <w:t xml:space="preserve"> and</w:t>
      </w:r>
      <w:r>
        <w:t xml:space="preserve"> </w:t>
      </w:r>
      <w:r w:rsidR="00F228B7">
        <w:t xml:space="preserve">important for </w:t>
      </w:r>
      <w:r>
        <w:t>he</w:t>
      </w:r>
      <w:r w:rsidR="000E567B">
        <w:t>patocyte immune response</w:t>
      </w:r>
      <w:r w:rsidR="004927A2">
        <w:fldChar w:fldCharType="begin"/>
      </w:r>
      <w:r w:rsidR="00F27BA8">
        <w:instrText xml:space="preserve"> ADDIN EN.CITE &lt;EndNote&gt;&lt;Cite&gt;&lt;Author&gt;Crispe&lt;/Author&gt;&lt;Year&gt;2016&lt;/Year&gt;&lt;RecNum&gt;35&lt;/RecNum&gt;&lt;DisplayText&gt;&lt;style face="superscript"&gt;7&lt;/style&gt;&lt;/DisplayText&gt;&lt;record&gt;&lt;rec-number&gt;35&lt;/rec-number&gt;&lt;foreign-keys&gt;&lt;key app="EN" db-id="dvr5vxavzef22lertsnp22avrezratd55wtd" timestamp="1590880689"&gt;35&lt;/key&gt;&lt;/foreign-keys&gt;&lt;ref-type name="Journal Article"&gt;17&lt;/ref-type&gt;&lt;contributors&gt;&lt;authors&gt;&lt;author&gt;Crispe, I. N.&lt;/author&gt;&lt;/authors&gt;&lt;/contributors&gt;&lt;auth-address&gt;Department of Pathology, University of Washington, Seattle, WA 98195 crispen@uw.edu.&lt;/auth-address&gt;&lt;titles&gt;&lt;title&gt;Hepatocytes as Immunological Agents&lt;/title&gt;&lt;secondary-title&gt;J Immunol&lt;/secondary-title&gt;&lt;/titles&gt;&lt;periodical&gt;&lt;full-title&gt;J Immunol&lt;/full-title&gt;&lt;/periodical&gt;&lt;pages&gt;17-21&lt;/pages&gt;&lt;volume&gt;196&lt;/volume&gt;&lt;number&gt;1&lt;/number&gt;&lt;edition&gt;2015/12/20&lt;/edition&gt;&lt;keywords&gt;&lt;keyword&gt;Acute-Phase Reaction/*immunology&lt;/keyword&gt;&lt;keyword&gt;CD8-Positive T-Lymphocytes/immunology&lt;/keyword&gt;&lt;keyword&gt;Carcinoma, Hepatocellular/immunology&lt;/keyword&gt;&lt;keyword&gt;Cytokines/immunology&lt;/keyword&gt;&lt;keyword&gt;Hepacivirus/immunology&lt;/keyword&gt;&lt;keyword&gt;Hepatitis B virus/immunology&lt;/keyword&gt;&lt;keyword&gt;Hepatocytes/*immunology&lt;/keyword&gt;&lt;keyword&gt;Host-Pathogen Interactions/*immunology&lt;/keyword&gt;&lt;keyword&gt;Humans&lt;/keyword&gt;&lt;keyword&gt;Immune Tolerance/immunology&lt;/keyword&gt;&lt;keyword&gt;Immunity, Innate/*immunology&lt;/keyword&gt;&lt;keyword&gt;Liver/cytology/*immunology/virology&lt;/keyword&gt;&lt;keyword&gt;Liver Neoplasms/immunology&lt;/keyword&gt;&lt;keyword&gt;Receptors, Immunologic/immunology&lt;/keyword&gt;&lt;/keywords&gt;&lt;dates&gt;&lt;year&gt;2016&lt;/year&gt;&lt;pub-dates&gt;&lt;date&gt;Jan 1&lt;/date&gt;&lt;/pub-dates&gt;&lt;/dates&gt;&lt;isbn&gt;1550-6606 (Electronic)&amp;#xD;0022-1767 (Linking)&lt;/isbn&gt;&lt;accession-num&gt;26685314&lt;/accession-num&gt;&lt;urls&gt;&lt;related-urls&gt;&lt;url&gt;https://www.ncbi.nlm.nih.gov/pubmed/26685314&lt;/url&gt;&lt;/related-urls&gt;&lt;/urls&gt;&lt;custom2&gt;PMC4685720&lt;/custom2&gt;&lt;electronic-resource-num&gt;10.4049/jimmunol.1501668&lt;/electronic-resource-num&gt;&lt;/record&gt;&lt;/Cite&gt;&lt;/EndNote&gt;</w:instrText>
      </w:r>
      <w:r w:rsidR="004927A2">
        <w:fldChar w:fldCharType="separate"/>
      </w:r>
      <w:r w:rsidR="00F27BA8" w:rsidRPr="00F27BA8">
        <w:rPr>
          <w:noProof/>
          <w:vertAlign w:val="superscript"/>
        </w:rPr>
        <w:t>7</w:t>
      </w:r>
      <w:r w:rsidR="004927A2">
        <w:fldChar w:fldCharType="end"/>
      </w:r>
      <w:r>
        <w:t xml:space="preserve">. After plating, </w:t>
      </w:r>
      <w:r w:rsidR="00C5127D">
        <w:t xml:space="preserve">the </w:t>
      </w:r>
      <w:r>
        <w:t xml:space="preserve">expression level of </w:t>
      </w:r>
      <w:r w:rsidRPr="008E3782">
        <w:rPr>
          <w:iCs/>
        </w:rPr>
        <w:t>CD81</w:t>
      </w:r>
      <w:r>
        <w:t xml:space="preserve"> </w:t>
      </w:r>
      <w:r w:rsidR="00F228B7">
        <w:t xml:space="preserve">was </w:t>
      </w:r>
      <w:r>
        <w:t>consistent until 48</w:t>
      </w:r>
      <w:r w:rsidR="00985AA9">
        <w:t xml:space="preserve"> </w:t>
      </w:r>
      <w:r>
        <w:t>h (</w:t>
      </w:r>
      <w:r w:rsidRPr="008E3782">
        <w:rPr>
          <w:b/>
          <w:bCs/>
        </w:rPr>
        <w:t>Fig</w:t>
      </w:r>
      <w:r w:rsidR="00C5127D" w:rsidRPr="008E3782">
        <w:rPr>
          <w:b/>
          <w:bCs/>
        </w:rPr>
        <w:t xml:space="preserve">ure </w:t>
      </w:r>
      <w:r w:rsidRPr="008E3782">
        <w:rPr>
          <w:b/>
          <w:bCs/>
        </w:rPr>
        <w:t>5C</w:t>
      </w:r>
      <w:r>
        <w:t xml:space="preserve">). </w:t>
      </w:r>
      <w:r w:rsidRPr="008E3782">
        <w:rPr>
          <w:iCs/>
        </w:rPr>
        <w:t>TLR4</w:t>
      </w:r>
      <w:r w:rsidR="00F228B7" w:rsidRPr="008E3782">
        <w:rPr>
          <w:iCs/>
        </w:rPr>
        <w:t xml:space="preserve"> expression</w:t>
      </w:r>
      <w:r>
        <w:t xml:space="preserve"> level generally increased, but not until after 48</w:t>
      </w:r>
      <w:r w:rsidR="004A4A8F">
        <w:t xml:space="preserve"> </w:t>
      </w:r>
      <w:r>
        <w:t>h,</w:t>
      </w:r>
      <w:r w:rsidR="006C6FEF">
        <w:t xml:space="preserve"> when</w:t>
      </w:r>
      <w:r>
        <w:t xml:space="preserve"> it reached </w:t>
      </w:r>
      <w:r w:rsidR="00CA3F56">
        <w:t>a level higher than</w:t>
      </w:r>
      <w:r w:rsidR="00F228B7">
        <w:t xml:space="preserve"> </w:t>
      </w:r>
      <w:r w:rsidR="00F228B7" w:rsidRPr="00CA3F56">
        <w:rPr>
          <w:i/>
        </w:rPr>
        <w:t>in vivo</w:t>
      </w:r>
      <w:r w:rsidR="000E567B">
        <w:t xml:space="preserve"> (</w:t>
      </w:r>
      <w:r w:rsidR="000E567B" w:rsidRPr="008E3782">
        <w:rPr>
          <w:b/>
          <w:bCs/>
        </w:rPr>
        <w:t>Fig</w:t>
      </w:r>
      <w:r w:rsidR="00C5127D" w:rsidRPr="008E3782">
        <w:rPr>
          <w:b/>
          <w:bCs/>
        </w:rPr>
        <w:t xml:space="preserve">ure </w:t>
      </w:r>
      <w:r w:rsidR="000E567B" w:rsidRPr="008E3782">
        <w:rPr>
          <w:b/>
          <w:bCs/>
        </w:rPr>
        <w:t>5D</w:t>
      </w:r>
      <w:r w:rsidR="000E567B">
        <w:t>). These suggest</w:t>
      </w:r>
      <w:r>
        <w:t xml:space="preserve"> that </w:t>
      </w:r>
      <w:r w:rsidR="0000781C">
        <w:t xml:space="preserve">primary hepatocytes isolated by </w:t>
      </w:r>
      <w:r w:rsidR="00C5127D">
        <w:t xml:space="preserve">this </w:t>
      </w:r>
      <w:r>
        <w:t xml:space="preserve">protocol can also be used for </w:t>
      </w:r>
      <w:r w:rsidRPr="008E3782">
        <w:rPr>
          <w:iCs/>
        </w:rPr>
        <w:t>CD81</w:t>
      </w:r>
      <w:r w:rsidRPr="00C5127D">
        <w:rPr>
          <w:iCs/>
        </w:rPr>
        <w:t xml:space="preserve"> and </w:t>
      </w:r>
      <w:r w:rsidRPr="008E3782">
        <w:rPr>
          <w:iCs/>
        </w:rPr>
        <w:t>TLR4</w:t>
      </w:r>
      <w:r w:rsidRPr="00C5127D">
        <w:rPr>
          <w:iCs/>
        </w:rPr>
        <w:t xml:space="preserve"> studies</w:t>
      </w:r>
      <w:r>
        <w:t xml:space="preserve"> within at least </w:t>
      </w:r>
      <w:r w:rsidR="00E41F64">
        <w:t>48</w:t>
      </w:r>
      <w:r w:rsidR="00985AA9">
        <w:t xml:space="preserve"> </w:t>
      </w:r>
      <w:r w:rsidR="00E41F64">
        <w:t xml:space="preserve">h after plating. Together, </w:t>
      </w:r>
      <w:r w:rsidR="000F133B">
        <w:t xml:space="preserve">these results indicate that </w:t>
      </w:r>
      <w:r w:rsidR="0000781C">
        <w:t xml:space="preserve">primary </w:t>
      </w:r>
      <w:r w:rsidR="00E41F64">
        <w:t xml:space="preserve">hepatocytes isolated </w:t>
      </w:r>
      <w:r w:rsidR="000F133B">
        <w:t>are valid for</w:t>
      </w:r>
      <w:r w:rsidR="006C6FEF">
        <w:t xml:space="preserve"> use in studies</w:t>
      </w:r>
      <w:r w:rsidR="00A9488B">
        <w:t xml:space="preserve"> related to </w:t>
      </w:r>
      <w:r>
        <w:t>pharmaceutical biomarkers.</w:t>
      </w:r>
      <w:r w:rsidR="00712CF9">
        <w:t xml:space="preserve"> It is worth noting that RNA and protein lev</w:t>
      </w:r>
      <w:r w:rsidR="000F133B">
        <w:t>els may be inconsistent</w:t>
      </w:r>
      <w:r w:rsidR="00712CF9">
        <w:t xml:space="preserve"> because of influences from post-transcriptional activities like signal peptide-induced RNA migration, posttranslational modification and/or protein degradation. Therefore, protein level and </w:t>
      </w:r>
      <w:r w:rsidR="000B5F4D">
        <w:t>bio</w:t>
      </w:r>
      <w:r w:rsidR="00712CF9">
        <w:t>activity</w:t>
      </w:r>
      <w:r w:rsidR="000B5F4D">
        <w:t xml:space="preserve"> </w:t>
      </w:r>
      <w:r w:rsidR="000F133B">
        <w:t>verification of</w:t>
      </w:r>
      <w:r w:rsidR="00712CF9">
        <w:t xml:space="preserve"> pharmaceutical biomarkers</w:t>
      </w:r>
      <w:r w:rsidR="000F133B">
        <w:t xml:space="preserve"> identified by mRNA</w:t>
      </w:r>
      <w:r w:rsidR="00712CF9">
        <w:t xml:space="preserve"> may be necessary if </w:t>
      </w:r>
      <w:r w:rsidR="000F133B">
        <w:t>required by the experiment</w:t>
      </w:r>
      <w:r w:rsidR="00C5127D">
        <w:t>al</w:t>
      </w:r>
      <w:r w:rsidR="000F133B">
        <w:t xml:space="preserve"> paradigm</w:t>
      </w:r>
      <w:r w:rsidR="00712CF9">
        <w:t>.</w:t>
      </w:r>
    </w:p>
    <w:p w14:paraId="6AD7C66D" w14:textId="77777777" w:rsidR="00C5127D" w:rsidRDefault="00C5127D" w:rsidP="008E214E">
      <w:pPr>
        <w:ind w:firstLine="210"/>
      </w:pPr>
    </w:p>
    <w:p w14:paraId="64B6A0D1" w14:textId="36EF5CC5" w:rsidR="008E214E" w:rsidRPr="008E3782" w:rsidRDefault="008E214E" w:rsidP="008E3782">
      <w:pPr>
        <w:rPr>
          <w:b/>
          <w:bCs/>
        </w:rPr>
      </w:pPr>
      <w:r w:rsidRPr="008E3782">
        <w:rPr>
          <w:b/>
          <w:bCs/>
        </w:rPr>
        <w:t xml:space="preserve">Isolated </w:t>
      </w:r>
      <w:r w:rsidR="0000781C" w:rsidRPr="008E3782">
        <w:rPr>
          <w:b/>
          <w:bCs/>
        </w:rPr>
        <w:t xml:space="preserve">primary </w:t>
      </w:r>
      <w:r w:rsidR="00252014" w:rsidRPr="008E3782">
        <w:rPr>
          <w:b/>
          <w:bCs/>
        </w:rPr>
        <w:t>hepatocytes were insulin</w:t>
      </w:r>
      <w:r w:rsidRPr="008E3782">
        <w:rPr>
          <w:b/>
          <w:bCs/>
        </w:rPr>
        <w:t>-sensitive</w:t>
      </w:r>
    </w:p>
    <w:p w14:paraId="4D446251" w14:textId="61EBACDB" w:rsidR="008E214E" w:rsidRDefault="000F133B" w:rsidP="008E3782">
      <w:r>
        <w:t>P</w:t>
      </w:r>
      <w:r w:rsidR="00C21465">
        <w:t>rimary hepatocyte performance in experiments of glucos</w:t>
      </w:r>
      <w:r>
        <w:t xml:space="preserve">e metabolism </w:t>
      </w:r>
      <w:r w:rsidR="00C5127D">
        <w:t xml:space="preserve">was </w:t>
      </w:r>
      <w:r>
        <w:t>also analyzed</w:t>
      </w:r>
      <w:r w:rsidR="00C21465">
        <w:t xml:space="preserve">. </w:t>
      </w:r>
      <w:r w:rsidR="00252014">
        <w:t xml:space="preserve">Insulin, a hormone playing a central role </w:t>
      </w:r>
      <w:r w:rsidR="008B06BC">
        <w:t xml:space="preserve">in glucose metabolism, </w:t>
      </w:r>
      <w:r w:rsidR="00990B62">
        <w:t>decreases glucose level,</w:t>
      </w:r>
      <w:r w:rsidR="00D56C4F">
        <w:t xml:space="preserve"> </w:t>
      </w:r>
      <w:r w:rsidR="00990B62">
        <w:t>promoting</w:t>
      </w:r>
      <w:r w:rsidR="00EB31E0">
        <w:t xml:space="preserve"> hepatic glucose </w:t>
      </w:r>
      <w:r w:rsidR="00252014">
        <w:t xml:space="preserve">uptake </w:t>
      </w:r>
      <w:r w:rsidR="008B06BC">
        <w:t xml:space="preserve">and storage through phosphorylating AKT and </w:t>
      </w:r>
      <w:r w:rsidR="00252014">
        <w:t>FOXO1</w:t>
      </w:r>
      <w:r w:rsidR="003E0AC4">
        <w:t xml:space="preserve"> (Forkhead box O1)</w:t>
      </w:r>
      <w:r w:rsidR="00252014">
        <w:t xml:space="preserve">. </w:t>
      </w:r>
      <w:r w:rsidR="00EB31E0">
        <w:t xml:space="preserve">Therefore, </w:t>
      </w:r>
      <w:r>
        <w:t xml:space="preserve">an </w:t>
      </w:r>
      <w:r w:rsidR="00EB31E0">
        <w:t>insulin</w:t>
      </w:r>
      <w:r w:rsidR="008E214E">
        <w:t xml:space="preserve"> sensitivit</w:t>
      </w:r>
      <w:r w:rsidR="002145C8">
        <w:t>y assay was carried out with</w:t>
      </w:r>
      <w:r w:rsidR="008E214E">
        <w:t xml:space="preserve"> isolated </w:t>
      </w:r>
      <w:r w:rsidR="0000781C">
        <w:t xml:space="preserve">primary </w:t>
      </w:r>
      <w:r w:rsidR="008E214E">
        <w:lastRenderedPageBreak/>
        <w:t>hepatocytes</w:t>
      </w:r>
      <w:r w:rsidR="00C21465">
        <w:t>.</w:t>
      </w:r>
      <w:r w:rsidR="008C5A6E">
        <w:t xml:space="preserve"> </w:t>
      </w:r>
      <w:r w:rsidR="00C5127D">
        <w:t xml:space="preserve">After </w:t>
      </w:r>
      <w:r w:rsidR="008E214E">
        <w:t>16</w:t>
      </w:r>
      <w:r w:rsidR="00985AA9">
        <w:t xml:space="preserve"> </w:t>
      </w:r>
      <w:r w:rsidR="008E214E">
        <w:t>h, cells were starved for 3</w:t>
      </w:r>
      <w:r w:rsidR="00985AA9">
        <w:t xml:space="preserve"> </w:t>
      </w:r>
      <w:r w:rsidR="008E214E">
        <w:t xml:space="preserve">h, with </w:t>
      </w:r>
      <w:r w:rsidR="00C5127D">
        <w:t xml:space="preserve">a </w:t>
      </w:r>
      <w:r w:rsidR="008E214E">
        <w:t>serum-free medium. At the last 0.5</w:t>
      </w:r>
      <w:r w:rsidR="00985AA9">
        <w:t xml:space="preserve"> </w:t>
      </w:r>
      <w:r w:rsidR="00EB31E0">
        <w:t xml:space="preserve">h of </w:t>
      </w:r>
      <w:r w:rsidR="008E214E">
        <w:t>starvation, 100</w:t>
      </w:r>
      <w:r w:rsidR="00985AA9">
        <w:t xml:space="preserve"> </w:t>
      </w:r>
      <w:r w:rsidR="008E214E">
        <w:t>nM insuli</w:t>
      </w:r>
      <w:r w:rsidR="009326AD">
        <w:t>n</w:t>
      </w:r>
      <w:r w:rsidR="00EB31E0">
        <w:t xml:space="preserve"> was administrated to</w:t>
      </w:r>
      <w:r w:rsidR="0078307E">
        <w:t xml:space="preserve"> </w:t>
      </w:r>
      <w:r w:rsidR="00C5127D">
        <w:t xml:space="preserve">the </w:t>
      </w:r>
      <w:r w:rsidR="008C5A6E">
        <w:t xml:space="preserve">culture </w:t>
      </w:r>
      <w:r w:rsidR="0078307E">
        <w:t>medium</w:t>
      </w:r>
      <w:r w:rsidR="007C56E7">
        <w:t xml:space="preserve">. As shown in </w:t>
      </w:r>
      <w:r w:rsidR="007C56E7" w:rsidRPr="008E3782">
        <w:rPr>
          <w:b/>
          <w:bCs/>
        </w:rPr>
        <w:t>Fig</w:t>
      </w:r>
      <w:r w:rsidR="00C5127D" w:rsidRPr="008E3782">
        <w:rPr>
          <w:b/>
          <w:bCs/>
        </w:rPr>
        <w:t xml:space="preserve">ure </w:t>
      </w:r>
      <w:r w:rsidR="007C56E7" w:rsidRPr="008E3782">
        <w:rPr>
          <w:b/>
          <w:bCs/>
        </w:rPr>
        <w:t>6</w:t>
      </w:r>
      <w:r w:rsidR="00D77ED3" w:rsidRPr="008E3782">
        <w:rPr>
          <w:b/>
          <w:bCs/>
        </w:rPr>
        <w:t>A</w:t>
      </w:r>
      <w:r w:rsidR="00C5127D">
        <w:rPr>
          <w:b/>
          <w:bCs/>
        </w:rPr>
        <w:t>–</w:t>
      </w:r>
      <w:r w:rsidR="00D77ED3" w:rsidRPr="008E3782">
        <w:rPr>
          <w:b/>
          <w:bCs/>
        </w:rPr>
        <w:t>C</w:t>
      </w:r>
      <w:r w:rsidR="008E214E">
        <w:t xml:space="preserve">, insulin </w:t>
      </w:r>
      <w:r w:rsidR="002D6BDF">
        <w:t xml:space="preserve">significantly </w:t>
      </w:r>
      <w:r w:rsidR="008E214E">
        <w:t xml:space="preserve">promoted the phosphorylation of both AKT at Ser473 and FOXO1 </w:t>
      </w:r>
      <w:r w:rsidR="009326AD">
        <w:t>at</w:t>
      </w:r>
      <w:r w:rsidR="0000781C">
        <w:t xml:space="preserve"> </w:t>
      </w:r>
      <w:r w:rsidR="008E214E">
        <w:t>Ser2</w:t>
      </w:r>
      <w:r w:rsidR="00052AA3">
        <w:t>56, indicating the</w:t>
      </w:r>
      <w:r w:rsidR="00EB31E0">
        <w:t xml:space="preserve"> </w:t>
      </w:r>
      <w:r w:rsidR="008E214E">
        <w:t xml:space="preserve">sensitivity of </w:t>
      </w:r>
      <w:r w:rsidR="0000781C">
        <w:t xml:space="preserve">primary </w:t>
      </w:r>
      <w:r w:rsidR="00EB31E0">
        <w:t>hepatocyte</w:t>
      </w:r>
      <w:r w:rsidR="00C5127D">
        <w:t>s</w:t>
      </w:r>
      <w:r w:rsidR="00EB31E0">
        <w:t xml:space="preserve"> to insulin</w:t>
      </w:r>
      <w:r w:rsidR="00052AA3">
        <w:t>. This</w:t>
      </w:r>
      <w:r w:rsidR="00D77ED3">
        <w:t xml:space="preserve"> suggests</w:t>
      </w:r>
      <w:r w:rsidR="00A9488B">
        <w:t xml:space="preserve"> that the isolated primary hepat</w:t>
      </w:r>
      <w:r w:rsidR="009326AD">
        <w:t>oc</w:t>
      </w:r>
      <w:r>
        <w:t xml:space="preserve">ytes from </w:t>
      </w:r>
      <w:r w:rsidR="00C5127D">
        <w:t xml:space="preserve">the </w:t>
      </w:r>
      <w:r>
        <w:t>present protocol are useful</w:t>
      </w:r>
      <w:r w:rsidR="00A9488B">
        <w:t xml:space="preserve"> in </w:t>
      </w:r>
      <w:r w:rsidR="00052AA3">
        <w:t>insulin/</w:t>
      </w:r>
      <w:r w:rsidR="00A9488B">
        <w:t>glucose metabolism studies.</w:t>
      </w:r>
    </w:p>
    <w:p w14:paraId="537CA8F2" w14:textId="77777777" w:rsidR="008E214E" w:rsidRDefault="008E214E" w:rsidP="008E214E">
      <w:pPr>
        <w:ind w:firstLine="210"/>
      </w:pPr>
    </w:p>
    <w:p w14:paraId="706A3EDA" w14:textId="648D5C78" w:rsidR="008E214E" w:rsidRPr="008E3782" w:rsidRDefault="008E214E" w:rsidP="008E3782">
      <w:pPr>
        <w:rPr>
          <w:b/>
          <w:bCs/>
        </w:rPr>
      </w:pPr>
      <w:r w:rsidRPr="008E3782">
        <w:rPr>
          <w:b/>
          <w:bCs/>
        </w:rPr>
        <w:t xml:space="preserve">Isolated </w:t>
      </w:r>
      <w:r w:rsidR="0000781C" w:rsidRPr="008E3782">
        <w:rPr>
          <w:b/>
          <w:bCs/>
        </w:rPr>
        <w:t xml:space="preserve">primary </w:t>
      </w:r>
      <w:r w:rsidR="009F644B" w:rsidRPr="008E3782">
        <w:rPr>
          <w:b/>
          <w:bCs/>
        </w:rPr>
        <w:t xml:space="preserve">hepatocytes were </w:t>
      </w:r>
      <w:r w:rsidRPr="008E3782">
        <w:rPr>
          <w:b/>
          <w:bCs/>
        </w:rPr>
        <w:t>capable</w:t>
      </w:r>
      <w:r w:rsidR="009F644B" w:rsidRPr="008E3782">
        <w:rPr>
          <w:b/>
          <w:bCs/>
        </w:rPr>
        <w:t xml:space="preserve"> of glucose production</w:t>
      </w:r>
    </w:p>
    <w:p w14:paraId="66C0A56A" w14:textId="1124430D" w:rsidR="007A4DD6" w:rsidRPr="00DC037D" w:rsidRDefault="000F133B" w:rsidP="008E3782">
      <w:r>
        <w:t>Not only are they a center for glucose storage, but</w:t>
      </w:r>
      <w:r w:rsidR="008E214E">
        <w:t xml:space="preserve"> hepatocytes</w:t>
      </w:r>
      <w:r>
        <w:t xml:space="preserve"> are</w:t>
      </w:r>
      <w:r w:rsidR="008E214E">
        <w:t xml:space="preserve"> also responsible for glucose production. To test whether the </w:t>
      </w:r>
      <w:r w:rsidR="0000781C">
        <w:t xml:space="preserve">primary </w:t>
      </w:r>
      <w:r w:rsidR="008E214E">
        <w:t xml:space="preserve">hepatocytes we isolated </w:t>
      </w:r>
      <w:r w:rsidR="00C21465">
        <w:t>are useful in</w:t>
      </w:r>
      <w:r w:rsidR="008E214E">
        <w:t xml:space="preserve"> </w:t>
      </w:r>
      <w:r w:rsidR="00A356DD">
        <w:t>studies of glucose production</w:t>
      </w:r>
      <w:r w:rsidR="008E214E">
        <w:t xml:space="preserve">, </w:t>
      </w:r>
      <w:r w:rsidR="00C5127D">
        <w:t xml:space="preserve">the </w:t>
      </w:r>
      <w:r w:rsidR="008E214E">
        <w:t xml:space="preserve">cells </w:t>
      </w:r>
      <w:r w:rsidR="00C5127D">
        <w:t xml:space="preserve">were starved </w:t>
      </w:r>
      <w:r w:rsidR="008E214E">
        <w:t>for 10</w:t>
      </w:r>
      <w:r w:rsidR="00985AA9">
        <w:t xml:space="preserve"> </w:t>
      </w:r>
      <w:r w:rsidR="008E214E">
        <w:t xml:space="preserve">h </w:t>
      </w:r>
      <w:r w:rsidR="005E2BD4">
        <w:t xml:space="preserve">in </w:t>
      </w:r>
      <w:r w:rsidR="008E214E">
        <w:t xml:space="preserve">the presence of glucagon </w:t>
      </w:r>
      <w:r w:rsidR="00A356DD">
        <w:t>to stimulate</w:t>
      </w:r>
      <w:r w:rsidR="00C21465">
        <w:t xml:space="preserve"> </w:t>
      </w:r>
      <w:r w:rsidR="008E214E">
        <w:t>glucose production</w:t>
      </w:r>
      <w:r w:rsidR="00C21465">
        <w:t>.</w:t>
      </w:r>
      <w:r w:rsidR="008E214E">
        <w:t xml:space="preserve"> The starvation medium was then </w:t>
      </w:r>
      <w:r w:rsidR="00C21465">
        <w:t xml:space="preserve">collected </w:t>
      </w:r>
      <w:r w:rsidR="008E214E">
        <w:t xml:space="preserve">for glucose assay, while cells </w:t>
      </w:r>
      <w:r w:rsidR="00C21465">
        <w:t xml:space="preserve">were harvested </w:t>
      </w:r>
      <w:r w:rsidR="008E214E">
        <w:t xml:space="preserve">for western blot. </w:t>
      </w:r>
      <w:r w:rsidR="008E214E" w:rsidRPr="0090329D">
        <w:t>Phosphoenolpyruvate carboxykinase</w:t>
      </w:r>
      <w:r w:rsidR="00D26CB1">
        <w:t xml:space="preserve"> (PEPCK) </w:t>
      </w:r>
      <w:r w:rsidR="00C21465">
        <w:t xml:space="preserve">is </w:t>
      </w:r>
      <w:r w:rsidR="008E214E">
        <w:t>an essential</w:t>
      </w:r>
      <w:r w:rsidR="00EB31E0">
        <w:t xml:space="preserve"> component in liver glucose production, controlling its rate</w:t>
      </w:r>
      <w:r w:rsidR="004927A2">
        <w:fldChar w:fldCharType="begin">
          <w:fldData xml:space="preserve">PEVuZE5vdGU+PENpdGU+PEF1dGhvcj5MaXU8L0F1dGhvcj48WWVhcj4yMDA3PC9ZZWFyPjxSZWNO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</w:fldData>
        </w:fldChar>
      </w:r>
      <w:r w:rsidR="00F27BA8">
        <w:instrText xml:space="preserve"> ADDIN EN.CITE </w:instrText>
      </w:r>
      <w:r w:rsidR="00F27BA8">
        <w:fldChar w:fldCharType="begin">
          <w:fldData xml:space="preserve">PEVuZE5vdGU+PENpdGU+PEF1dGhvcj5MaXU8L0F1dGhvcj48WWVhcj4yMDA3PC9ZZWFyPjxSZWNO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</w:fldData>
        </w:fldChar>
      </w:r>
      <w:r w:rsidR="00F27BA8">
        <w:instrText xml:space="preserve"> ADDIN EN.CITE.DATA </w:instrText>
      </w:r>
      <w:r w:rsidR="00F27BA8">
        <w:fldChar w:fldCharType="end"/>
      </w:r>
      <w:r w:rsidR="004927A2">
        <w:fldChar w:fldCharType="separate"/>
      </w:r>
      <w:r w:rsidR="00F27BA8" w:rsidRPr="00F27BA8">
        <w:rPr>
          <w:noProof/>
          <w:vertAlign w:val="superscript"/>
        </w:rPr>
        <w:t>8</w:t>
      </w:r>
      <w:r w:rsidR="004927A2">
        <w:fldChar w:fldCharType="end"/>
      </w:r>
      <w:r w:rsidR="008E214E">
        <w:t>. The protein level of PEPCK was significant</w:t>
      </w:r>
      <w:r w:rsidR="00A97916">
        <w:t xml:space="preserve">ly increased after </w:t>
      </w:r>
      <w:r w:rsidR="008E214E">
        <w:t>glucagon</w:t>
      </w:r>
      <w:r w:rsidR="00A97916">
        <w:t xml:space="preserve"> treatment</w:t>
      </w:r>
      <w:r w:rsidR="008E214E">
        <w:t>, sug</w:t>
      </w:r>
      <w:r w:rsidR="00052AA3">
        <w:t>gesting that the glucose production</w:t>
      </w:r>
      <w:r w:rsidR="008E214E">
        <w:t xml:space="preserve"> pathway was activated (</w:t>
      </w:r>
      <w:r w:rsidR="008E214E" w:rsidRPr="008E3782">
        <w:rPr>
          <w:b/>
          <w:bCs/>
        </w:rPr>
        <w:t>Fig</w:t>
      </w:r>
      <w:r w:rsidR="00C5127D" w:rsidRPr="008E3782">
        <w:rPr>
          <w:b/>
          <w:bCs/>
        </w:rPr>
        <w:t xml:space="preserve">ure </w:t>
      </w:r>
      <w:r w:rsidR="008E214E" w:rsidRPr="008E3782">
        <w:rPr>
          <w:b/>
          <w:bCs/>
        </w:rPr>
        <w:t>7A</w:t>
      </w:r>
      <w:r w:rsidR="008E214E">
        <w:t>,</w:t>
      </w:r>
      <w:r w:rsidR="008E214E" w:rsidRPr="008E3782">
        <w:rPr>
          <w:b/>
          <w:bCs/>
        </w:rPr>
        <w:t>B</w:t>
      </w:r>
      <w:r w:rsidR="008E214E">
        <w:t xml:space="preserve">). This activation was </w:t>
      </w:r>
      <w:r w:rsidR="00D26CB1">
        <w:t xml:space="preserve">further </w:t>
      </w:r>
      <w:r w:rsidR="008E214E">
        <w:t xml:space="preserve">confirmed by </w:t>
      </w:r>
      <w:r w:rsidR="00C5127D">
        <w:t xml:space="preserve">an </w:t>
      </w:r>
      <w:r w:rsidR="008E214E">
        <w:t>increased level of glucose production (</w:t>
      </w:r>
      <w:r w:rsidR="008E214E" w:rsidRPr="008E3782">
        <w:rPr>
          <w:b/>
          <w:bCs/>
        </w:rPr>
        <w:t>Fig</w:t>
      </w:r>
      <w:r w:rsidR="00C5127D" w:rsidRPr="008E3782">
        <w:rPr>
          <w:b/>
          <w:bCs/>
        </w:rPr>
        <w:t xml:space="preserve">ure </w:t>
      </w:r>
      <w:r w:rsidR="008E214E" w:rsidRPr="008E3782">
        <w:rPr>
          <w:b/>
          <w:bCs/>
        </w:rPr>
        <w:t>7C</w:t>
      </w:r>
      <w:r w:rsidR="008E214E">
        <w:t>). This p</w:t>
      </w:r>
      <w:r w:rsidR="00D77ED3">
        <w:t>henomenon was also confirmed</w:t>
      </w:r>
      <w:r w:rsidR="008E214E">
        <w:t xml:space="preserve"> wi</w:t>
      </w:r>
      <w:r w:rsidR="00052AA3">
        <w:t>th other glucose production</w:t>
      </w:r>
      <w:r w:rsidR="00D26CB1">
        <w:t xml:space="preserve"> stimulator</w:t>
      </w:r>
      <w:r w:rsidR="008E214E">
        <w:t>s like f</w:t>
      </w:r>
      <w:r w:rsidR="00A356DD">
        <w:t>orskolin plus IBMX (</w:t>
      </w:r>
      <w:r w:rsidR="00A356DD" w:rsidRPr="008E3782">
        <w:rPr>
          <w:b/>
          <w:bCs/>
        </w:rPr>
        <w:t>Fig</w:t>
      </w:r>
      <w:r w:rsidR="00C5127D" w:rsidRPr="008E3782">
        <w:rPr>
          <w:b/>
          <w:bCs/>
        </w:rPr>
        <w:t xml:space="preserve">ure </w:t>
      </w:r>
      <w:r w:rsidR="00A356DD" w:rsidRPr="008E3782">
        <w:rPr>
          <w:b/>
          <w:bCs/>
        </w:rPr>
        <w:t>7A</w:t>
      </w:r>
      <w:r w:rsidR="00C5127D">
        <w:rPr>
          <w:b/>
          <w:bCs/>
        </w:rPr>
        <w:t>–</w:t>
      </w:r>
      <w:r w:rsidR="00A356DD" w:rsidRPr="008E3782">
        <w:rPr>
          <w:b/>
          <w:bCs/>
        </w:rPr>
        <w:t>C</w:t>
      </w:r>
      <w:r w:rsidR="00A356DD">
        <w:t xml:space="preserve">). </w:t>
      </w:r>
      <w:r w:rsidR="00D77ED3">
        <w:t>However, due to the limitation of this experiment, w</w:t>
      </w:r>
      <w:r w:rsidR="00A356DD">
        <w:t>e could not verify whether glucose production was exclusive via gluconeogenesis or whether there is a component of glycogenolysis as well.</w:t>
      </w:r>
    </w:p>
    <w:p w14:paraId="66C0A56B" w14:textId="77777777" w:rsidR="004A71E4" w:rsidRPr="001B1519" w:rsidRDefault="004A71E4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66C0A56C" w14:textId="0F9106B7" w:rsidR="00B32616" w:rsidRPr="001B1519" w:rsidRDefault="00B32616" w:rsidP="001B1519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</w:p>
    <w:p w14:paraId="20617DDC" w14:textId="4F60DFB1" w:rsidR="003533EB" w:rsidRDefault="00846D75" w:rsidP="007A4DD6">
      <w:pPr>
        <w:rPr>
          <w:rFonts w:asciiTheme="minorHAnsi" w:hAnsiTheme="minorHAnsi" w:cstheme="minorHAnsi"/>
          <w:color w:val="auto"/>
        </w:rPr>
      </w:pPr>
      <w:r w:rsidRPr="008E3782">
        <w:rPr>
          <w:rFonts w:asciiTheme="minorHAnsi" w:hAnsiTheme="minorHAnsi" w:cstheme="minorHAnsi"/>
          <w:b/>
          <w:bCs/>
          <w:color w:val="auto"/>
        </w:rPr>
        <w:t>Figure 1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 xml:space="preserve">: </w:t>
      </w:r>
      <w:r w:rsidRPr="008E3782">
        <w:rPr>
          <w:rFonts w:asciiTheme="minorHAnsi" w:hAnsiTheme="minorHAnsi" w:cstheme="minorHAnsi"/>
          <w:b/>
          <w:bCs/>
          <w:color w:val="auto"/>
        </w:rPr>
        <w:t xml:space="preserve">Bench </w:t>
      </w:r>
      <w:r w:rsidR="000C79D5" w:rsidRPr="008E3782">
        <w:rPr>
          <w:rFonts w:asciiTheme="minorHAnsi" w:hAnsiTheme="minorHAnsi" w:cstheme="minorHAnsi"/>
          <w:b/>
          <w:bCs/>
          <w:color w:val="auto"/>
        </w:rPr>
        <w:t>setup</w:t>
      </w:r>
      <w:r w:rsidR="000C79D5">
        <w:rPr>
          <w:rFonts w:asciiTheme="minorHAnsi" w:hAnsiTheme="minorHAnsi" w:cstheme="minorHAnsi"/>
          <w:color w:val="auto"/>
        </w:rPr>
        <w:t xml:space="preserve">. </w:t>
      </w:r>
      <w:r w:rsidR="00C5127D">
        <w:rPr>
          <w:rFonts w:asciiTheme="minorHAnsi" w:hAnsiTheme="minorHAnsi" w:cstheme="minorHAnsi"/>
          <w:color w:val="auto"/>
        </w:rPr>
        <w:t>(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A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0C79D5">
        <w:rPr>
          <w:rFonts w:asciiTheme="minorHAnsi" w:hAnsiTheme="minorHAnsi" w:cstheme="minorHAnsi"/>
          <w:color w:val="auto"/>
        </w:rPr>
        <w:t xml:space="preserve">The </w:t>
      </w:r>
      <w:r w:rsidR="00C37F91">
        <w:rPr>
          <w:rFonts w:asciiTheme="minorHAnsi" w:hAnsiTheme="minorHAnsi" w:cstheme="minorHAnsi"/>
          <w:color w:val="auto"/>
        </w:rPr>
        <w:t xml:space="preserve">bench setup for </w:t>
      </w:r>
      <w:r w:rsidR="005B0884">
        <w:rPr>
          <w:rFonts w:asciiTheme="minorHAnsi" w:hAnsiTheme="minorHAnsi" w:cstheme="minorHAnsi"/>
          <w:color w:val="auto"/>
        </w:rPr>
        <w:t xml:space="preserve">primary hepatocyte isolation. </w:t>
      </w:r>
      <w:r w:rsidR="00C5127D">
        <w:rPr>
          <w:rFonts w:asciiTheme="minorHAnsi" w:hAnsiTheme="minorHAnsi" w:cstheme="minorHAnsi"/>
          <w:color w:val="auto"/>
        </w:rPr>
        <w:t>(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B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BA1535">
        <w:rPr>
          <w:rFonts w:asciiTheme="minorHAnsi" w:hAnsiTheme="minorHAnsi" w:cstheme="minorHAnsi"/>
          <w:color w:val="auto"/>
        </w:rPr>
        <w:t xml:space="preserve">The </w:t>
      </w:r>
      <w:r w:rsidR="003C78CC">
        <w:rPr>
          <w:rFonts w:asciiTheme="minorHAnsi" w:hAnsiTheme="minorHAnsi" w:cstheme="minorHAnsi"/>
          <w:color w:val="auto"/>
        </w:rPr>
        <w:t xml:space="preserve">cartooned </w:t>
      </w:r>
      <w:r w:rsidR="00B93CDA">
        <w:rPr>
          <w:rFonts w:asciiTheme="minorHAnsi" w:hAnsiTheme="minorHAnsi" w:cstheme="minorHAnsi"/>
          <w:color w:val="auto"/>
        </w:rPr>
        <w:t xml:space="preserve">bench setup </w:t>
      </w:r>
      <w:r w:rsidR="007C3EA0">
        <w:rPr>
          <w:rFonts w:asciiTheme="minorHAnsi" w:hAnsiTheme="minorHAnsi" w:cstheme="minorHAnsi"/>
          <w:color w:val="auto"/>
        </w:rPr>
        <w:t>for primary hepatocyte isolation.</w:t>
      </w:r>
    </w:p>
    <w:p w14:paraId="3F07DD41" w14:textId="77777777" w:rsidR="005F1984" w:rsidRDefault="005F1984" w:rsidP="007A4DD6">
      <w:pPr>
        <w:rPr>
          <w:rFonts w:asciiTheme="minorHAnsi" w:hAnsiTheme="minorHAnsi" w:cstheme="minorHAnsi"/>
          <w:color w:val="auto"/>
        </w:rPr>
      </w:pPr>
    </w:p>
    <w:p w14:paraId="4A175C2F" w14:textId="06B411B7" w:rsidR="002331EA" w:rsidRDefault="005A5B65" w:rsidP="00DC2BF6">
      <w:pPr>
        <w:rPr>
          <w:rFonts w:asciiTheme="minorHAnsi" w:hAnsiTheme="minorHAnsi" w:cstheme="minorHAnsi"/>
          <w:color w:val="auto"/>
        </w:rPr>
      </w:pPr>
      <w:r w:rsidRPr="008E3782">
        <w:rPr>
          <w:rFonts w:asciiTheme="minorHAnsi" w:hAnsiTheme="minorHAnsi" w:cstheme="minorHAnsi"/>
          <w:b/>
          <w:bCs/>
          <w:color w:val="auto"/>
        </w:rPr>
        <w:t>Figure</w:t>
      </w:r>
      <w:r w:rsidR="00C5127D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E3782">
        <w:rPr>
          <w:rFonts w:asciiTheme="minorHAnsi" w:hAnsiTheme="minorHAnsi" w:cstheme="minorHAnsi"/>
          <w:b/>
          <w:bCs/>
          <w:color w:val="auto"/>
        </w:rPr>
        <w:t>2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 xml:space="preserve">: </w:t>
      </w:r>
      <w:r w:rsidRPr="008E3782">
        <w:rPr>
          <w:rFonts w:asciiTheme="minorHAnsi" w:hAnsiTheme="minorHAnsi" w:cstheme="minorHAnsi"/>
          <w:b/>
          <w:bCs/>
          <w:color w:val="auto"/>
        </w:rPr>
        <w:t>Mouse dissection</w:t>
      </w:r>
      <w:r w:rsidR="00B770F5" w:rsidRPr="008E3782">
        <w:rPr>
          <w:rFonts w:asciiTheme="minorHAnsi" w:hAnsiTheme="minorHAnsi" w:cstheme="minorHAnsi"/>
          <w:b/>
          <w:bCs/>
          <w:color w:val="auto"/>
        </w:rPr>
        <w:t xml:space="preserve">, perfusion, and </w:t>
      </w:r>
      <w:r w:rsidR="009B097C" w:rsidRPr="008E3782">
        <w:rPr>
          <w:rFonts w:asciiTheme="minorHAnsi" w:hAnsiTheme="minorHAnsi" w:cstheme="minorHAnsi"/>
          <w:b/>
          <w:bCs/>
          <w:color w:val="auto"/>
        </w:rPr>
        <w:t xml:space="preserve">primary </w:t>
      </w:r>
      <w:r w:rsidR="002331EA" w:rsidRPr="008E3782">
        <w:rPr>
          <w:rFonts w:asciiTheme="minorHAnsi" w:hAnsiTheme="minorHAnsi" w:cstheme="minorHAnsi"/>
          <w:b/>
          <w:bCs/>
          <w:color w:val="auto"/>
        </w:rPr>
        <w:t xml:space="preserve">hepatocyte </w:t>
      </w:r>
      <w:r w:rsidR="00B770F5" w:rsidRPr="008E3782">
        <w:rPr>
          <w:rFonts w:asciiTheme="minorHAnsi" w:hAnsiTheme="minorHAnsi" w:cstheme="minorHAnsi"/>
          <w:b/>
          <w:bCs/>
          <w:color w:val="auto"/>
        </w:rPr>
        <w:t>purification</w:t>
      </w:r>
      <w:r w:rsidR="002331EA" w:rsidRPr="008E3782">
        <w:rPr>
          <w:rFonts w:asciiTheme="minorHAnsi" w:hAnsiTheme="minorHAnsi" w:cstheme="minorHAnsi"/>
          <w:b/>
          <w:bCs/>
          <w:color w:val="auto"/>
        </w:rPr>
        <w:t>.</w:t>
      </w:r>
      <w:r w:rsidR="005B0884">
        <w:rPr>
          <w:rFonts w:asciiTheme="minorHAnsi" w:hAnsiTheme="minorHAnsi" w:cstheme="minorHAnsi"/>
          <w:color w:val="auto"/>
        </w:rPr>
        <w:t xml:space="preserve"> </w:t>
      </w:r>
      <w:r w:rsidR="00C5127D">
        <w:rPr>
          <w:rFonts w:asciiTheme="minorHAnsi" w:hAnsiTheme="minorHAnsi" w:cstheme="minorHAnsi"/>
          <w:color w:val="auto"/>
        </w:rPr>
        <w:t>(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A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D035F0">
        <w:rPr>
          <w:rFonts w:asciiTheme="minorHAnsi" w:hAnsiTheme="minorHAnsi" w:cstheme="minorHAnsi"/>
          <w:color w:val="auto"/>
        </w:rPr>
        <w:t xml:space="preserve">The dissected mouse, with </w:t>
      </w:r>
      <w:r w:rsidR="00603CCD">
        <w:rPr>
          <w:rFonts w:asciiTheme="minorHAnsi" w:hAnsiTheme="minorHAnsi" w:cstheme="minorHAnsi"/>
          <w:color w:val="auto"/>
        </w:rPr>
        <w:t xml:space="preserve">arrows pointing to </w:t>
      </w:r>
      <w:r w:rsidR="00C5127D">
        <w:rPr>
          <w:rFonts w:asciiTheme="minorHAnsi" w:hAnsiTheme="minorHAnsi" w:cstheme="minorHAnsi"/>
          <w:color w:val="auto"/>
        </w:rPr>
        <w:t xml:space="preserve">the </w:t>
      </w:r>
      <w:r w:rsidR="00603CCD">
        <w:rPr>
          <w:rFonts w:asciiTheme="minorHAnsi" w:hAnsiTheme="minorHAnsi" w:cstheme="minorHAnsi"/>
          <w:color w:val="auto"/>
        </w:rPr>
        <w:t xml:space="preserve">liver, </w:t>
      </w:r>
      <w:r w:rsidR="005B0884">
        <w:rPr>
          <w:rFonts w:asciiTheme="minorHAnsi" w:hAnsiTheme="minorHAnsi" w:cstheme="minorHAnsi"/>
          <w:color w:val="auto"/>
        </w:rPr>
        <w:t xml:space="preserve">IVC, and portal vein. </w:t>
      </w:r>
      <w:r w:rsidR="00C5127D">
        <w:rPr>
          <w:rFonts w:asciiTheme="minorHAnsi" w:hAnsiTheme="minorHAnsi" w:cstheme="minorHAnsi"/>
          <w:color w:val="auto"/>
        </w:rPr>
        <w:t>(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B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2A79FC">
        <w:rPr>
          <w:rFonts w:asciiTheme="minorHAnsi" w:hAnsiTheme="minorHAnsi" w:cstheme="minorHAnsi"/>
          <w:color w:val="auto"/>
        </w:rPr>
        <w:t>Catheter insertion</w:t>
      </w:r>
      <w:r w:rsidR="005B0884">
        <w:rPr>
          <w:rFonts w:asciiTheme="minorHAnsi" w:hAnsiTheme="minorHAnsi" w:cstheme="minorHAnsi"/>
          <w:color w:val="auto"/>
        </w:rPr>
        <w:t xml:space="preserve"> into IVC. </w:t>
      </w:r>
      <w:r w:rsidR="00C5127D">
        <w:rPr>
          <w:rFonts w:asciiTheme="minorHAnsi" w:hAnsiTheme="minorHAnsi" w:cstheme="minorHAnsi"/>
          <w:color w:val="auto"/>
        </w:rPr>
        <w:t>(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C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CC34A0">
        <w:rPr>
          <w:rFonts w:asciiTheme="minorHAnsi" w:hAnsiTheme="minorHAnsi" w:cstheme="minorHAnsi"/>
          <w:color w:val="auto"/>
        </w:rPr>
        <w:t xml:space="preserve">Pressuring </w:t>
      </w:r>
      <w:r w:rsidR="005E2EAF">
        <w:rPr>
          <w:rFonts w:asciiTheme="minorHAnsi" w:hAnsiTheme="minorHAnsi" w:cstheme="minorHAnsi"/>
          <w:color w:val="auto"/>
        </w:rPr>
        <w:t xml:space="preserve">portal vein causing </w:t>
      </w:r>
      <w:r w:rsidR="00E70352">
        <w:rPr>
          <w:rFonts w:asciiTheme="minorHAnsi" w:hAnsiTheme="minorHAnsi" w:cstheme="minorHAnsi"/>
          <w:color w:val="auto"/>
        </w:rPr>
        <w:t>enlargement</w:t>
      </w:r>
      <w:r w:rsidR="005B0884">
        <w:rPr>
          <w:rFonts w:asciiTheme="minorHAnsi" w:hAnsiTheme="minorHAnsi" w:cstheme="minorHAnsi"/>
          <w:color w:val="auto"/>
        </w:rPr>
        <w:t xml:space="preserve"> and stiffness</w:t>
      </w:r>
      <w:r w:rsidR="00E70352">
        <w:rPr>
          <w:rFonts w:asciiTheme="minorHAnsi" w:hAnsiTheme="minorHAnsi" w:cstheme="minorHAnsi"/>
          <w:color w:val="auto"/>
        </w:rPr>
        <w:t xml:space="preserve"> of liver lopes, indicating successful </w:t>
      </w:r>
      <w:r w:rsidR="005B0884">
        <w:rPr>
          <w:rFonts w:asciiTheme="minorHAnsi" w:hAnsiTheme="minorHAnsi" w:cstheme="minorHAnsi"/>
          <w:color w:val="auto"/>
        </w:rPr>
        <w:t xml:space="preserve">perfusion. </w:t>
      </w:r>
      <w:r w:rsidR="00C5127D">
        <w:rPr>
          <w:rFonts w:asciiTheme="minorHAnsi" w:hAnsiTheme="minorHAnsi" w:cstheme="minorHAnsi"/>
          <w:color w:val="auto"/>
        </w:rPr>
        <w:t>(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D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276C0F">
        <w:rPr>
          <w:rFonts w:asciiTheme="minorHAnsi" w:hAnsiTheme="minorHAnsi" w:cstheme="minorHAnsi"/>
          <w:color w:val="auto"/>
        </w:rPr>
        <w:t xml:space="preserve">Softened </w:t>
      </w:r>
      <w:r w:rsidR="00FE1057">
        <w:rPr>
          <w:rFonts w:asciiTheme="minorHAnsi" w:hAnsiTheme="minorHAnsi" w:cstheme="minorHAnsi"/>
          <w:color w:val="auto"/>
        </w:rPr>
        <w:t>live</w:t>
      </w:r>
      <w:r w:rsidR="00C30B27">
        <w:rPr>
          <w:rFonts w:asciiTheme="minorHAnsi" w:hAnsiTheme="minorHAnsi" w:cstheme="minorHAnsi"/>
          <w:color w:val="auto"/>
        </w:rPr>
        <w:t>r</w:t>
      </w:r>
      <w:r w:rsidR="00FE1057">
        <w:rPr>
          <w:rFonts w:asciiTheme="minorHAnsi" w:hAnsiTheme="minorHAnsi" w:cstheme="minorHAnsi"/>
          <w:color w:val="auto"/>
        </w:rPr>
        <w:t xml:space="preserve"> lopes after </w:t>
      </w:r>
      <w:r w:rsidR="00FF133F">
        <w:rPr>
          <w:rFonts w:asciiTheme="minorHAnsi" w:hAnsiTheme="minorHAnsi" w:cstheme="minorHAnsi"/>
          <w:color w:val="auto"/>
        </w:rPr>
        <w:t xml:space="preserve">perfusion, indicating </w:t>
      </w:r>
      <w:r w:rsidR="00C5127D">
        <w:rPr>
          <w:rFonts w:asciiTheme="minorHAnsi" w:hAnsiTheme="minorHAnsi" w:cstheme="minorHAnsi"/>
          <w:color w:val="auto"/>
        </w:rPr>
        <w:t xml:space="preserve">the </w:t>
      </w:r>
      <w:r w:rsidR="00BD0E3C">
        <w:rPr>
          <w:rFonts w:asciiTheme="minorHAnsi" w:hAnsiTheme="minorHAnsi" w:cstheme="minorHAnsi"/>
          <w:color w:val="auto"/>
        </w:rPr>
        <w:t xml:space="preserve">success of </w:t>
      </w:r>
      <w:r w:rsidR="005B0884">
        <w:rPr>
          <w:rFonts w:asciiTheme="minorHAnsi" w:hAnsiTheme="minorHAnsi" w:cstheme="minorHAnsi"/>
          <w:color w:val="auto"/>
        </w:rPr>
        <w:t xml:space="preserve">collagenase digestion. </w:t>
      </w:r>
      <w:r w:rsidR="00C5127D">
        <w:rPr>
          <w:rFonts w:asciiTheme="minorHAnsi" w:hAnsiTheme="minorHAnsi" w:cstheme="minorHAnsi"/>
          <w:color w:val="auto"/>
        </w:rPr>
        <w:t>(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E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202A27">
        <w:rPr>
          <w:rFonts w:asciiTheme="minorHAnsi" w:hAnsiTheme="minorHAnsi" w:cstheme="minorHAnsi"/>
          <w:color w:val="auto"/>
        </w:rPr>
        <w:t xml:space="preserve">The position of </w:t>
      </w:r>
      <w:r w:rsidR="00C5127D">
        <w:rPr>
          <w:rFonts w:asciiTheme="minorHAnsi" w:hAnsiTheme="minorHAnsi" w:cstheme="minorHAnsi"/>
          <w:color w:val="auto"/>
        </w:rPr>
        <w:t xml:space="preserve">the </w:t>
      </w:r>
      <w:r w:rsidR="005B0884">
        <w:rPr>
          <w:rFonts w:asciiTheme="minorHAnsi" w:hAnsiTheme="minorHAnsi" w:cstheme="minorHAnsi"/>
          <w:color w:val="auto"/>
        </w:rPr>
        <w:t xml:space="preserve">gallbladder in </w:t>
      </w:r>
      <w:r w:rsidR="00C5127D">
        <w:rPr>
          <w:rFonts w:asciiTheme="minorHAnsi" w:hAnsiTheme="minorHAnsi" w:cstheme="minorHAnsi"/>
          <w:color w:val="auto"/>
        </w:rPr>
        <w:t xml:space="preserve">the </w:t>
      </w:r>
      <w:r w:rsidR="005B0884">
        <w:rPr>
          <w:rFonts w:asciiTheme="minorHAnsi" w:hAnsiTheme="minorHAnsi" w:cstheme="minorHAnsi"/>
          <w:color w:val="auto"/>
        </w:rPr>
        <w:t xml:space="preserve">isolated liver </w:t>
      </w:r>
      <w:r w:rsidR="00C5127D">
        <w:rPr>
          <w:rFonts w:asciiTheme="minorHAnsi" w:hAnsiTheme="minorHAnsi" w:cstheme="minorHAnsi"/>
          <w:color w:val="auto"/>
        </w:rPr>
        <w:t>(</w:t>
      </w:r>
      <w:r w:rsidR="005B0884">
        <w:rPr>
          <w:rFonts w:asciiTheme="minorHAnsi" w:hAnsiTheme="minorHAnsi" w:cstheme="minorHAnsi"/>
          <w:color w:val="auto"/>
        </w:rPr>
        <w:t>arrow pointing</w:t>
      </w:r>
      <w:r w:rsidR="00FF42AE">
        <w:rPr>
          <w:rFonts w:asciiTheme="minorHAnsi" w:hAnsiTheme="minorHAnsi" w:cstheme="minorHAnsi"/>
          <w:color w:val="auto"/>
        </w:rPr>
        <w:t xml:space="preserve"> to </w:t>
      </w:r>
      <w:r w:rsidR="00C5127D">
        <w:rPr>
          <w:rFonts w:asciiTheme="minorHAnsi" w:hAnsiTheme="minorHAnsi" w:cstheme="minorHAnsi"/>
          <w:color w:val="auto"/>
        </w:rPr>
        <w:t xml:space="preserve">the </w:t>
      </w:r>
      <w:r w:rsidR="007D52FB">
        <w:rPr>
          <w:rFonts w:asciiTheme="minorHAnsi" w:hAnsiTheme="minorHAnsi" w:cstheme="minorHAnsi"/>
          <w:color w:val="auto"/>
        </w:rPr>
        <w:t>gallbladder</w:t>
      </w:r>
      <w:r w:rsidR="00C5127D">
        <w:rPr>
          <w:rFonts w:asciiTheme="minorHAnsi" w:hAnsiTheme="minorHAnsi" w:cstheme="minorHAnsi"/>
          <w:color w:val="auto"/>
        </w:rPr>
        <w:t>)</w:t>
      </w:r>
      <w:r w:rsidR="007D52FB">
        <w:rPr>
          <w:rFonts w:asciiTheme="minorHAnsi" w:hAnsiTheme="minorHAnsi" w:cstheme="minorHAnsi"/>
          <w:color w:val="auto"/>
        </w:rPr>
        <w:t>.</w:t>
      </w:r>
      <w:r w:rsidR="006E08CD">
        <w:rPr>
          <w:rFonts w:asciiTheme="minorHAnsi" w:hAnsiTheme="minorHAnsi" w:cstheme="minorHAnsi"/>
          <w:color w:val="auto"/>
        </w:rPr>
        <w:t xml:space="preserve"> </w:t>
      </w:r>
      <w:r w:rsidR="00C5127D">
        <w:rPr>
          <w:rFonts w:asciiTheme="minorHAnsi" w:hAnsiTheme="minorHAnsi" w:cstheme="minorHAnsi"/>
          <w:color w:val="auto"/>
        </w:rPr>
        <w:t>(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F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3A3580">
        <w:rPr>
          <w:rFonts w:asciiTheme="minorHAnsi" w:hAnsiTheme="minorHAnsi" w:cstheme="minorHAnsi"/>
          <w:color w:val="auto"/>
        </w:rPr>
        <w:t xml:space="preserve">Gallbladder </w:t>
      </w:r>
      <w:r w:rsidR="0051678B">
        <w:rPr>
          <w:rFonts w:asciiTheme="minorHAnsi" w:hAnsiTheme="minorHAnsi" w:cstheme="minorHAnsi"/>
          <w:color w:val="auto"/>
        </w:rPr>
        <w:t>removal.</w:t>
      </w:r>
      <w:r w:rsidR="005B0884">
        <w:rPr>
          <w:rFonts w:asciiTheme="minorHAnsi" w:hAnsiTheme="minorHAnsi" w:cstheme="minorHAnsi"/>
          <w:color w:val="auto"/>
        </w:rPr>
        <w:t xml:space="preserve"> </w:t>
      </w:r>
      <w:r w:rsidR="00C5127D">
        <w:rPr>
          <w:rFonts w:asciiTheme="minorHAnsi" w:hAnsiTheme="minorHAnsi" w:cstheme="minorHAnsi"/>
          <w:color w:val="auto"/>
        </w:rPr>
        <w:t>(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G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9E6AA5">
        <w:rPr>
          <w:rFonts w:asciiTheme="minorHAnsi" w:hAnsiTheme="minorHAnsi" w:cstheme="minorHAnsi"/>
          <w:color w:val="auto"/>
        </w:rPr>
        <w:t>Teared-up liver in</w:t>
      </w:r>
      <w:r w:rsidR="00B363DC">
        <w:rPr>
          <w:rFonts w:asciiTheme="minorHAnsi" w:hAnsiTheme="minorHAnsi" w:cstheme="minorHAnsi"/>
          <w:color w:val="auto"/>
        </w:rPr>
        <w:t xml:space="preserve"> </w:t>
      </w:r>
      <w:r w:rsidR="00C5127D">
        <w:rPr>
          <w:rFonts w:asciiTheme="minorHAnsi" w:hAnsiTheme="minorHAnsi" w:cstheme="minorHAnsi"/>
          <w:color w:val="auto"/>
        </w:rPr>
        <w:t>hepatocyte wash medium</w:t>
      </w:r>
      <w:r w:rsidR="002124E1">
        <w:rPr>
          <w:rFonts w:asciiTheme="minorHAnsi" w:hAnsiTheme="minorHAnsi" w:cstheme="minorHAnsi"/>
          <w:color w:val="auto"/>
        </w:rPr>
        <w:t>.</w:t>
      </w:r>
      <w:r w:rsidR="005B0884">
        <w:rPr>
          <w:rFonts w:asciiTheme="minorHAnsi" w:hAnsiTheme="minorHAnsi" w:cstheme="minorHAnsi"/>
          <w:color w:val="auto"/>
        </w:rPr>
        <w:t xml:space="preserve"> </w:t>
      </w:r>
      <w:r w:rsidR="00C5127D">
        <w:rPr>
          <w:rFonts w:asciiTheme="minorHAnsi" w:hAnsiTheme="minorHAnsi" w:cstheme="minorHAnsi"/>
          <w:color w:val="auto"/>
        </w:rPr>
        <w:t>(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H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5B0884">
        <w:rPr>
          <w:rFonts w:asciiTheme="minorHAnsi" w:hAnsiTheme="minorHAnsi" w:cstheme="minorHAnsi"/>
          <w:color w:val="auto"/>
        </w:rPr>
        <w:t>Mixing</w:t>
      </w:r>
      <w:r w:rsidR="00A51A9D">
        <w:rPr>
          <w:rFonts w:asciiTheme="minorHAnsi" w:hAnsiTheme="minorHAnsi" w:cstheme="minorHAnsi"/>
          <w:color w:val="auto"/>
        </w:rPr>
        <w:t xml:space="preserve"> 1x Percoll-HBSS</w:t>
      </w:r>
      <w:r w:rsidR="005E1E60">
        <w:rPr>
          <w:rFonts w:asciiTheme="minorHAnsi" w:hAnsiTheme="minorHAnsi" w:cstheme="minorHAnsi"/>
          <w:color w:val="auto"/>
        </w:rPr>
        <w:t xml:space="preserve"> with filtered </w:t>
      </w:r>
      <w:r w:rsidR="006D4CC1">
        <w:rPr>
          <w:rFonts w:asciiTheme="minorHAnsi" w:hAnsiTheme="minorHAnsi" w:cstheme="minorHAnsi"/>
          <w:color w:val="auto"/>
        </w:rPr>
        <w:t xml:space="preserve">primary </w:t>
      </w:r>
      <w:r w:rsidR="003A70FF">
        <w:rPr>
          <w:rFonts w:asciiTheme="minorHAnsi" w:hAnsiTheme="minorHAnsi" w:cstheme="minorHAnsi"/>
          <w:color w:val="auto"/>
        </w:rPr>
        <w:t xml:space="preserve">hepatocyte before </w:t>
      </w:r>
      <w:r w:rsidR="00BC63DF">
        <w:rPr>
          <w:rFonts w:asciiTheme="minorHAnsi" w:hAnsiTheme="minorHAnsi" w:cstheme="minorHAnsi"/>
          <w:color w:val="auto"/>
        </w:rPr>
        <w:t>centrifuge.</w:t>
      </w:r>
      <w:r w:rsidR="006D0F36">
        <w:rPr>
          <w:rFonts w:asciiTheme="minorHAnsi" w:hAnsiTheme="minorHAnsi" w:cstheme="minorHAnsi"/>
          <w:color w:val="auto"/>
        </w:rPr>
        <w:t xml:space="preserve"> </w:t>
      </w:r>
      <w:r w:rsidR="00C5127D">
        <w:rPr>
          <w:rFonts w:asciiTheme="minorHAnsi" w:hAnsiTheme="minorHAnsi" w:cstheme="minorHAnsi"/>
          <w:color w:val="auto"/>
        </w:rPr>
        <w:t>(</w:t>
      </w:r>
      <w:r w:rsidR="006D0F36" w:rsidRPr="008E3782">
        <w:rPr>
          <w:rFonts w:asciiTheme="minorHAnsi" w:hAnsiTheme="minorHAnsi" w:cstheme="minorHAnsi"/>
          <w:b/>
          <w:bCs/>
          <w:color w:val="auto"/>
        </w:rPr>
        <w:t>I</w:t>
      </w:r>
      <w:r w:rsidR="00C5127D">
        <w:rPr>
          <w:rFonts w:asciiTheme="minorHAnsi" w:hAnsiTheme="minorHAnsi" w:cstheme="minorHAnsi"/>
          <w:color w:val="auto"/>
        </w:rPr>
        <w:t>,</w:t>
      </w:r>
      <w:r w:rsidR="005B0884">
        <w:rPr>
          <w:rFonts w:asciiTheme="minorHAnsi" w:hAnsiTheme="minorHAnsi" w:cstheme="minorHAnsi"/>
          <w:color w:val="auto"/>
        </w:rPr>
        <w:t xml:space="preserve"> 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G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5A0177">
        <w:rPr>
          <w:rFonts w:asciiTheme="minorHAnsi" w:hAnsiTheme="minorHAnsi" w:cstheme="minorHAnsi"/>
          <w:color w:val="auto"/>
        </w:rPr>
        <w:t xml:space="preserve">primary hepatocyte pellet </w:t>
      </w:r>
      <w:r w:rsidR="004C05A8">
        <w:rPr>
          <w:rFonts w:asciiTheme="minorHAnsi" w:hAnsiTheme="minorHAnsi" w:cstheme="minorHAnsi"/>
          <w:color w:val="auto"/>
        </w:rPr>
        <w:t xml:space="preserve">after centrifuge. </w:t>
      </w:r>
      <w:r w:rsidR="00C5127D">
        <w:rPr>
          <w:rFonts w:asciiTheme="minorHAnsi" w:hAnsiTheme="minorHAnsi" w:cstheme="minorHAnsi"/>
          <w:color w:val="auto"/>
        </w:rPr>
        <w:t>(</w:t>
      </w:r>
      <w:r w:rsidR="005B0884" w:rsidRPr="008E3782">
        <w:rPr>
          <w:rFonts w:asciiTheme="minorHAnsi" w:hAnsiTheme="minorHAnsi" w:cstheme="minorHAnsi"/>
          <w:b/>
          <w:bCs/>
          <w:color w:val="auto"/>
        </w:rPr>
        <w:t>K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917604">
        <w:rPr>
          <w:rFonts w:asciiTheme="minorHAnsi" w:hAnsiTheme="minorHAnsi" w:cstheme="minorHAnsi"/>
          <w:color w:val="auto"/>
        </w:rPr>
        <w:t>Primary hepatocyte resusp</w:t>
      </w:r>
      <w:r w:rsidR="009F7EE8">
        <w:rPr>
          <w:rFonts w:asciiTheme="minorHAnsi" w:hAnsiTheme="minorHAnsi" w:cstheme="minorHAnsi"/>
          <w:color w:val="auto"/>
        </w:rPr>
        <w:t xml:space="preserve">ension </w:t>
      </w:r>
      <w:r w:rsidR="00C5127D">
        <w:rPr>
          <w:rFonts w:asciiTheme="minorHAnsi" w:hAnsiTheme="minorHAnsi" w:cstheme="minorHAnsi"/>
          <w:color w:val="auto"/>
        </w:rPr>
        <w:t>within hepatocyte wash medium</w:t>
      </w:r>
      <w:r w:rsidR="009F7EE8">
        <w:rPr>
          <w:rFonts w:asciiTheme="minorHAnsi" w:hAnsiTheme="minorHAnsi" w:cstheme="minorHAnsi"/>
          <w:color w:val="auto"/>
        </w:rPr>
        <w:t xml:space="preserve">. </w:t>
      </w:r>
      <w:r w:rsidR="00C5127D">
        <w:rPr>
          <w:rFonts w:asciiTheme="minorHAnsi" w:hAnsiTheme="minorHAnsi" w:cstheme="minorHAnsi"/>
          <w:color w:val="auto"/>
        </w:rPr>
        <w:t>(</w:t>
      </w:r>
      <w:r w:rsidR="00AD7B9A" w:rsidRPr="008E3782">
        <w:rPr>
          <w:rFonts w:asciiTheme="minorHAnsi" w:hAnsiTheme="minorHAnsi" w:cstheme="minorHAnsi"/>
          <w:b/>
          <w:bCs/>
          <w:color w:val="auto"/>
        </w:rPr>
        <w:t>L</w:t>
      </w:r>
      <w:r w:rsidR="00C5127D">
        <w:rPr>
          <w:rFonts w:asciiTheme="minorHAnsi" w:hAnsiTheme="minorHAnsi" w:cstheme="minorHAnsi"/>
          <w:color w:val="auto"/>
        </w:rPr>
        <w:t xml:space="preserve">, </w:t>
      </w:r>
      <w:r w:rsidR="005E19F9" w:rsidRPr="008E3782">
        <w:rPr>
          <w:rFonts w:asciiTheme="minorHAnsi" w:hAnsiTheme="minorHAnsi" w:cstheme="minorHAnsi"/>
          <w:b/>
          <w:bCs/>
          <w:color w:val="auto"/>
        </w:rPr>
        <w:t>M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547630">
        <w:rPr>
          <w:rFonts w:asciiTheme="minorHAnsi" w:hAnsiTheme="minorHAnsi" w:cstheme="minorHAnsi"/>
          <w:color w:val="auto"/>
        </w:rPr>
        <w:t xml:space="preserve">Primary hepatocyte pellet </w:t>
      </w:r>
      <w:r w:rsidR="005E19F9">
        <w:rPr>
          <w:rFonts w:asciiTheme="minorHAnsi" w:hAnsiTheme="minorHAnsi" w:cstheme="minorHAnsi"/>
          <w:color w:val="auto"/>
        </w:rPr>
        <w:t xml:space="preserve">formed within </w:t>
      </w:r>
      <w:r w:rsidR="00C5127D">
        <w:rPr>
          <w:rFonts w:asciiTheme="minorHAnsi" w:hAnsiTheme="minorHAnsi" w:cstheme="minorHAnsi"/>
          <w:color w:val="auto"/>
        </w:rPr>
        <w:t>hepatocyte wash mediu</w:t>
      </w:r>
      <w:r w:rsidR="005E19F9">
        <w:rPr>
          <w:rFonts w:asciiTheme="minorHAnsi" w:hAnsiTheme="minorHAnsi" w:cstheme="minorHAnsi"/>
          <w:color w:val="auto"/>
        </w:rPr>
        <w:t xml:space="preserve">m </w:t>
      </w:r>
      <w:r w:rsidR="00547630">
        <w:rPr>
          <w:rFonts w:asciiTheme="minorHAnsi" w:hAnsiTheme="minorHAnsi" w:cstheme="minorHAnsi"/>
          <w:color w:val="auto"/>
        </w:rPr>
        <w:t>after centrifuge.</w:t>
      </w:r>
    </w:p>
    <w:p w14:paraId="4118FDB0" w14:textId="77777777" w:rsidR="005F1984" w:rsidRDefault="005F1984" w:rsidP="00DC2BF6">
      <w:pPr>
        <w:rPr>
          <w:rFonts w:asciiTheme="minorHAnsi" w:hAnsiTheme="minorHAnsi" w:cstheme="minorHAnsi"/>
          <w:color w:val="auto"/>
        </w:rPr>
      </w:pPr>
    </w:p>
    <w:p w14:paraId="18DA5A92" w14:textId="58E6A4C4" w:rsidR="009B097C" w:rsidRDefault="009B097C" w:rsidP="00DC2BF6">
      <w:pPr>
        <w:rPr>
          <w:rFonts w:asciiTheme="minorHAnsi" w:hAnsiTheme="minorHAnsi" w:cstheme="minorHAnsi"/>
          <w:color w:val="auto"/>
        </w:rPr>
      </w:pPr>
      <w:r w:rsidRPr="008E3782">
        <w:rPr>
          <w:rFonts w:asciiTheme="minorHAnsi" w:hAnsiTheme="minorHAnsi" w:cstheme="minorHAnsi"/>
          <w:b/>
          <w:bCs/>
          <w:color w:val="auto"/>
        </w:rPr>
        <w:t>Figure 3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 xml:space="preserve">: </w:t>
      </w:r>
      <w:r w:rsidRPr="008E3782">
        <w:rPr>
          <w:rFonts w:asciiTheme="minorHAnsi" w:hAnsiTheme="minorHAnsi" w:cstheme="minorHAnsi"/>
          <w:b/>
          <w:bCs/>
          <w:color w:val="auto"/>
        </w:rPr>
        <w:t xml:space="preserve">Primary </w:t>
      </w:r>
      <w:r w:rsidR="00780F01" w:rsidRPr="008E3782">
        <w:rPr>
          <w:rFonts w:asciiTheme="minorHAnsi" w:hAnsiTheme="minorHAnsi" w:cstheme="minorHAnsi"/>
          <w:b/>
          <w:bCs/>
          <w:color w:val="auto"/>
        </w:rPr>
        <w:t>hepatocytes after plating.</w:t>
      </w:r>
      <w:r w:rsidR="00780F01">
        <w:rPr>
          <w:rFonts w:asciiTheme="minorHAnsi" w:hAnsiTheme="minorHAnsi" w:cstheme="minorHAnsi"/>
          <w:color w:val="auto"/>
        </w:rPr>
        <w:t xml:space="preserve"> </w:t>
      </w:r>
      <w:r w:rsidR="006F0BC9">
        <w:rPr>
          <w:rFonts w:asciiTheme="minorHAnsi" w:hAnsiTheme="minorHAnsi" w:cstheme="minorHAnsi"/>
          <w:color w:val="auto"/>
        </w:rPr>
        <w:t xml:space="preserve">Images were taken after </w:t>
      </w:r>
      <w:r w:rsidR="00C5127D">
        <w:rPr>
          <w:rFonts w:asciiTheme="minorHAnsi" w:hAnsiTheme="minorHAnsi" w:cstheme="minorHAnsi"/>
          <w:color w:val="auto"/>
        </w:rPr>
        <w:t>(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A</w:t>
      </w:r>
      <w:r w:rsidR="00C5127D">
        <w:rPr>
          <w:rFonts w:asciiTheme="minorHAnsi" w:hAnsiTheme="minorHAnsi" w:cstheme="minorHAnsi"/>
          <w:color w:val="auto"/>
        </w:rPr>
        <w:t>)</w:t>
      </w:r>
      <w:r w:rsidR="006F0BC9">
        <w:rPr>
          <w:rFonts w:asciiTheme="minorHAnsi" w:hAnsiTheme="minorHAnsi" w:cstheme="minorHAnsi"/>
          <w:color w:val="auto"/>
        </w:rPr>
        <w:t>1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6F0BC9">
        <w:rPr>
          <w:rFonts w:asciiTheme="minorHAnsi" w:hAnsiTheme="minorHAnsi" w:cstheme="minorHAnsi"/>
          <w:color w:val="auto"/>
        </w:rPr>
        <w:t>h,</w:t>
      </w:r>
      <w:r w:rsidR="00C5127D">
        <w:rPr>
          <w:rFonts w:asciiTheme="minorHAnsi" w:hAnsiTheme="minorHAnsi" w:cstheme="minorHAnsi"/>
          <w:color w:val="auto"/>
        </w:rPr>
        <w:t xml:space="preserve"> (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B</w:t>
      </w:r>
      <w:r w:rsidR="00C5127D">
        <w:rPr>
          <w:rFonts w:asciiTheme="minorHAnsi" w:hAnsiTheme="minorHAnsi" w:cstheme="minorHAnsi"/>
          <w:color w:val="auto"/>
        </w:rPr>
        <w:t xml:space="preserve">, 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C</w:t>
      </w:r>
      <w:r w:rsidR="00C5127D">
        <w:rPr>
          <w:rFonts w:asciiTheme="minorHAnsi" w:hAnsiTheme="minorHAnsi" w:cstheme="minorHAnsi"/>
          <w:color w:val="auto"/>
        </w:rPr>
        <w:t>)</w:t>
      </w:r>
      <w:r w:rsidR="006F0BC9">
        <w:rPr>
          <w:rFonts w:asciiTheme="minorHAnsi" w:hAnsiTheme="minorHAnsi" w:cstheme="minorHAnsi"/>
          <w:color w:val="auto"/>
        </w:rPr>
        <w:t xml:space="preserve"> 12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6F0BC9">
        <w:rPr>
          <w:rFonts w:asciiTheme="minorHAnsi" w:hAnsiTheme="minorHAnsi" w:cstheme="minorHAnsi"/>
          <w:color w:val="auto"/>
        </w:rPr>
        <w:t>h</w:t>
      </w:r>
      <w:r w:rsidR="00E02620">
        <w:rPr>
          <w:rFonts w:asciiTheme="minorHAnsi" w:hAnsiTheme="minorHAnsi" w:cstheme="minorHAnsi"/>
          <w:color w:val="auto"/>
        </w:rPr>
        <w:t xml:space="preserve">, </w:t>
      </w:r>
      <w:r w:rsidR="00C5127D">
        <w:rPr>
          <w:rFonts w:asciiTheme="minorHAnsi" w:hAnsiTheme="minorHAnsi" w:cstheme="minorHAnsi"/>
          <w:color w:val="auto"/>
        </w:rPr>
        <w:t>(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D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E02620">
        <w:rPr>
          <w:rFonts w:asciiTheme="minorHAnsi" w:hAnsiTheme="minorHAnsi" w:cstheme="minorHAnsi"/>
          <w:color w:val="auto"/>
        </w:rPr>
        <w:t>24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E02620">
        <w:rPr>
          <w:rFonts w:asciiTheme="minorHAnsi" w:hAnsiTheme="minorHAnsi" w:cstheme="minorHAnsi"/>
          <w:color w:val="auto"/>
        </w:rPr>
        <w:t xml:space="preserve">h, </w:t>
      </w:r>
      <w:r w:rsidR="00C5127D">
        <w:rPr>
          <w:rFonts w:asciiTheme="minorHAnsi" w:hAnsiTheme="minorHAnsi" w:cstheme="minorHAnsi"/>
          <w:color w:val="auto"/>
        </w:rPr>
        <w:t>(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E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E02620">
        <w:rPr>
          <w:rFonts w:asciiTheme="minorHAnsi" w:hAnsiTheme="minorHAnsi" w:cstheme="minorHAnsi"/>
          <w:color w:val="auto"/>
        </w:rPr>
        <w:t>36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E02620">
        <w:rPr>
          <w:rFonts w:asciiTheme="minorHAnsi" w:hAnsiTheme="minorHAnsi" w:cstheme="minorHAnsi"/>
          <w:color w:val="auto"/>
        </w:rPr>
        <w:t xml:space="preserve">h, </w:t>
      </w:r>
      <w:r w:rsidR="00C5127D">
        <w:rPr>
          <w:rFonts w:asciiTheme="minorHAnsi" w:hAnsiTheme="minorHAnsi" w:cstheme="minorHAnsi"/>
          <w:color w:val="auto"/>
        </w:rPr>
        <w:t>(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F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C671E1">
        <w:rPr>
          <w:rFonts w:asciiTheme="minorHAnsi" w:hAnsiTheme="minorHAnsi" w:cstheme="minorHAnsi"/>
          <w:color w:val="auto"/>
        </w:rPr>
        <w:t>48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C671E1">
        <w:rPr>
          <w:rFonts w:asciiTheme="minorHAnsi" w:hAnsiTheme="minorHAnsi" w:cstheme="minorHAnsi"/>
          <w:color w:val="auto"/>
        </w:rPr>
        <w:t xml:space="preserve">h, </w:t>
      </w:r>
      <w:r w:rsidR="00C5127D">
        <w:rPr>
          <w:rFonts w:asciiTheme="minorHAnsi" w:hAnsiTheme="minorHAnsi" w:cstheme="minorHAnsi"/>
          <w:color w:val="auto"/>
        </w:rPr>
        <w:t>(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G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C671E1">
        <w:rPr>
          <w:rFonts w:asciiTheme="minorHAnsi" w:hAnsiTheme="minorHAnsi" w:cstheme="minorHAnsi"/>
          <w:color w:val="auto"/>
        </w:rPr>
        <w:t>72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C671E1">
        <w:rPr>
          <w:rFonts w:asciiTheme="minorHAnsi" w:hAnsiTheme="minorHAnsi" w:cstheme="minorHAnsi"/>
          <w:color w:val="auto"/>
        </w:rPr>
        <w:t>h</w:t>
      </w:r>
      <w:r w:rsidR="00C5127D">
        <w:rPr>
          <w:rFonts w:asciiTheme="minorHAnsi" w:hAnsiTheme="minorHAnsi" w:cstheme="minorHAnsi"/>
          <w:color w:val="auto"/>
        </w:rPr>
        <w:t>,</w:t>
      </w:r>
      <w:r w:rsidR="00C671E1">
        <w:rPr>
          <w:rFonts w:asciiTheme="minorHAnsi" w:hAnsiTheme="minorHAnsi" w:cstheme="minorHAnsi"/>
          <w:color w:val="auto"/>
        </w:rPr>
        <w:t xml:space="preserve"> and</w:t>
      </w:r>
      <w:r w:rsidR="00C5127D">
        <w:rPr>
          <w:rFonts w:asciiTheme="minorHAnsi" w:hAnsiTheme="minorHAnsi" w:cstheme="minorHAnsi"/>
          <w:color w:val="auto"/>
        </w:rPr>
        <w:t xml:space="preserve"> (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H</w:t>
      </w:r>
      <w:r w:rsidR="00C5127D">
        <w:rPr>
          <w:rFonts w:asciiTheme="minorHAnsi" w:hAnsiTheme="minorHAnsi" w:cstheme="minorHAnsi"/>
          <w:color w:val="auto"/>
        </w:rPr>
        <w:t>)</w:t>
      </w:r>
      <w:r w:rsidR="00C671E1">
        <w:rPr>
          <w:rFonts w:asciiTheme="minorHAnsi" w:hAnsiTheme="minorHAnsi" w:cstheme="minorHAnsi"/>
          <w:color w:val="auto"/>
        </w:rPr>
        <w:t xml:space="preserve"> 96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C671E1">
        <w:rPr>
          <w:rFonts w:asciiTheme="minorHAnsi" w:hAnsiTheme="minorHAnsi" w:cstheme="minorHAnsi"/>
          <w:color w:val="auto"/>
        </w:rPr>
        <w:t xml:space="preserve">h </w:t>
      </w:r>
      <w:r w:rsidR="00AC7500">
        <w:rPr>
          <w:rFonts w:asciiTheme="minorHAnsi" w:hAnsiTheme="minorHAnsi" w:cstheme="minorHAnsi"/>
          <w:color w:val="auto"/>
        </w:rPr>
        <w:t>primary hepatocyte plating.</w:t>
      </w:r>
      <w:r w:rsidR="004F49AA">
        <w:rPr>
          <w:rFonts w:asciiTheme="minorHAnsi" w:hAnsiTheme="minorHAnsi" w:cstheme="minorHAnsi"/>
          <w:color w:val="auto"/>
        </w:rPr>
        <w:t xml:space="preserve"> Scale bar = 100 </w:t>
      </w:r>
      <w:r w:rsidR="004F49AA" w:rsidRPr="004F49AA">
        <w:rPr>
          <w:rFonts w:asciiTheme="minorHAnsi" w:hAnsiTheme="minorHAnsi" w:cstheme="minorHAnsi"/>
          <w:color w:val="auto"/>
        </w:rPr>
        <w:t>µm</w:t>
      </w:r>
      <w:r w:rsidR="004F49AA">
        <w:rPr>
          <w:rFonts w:asciiTheme="minorHAnsi" w:hAnsiTheme="minorHAnsi" w:cstheme="minorHAnsi"/>
          <w:color w:val="auto"/>
        </w:rPr>
        <w:t>.</w:t>
      </w:r>
    </w:p>
    <w:p w14:paraId="42229A5E" w14:textId="77777777" w:rsidR="005F1984" w:rsidRDefault="005F1984" w:rsidP="00DC2BF6">
      <w:pPr>
        <w:rPr>
          <w:rFonts w:asciiTheme="minorHAnsi" w:hAnsiTheme="minorHAnsi" w:cstheme="minorHAnsi"/>
          <w:color w:val="auto"/>
        </w:rPr>
      </w:pPr>
    </w:p>
    <w:p w14:paraId="7D7FB140" w14:textId="4D56A302" w:rsidR="00AC7500" w:rsidRDefault="00AC7500" w:rsidP="00DC2BF6">
      <w:pPr>
        <w:rPr>
          <w:rFonts w:asciiTheme="minorHAnsi" w:hAnsiTheme="minorHAnsi" w:cstheme="minorHAnsi"/>
          <w:color w:val="auto"/>
        </w:rPr>
      </w:pPr>
      <w:r w:rsidRPr="008E3782">
        <w:rPr>
          <w:rFonts w:asciiTheme="minorHAnsi" w:hAnsiTheme="minorHAnsi" w:cstheme="minorHAnsi"/>
          <w:b/>
          <w:bCs/>
          <w:color w:val="auto"/>
        </w:rPr>
        <w:t>Figure 4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 xml:space="preserve">: </w:t>
      </w:r>
      <w:r w:rsidR="006812E4" w:rsidRPr="008E3782">
        <w:rPr>
          <w:rFonts w:asciiTheme="minorHAnsi" w:hAnsiTheme="minorHAnsi" w:cstheme="minorHAnsi"/>
          <w:b/>
          <w:bCs/>
          <w:color w:val="auto"/>
        </w:rPr>
        <w:t xml:space="preserve">Enhanced </w:t>
      </w:r>
      <w:r w:rsidR="0085064D" w:rsidRPr="008E3782">
        <w:rPr>
          <w:rFonts w:asciiTheme="minorHAnsi" w:hAnsiTheme="minorHAnsi" w:cstheme="minorHAnsi"/>
          <w:b/>
          <w:bCs/>
          <w:color w:val="auto"/>
        </w:rPr>
        <w:t xml:space="preserve">primary </w:t>
      </w:r>
      <w:r w:rsidR="00B0667F" w:rsidRPr="008E3782">
        <w:rPr>
          <w:rFonts w:asciiTheme="minorHAnsi" w:hAnsiTheme="minorHAnsi" w:cstheme="minorHAnsi"/>
          <w:b/>
          <w:bCs/>
          <w:color w:val="auto"/>
        </w:rPr>
        <w:t>hepatocyte purity after isolation</w:t>
      </w:r>
      <w:r w:rsidR="00B0667F">
        <w:rPr>
          <w:rFonts w:asciiTheme="minorHAnsi" w:hAnsiTheme="minorHAnsi" w:cstheme="minorHAnsi"/>
          <w:color w:val="auto"/>
        </w:rPr>
        <w:t xml:space="preserve">. </w:t>
      </w:r>
      <w:r w:rsidR="00FE69DB">
        <w:rPr>
          <w:rFonts w:asciiTheme="minorHAnsi" w:hAnsiTheme="minorHAnsi" w:cstheme="minorHAnsi"/>
          <w:color w:val="auto"/>
        </w:rPr>
        <w:t xml:space="preserve">RNA was isolated </w:t>
      </w:r>
      <w:r w:rsidR="00EB6392">
        <w:rPr>
          <w:rFonts w:asciiTheme="minorHAnsi" w:hAnsiTheme="minorHAnsi" w:cstheme="minorHAnsi"/>
          <w:color w:val="auto"/>
        </w:rPr>
        <w:t>before</w:t>
      </w:r>
      <w:r w:rsidR="009A62AE">
        <w:rPr>
          <w:rFonts w:asciiTheme="minorHAnsi" w:hAnsiTheme="minorHAnsi" w:cstheme="minorHAnsi"/>
          <w:color w:val="auto"/>
        </w:rPr>
        <w:t xml:space="preserve"> (from </w:t>
      </w:r>
      <w:r w:rsidR="00C5127D">
        <w:rPr>
          <w:rFonts w:asciiTheme="minorHAnsi" w:hAnsiTheme="minorHAnsi" w:cstheme="minorHAnsi"/>
          <w:color w:val="auto"/>
        </w:rPr>
        <w:t xml:space="preserve">the </w:t>
      </w:r>
      <w:r w:rsidR="009A62AE">
        <w:rPr>
          <w:rFonts w:asciiTheme="minorHAnsi" w:hAnsiTheme="minorHAnsi" w:cstheme="minorHAnsi"/>
          <w:color w:val="auto"/>
        </w:rPr>
        <w:t>whole liver)</w:t>
      </w:r>
      <w:r w:rsidR="00EB6392">
        <w:rPr>
          <w:rFonts w:asciiTheme="minorHAnsi" w:hAnsiTheme="minorHAnsi" w:cstheme="minorHAnsi"/>
          <w:color w:val="auto"/>
        </w:rPr>
        <w:t xml:space="preserve"> and </w:t>
      </w:r>
      <w:r w:rsidR="00327C7A">
        <w:rPr>
          <w:rFonts w:asciiTheme="minorHAnsi" w:hAnsiTheme="minorHAnsi" w:cstheme="minorHAnsi"/>
          <w:color w:val="auto"/>
        </w:rPr>
        <w:t xml:space="preserve">after </w:t>
      </w:r>
      <w:r w:rsidR="00724F25">
        <w:rPr>
          <w:rFonts w:asciiTheme="minorHAnsi" w:hAnsiTheme="minorHAnsi" w:cstheme="minorHAnsi"/>
          <w:color w:val="auto"/>
        </w:rPr>
        <w:t xml:space="preserve">(from </w:t>
      </w:r>
      <w:r w:rsidR="00585D76">
        <w:rPr>
          <w:rFonts w:asciiTheme="minorHAnsi" w:hAnsiTheme="minorHAnsi" w:cstheme="minorHAnsi"/>
          <w:color w:val="auto"/>
        </w:rPr>
        <w:t>isolated primary hepatocytes</w:t>
      </w:r>
      <w:r w:rsidR="00724F25">
        <w:rPr>
          <w:rFonts w:asciiTheme="minorHAnsi" w:hAnsiTheme="minorHAnsi" w:cstheme="minorHAnsi"/>
          <w:color w:val="auto"/>
        </w:rPr>
        <w:t xml:space="preserve">) </w:t>
      </w:r>
      <w:r w:rsidR="00327C7A">
        <w:rPr>
          <w:rFonts w:asciiTheme="minorHAnsi" w:hAnsiTheme="minorHAnsi" w:cstheme="minorHAnsi"/>
          <w:color w:val="auto"/>
        </w:rPr>
        <w:t xml:space="preserve">primary hepatocyte isolation, </w:t>
      </w:r>
      <w:r w:rsidR="00FD668E">
        <w:rPr>
          <w:rFonts w:asciiTheme="minorHAnsi" w:hAnsiTheme="minorHAnsi" w:cstheme="minorHAnsi"/>
          <w:color w:val="auto"/>
        </w:rPr>
        <w:t>followed by reverse transcription PCR</w:t>
      </w:r>
      <w:r w:rsidR="004445E5">
        <w:rPr>
          <w:rFonts w:asciiTheme="minorHAnsi" w:hAnsiTheme="minorHAnsi" w:cstheme="minorHAnsi"/>
          <w:color w:val="auto"/>
        </w:rPr>
        <w:t xml:space="preserve">, according to </w:t>
      </w:r>
      <w:r w:rsidR="00C5127D">
        <w:rPr>
          <w:rFonts w:asciiTheme="minorHAnsi" w:hAnsiTheme="minorHAnsi" w:cstheme="minorHAnsi"/>
          <w:color w:val="auto"/>
        </w:rPr>
        <w:t xml:space="preserve">a </w:t>
      </w:r>
      <w:r w:rsidR="00231B00">
        <w:rPr>
          <w:rFonts w:asciiTheme="minorHAnsi" w:hAnsiTheme="minorHAnsi" w:cstheme="minorHAnsi"/>
          <w:color w:val="auto"/>
        </w:rPr>
        <w:t>previous protocol</w:t>
      </w:r>
      <w:r w:rsidR="00231B00">
        <w:rPr>
          <w:rFonts w:asciiTheme="minorHAnsi" w:hAnsiTheme="minorHAnsi" w:cstheme="minorHAnsi"/>
          <w:color w:val="auto"/>
        </w:rPr>
        <w:fldChar w:fldCharType="begin"/>
      </w:r>
      <w:r w:rsidR="00F27BA8">
        <w:rPr>
          <w:rFonts w:asciiTheme="minorHAnsi" w:hAnsiTheme="minorHAnsi" w:cstheme="minorHAnsi"/>
          <w:color w:val="auto"/>
        </w:rPr>
        <w:instrText xml:space="preserve"> ADDIN EN.CITE &lt;EndNote&gt;&lt;Cite&gt;&lt;Author&gt;Wang&lt;/Author&gt;&lt;Year&gt;2019&lt;/Year&gt;&lt;RecNum&gt;13&lt;/RecNum&gt;&lt;DisplayText&gt;&lt;style face="superscript"&gt;9&lt;/style&gt;&lt;/DisplayText&gt;&lt;record&gt;&lt;rec-number&gt;13&lt;/rec-number&gt;&lt;foreign-keys&gt;&lt;key app="EN" db-id="dvr5vxavzef22lertsnp22avrezratd55wtd" timestamp="1590880025"&gt;13&lt;/key&gt;&lt;/foreign-keys&gt;&lt;ref-type name="Journal Article"&gt;17&lt;/ref-type&gt;&lt;contributors&gt;&lt;authors&gt;&lt;author&gt;Wang, Z.&lt;/author&gt;&lt;author&gt;Feng, M.&lt;/author&gt;&lt;author&gt;Awe, O.&lt;/author&gt;&lt;author&gt;Ma, Y.&lt;/author&gt;&lt;author&gt;Shen, M.&lt;/author&gt;&lt;author&gt;Xue, P.&lt;/author&gt;&lt;author&gt;Ahima, R.&lt;/author&gt;&lt;author&gt;Wolfe, A.&lt;/author&gt;&lt;author&gt;Segars, J.&lt;/author&gt;&lt;author&gt;Wu, S.&lt;/author&gt;&lt;/authors&gt;&lt;/contributors&gt;&lt;auth-address&gt;Department of Pediatrics, Johns Hopkins University School of Medicine, Baltimore, Maryland, USA.&amp;#xD;Department of Pediatrics, Affiliated Hospital of Jiangnan University, Wuxi, China.&amp;#xD;Department of Gynecology and Obstetrics, Shuguang Hospital Affiliated with Shanghai University of Traditional Chinese Medicine, Shanghai, China.&amp;#xD;Department of Medicine.&amp;#xD;Department of Molecular and Cellular Physiology, and.&amp;#xD;Department of Gynecology and Obstetrics, Johns Hopkins University School of Medicine, Baltimore, Maryland, USA.&lt;/auth-address&gt;&lt;titles&gt;&lt;title&gt;Gonadotrope androgen receptor mediates pituitary responsiveness to hormones and androgen-induced subfertility&lt;/title&gt;&lt;secondary-title&gt;JCI Insight&lt;/secondary-title&gt;&lt;/titles&gt;&lt;periodical&gt;&lt;full-title&gt;JCI Insight&lt;/full-title&gt;&lt;/periodical&gt;&lt;volume&gt;5&lt;/volume&gt;&lt;edition&gt;2019/08/09&lt;/edition&gt;&lt;keywords&gt;&lt;keyword&gt;Endocrinology&lt;/keyword&gt;&lt;keyword&gt;Fertility&lt;/keyword&gt;&lt;keyword&gt;Reproductive Biology&lt;/keyword&gt;&lt;keyword&gt;Sex hormones&lt;/keyword&gt;&lt;/keywords&gt;&lt;dates&gt;&lt;year&gt;2019&lt;/year&gt;&lt;pub-dates&gt;&lt;date&gt;Aug 8&lt;/date&gt;&lt;/pub-dates&gt;&lt;/dates&gt;&lt;isbn&gt;2379-3708 (Electronic)&amp;#xD;2379-3708 (Linking)&lt;/isbn&gt;&lt;accession-num&gt;31393859&lt;/accession-num&gt;&lt;urls&gt;&lt;related-urls&gt;&lt;url&gt;https://www.ncbi.nlm.nih.gov/pubmed/31393859&lt;/url&gt;&lt;/related-urls&gt;&lt;/urls&gt;&lt;custom2&gt;PMC6777920&lt;/custom2&gt;&lt;electronic-resource-num&gt;10.1172/jci.insight.127817&lt;/electronic-resource-num&gt;&lt;/record&gt;&lt;/Cite&gt;&lt;/EndNote&gt;</w:instrText>
      </w:r>
      <w:r w:rsidR="00231B00">
        <w:rPr>
          <w:rFonts w:asciiTheme="minorHAnsi" w:hAnsiTheme="minorHAnsi" w:cstheme="minorHAnsi"/>
          <w:color w:val="auto"/>
        </w:rPr>
        <w:fldChar w:fldCharType="separate"/>
      </w:r>
      <w:r w:rsidR="00F27BA8" w:rsidRPr="00F27BA8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231B00">
        <w:rPr>
          <w:rFonts w:asciiTheme="minorHAnsi" w:hAnsiTheme="minorHAnsi" w:cstheme="minorHAnsi"/>
          <w:color w:val="auto"/>
        </w:rPr>
        <w:fldChar w:fldCharType="end"/>
      </w:r>
      <w:r w:rsidR="00FD668E">
        <w:rPr>
          <w:rFonts w:asciiTheme="minorHAnsi" w:hAnsiTheme="minorHAnsi" w:cstheme="minorHAnsi"/>
          <w:color w:val="auto"/>
        </w:rPr>
        <w:t xml:space="preserve">. </w:t>
      </w:r>
      <w:r w:rsidR="00946E8B">
        <w:rPr>
          <w:rFonts w:asciiTheme="minorHAnsi" w:hAnsiTheme="minorHAnsi" w:cstheme="minorHAnsi"/>
          <w:color w:val="auto"/>
        </w:rPr>
        <w:t xml:space="preserve">The primary hepatocyte purity was </w:t>
      </w:r>
      <w:r w:rsidR="00DC6B50">
        <w:rPr>
          <w:rFonts w:asciiTheme="minorHAnsi" w:hAnsiTheme="minorHAnsi" w:cstheme="minorHAnsi"/>
          <w:color w:val="auto"/>
        </w:rPr>
        <w:t xml:space="preserve">assessed </w:t>
      </w:r>
      <w:r w:rsidR="00C7117C">
        <w:rPr>
          <w:rFonts w:asciiTheme="minorHAnsi" w:hAnsiTheme="minorHAnsi" w:cstheme="minorHAnsi"/>
          <w:color w:val="auto"/>
        </w:rPr>
        <w:t>by</w:t>
      </w:r>
      <w:r w:rsidR="00DC6B50">
        <w:rPr>
          <w:rFonts w:asciiTheme="minorHAnsi" w:hAnsiTheme="minorHAnsi" w:cstheme="minorHAnsi"/>
          <w:color w:val="auto"/>
        </w:rPr>
        <w:t xml:space="preserve"> </w:t>
      </w:r>
      <w:r w:rsidR="006509D6">
        <w:rPr>
          <w:rFonts w:asciiTheme="minorHAnsi" w:hAnsiTheme="minorHAnsi" w:cstheme="minorHAnsi"/>
          <w:color w:val="auto"/>
        </w:rPr>
        <w:t xml:space="preserve">real-time PCR </w:t>
      </w:r>
      <w:r w:rsidR="00C7117C">
        <w:rPr>
          <w:rFonts w:asciiTheme="minorHAnsi" w:hAnsiTheme="minorHAnsi" w:cstheme="minorHAnsi"/>
          <w:color w:val="auto"/>
        </w:rPr>
        <w:t xml:space="preserve">with primers for </w:t>
      </w:r>
      <w:r w:rsidR="006567A1">
        <w:rPr>
          <w:rFonts w:asciiTheme="minorHAnsi" w:hAnsiTheme="minorHAnsi" w:cstheme="minorHAnsi"/>
          <w:color w:val="auto"/>
        </w:rPr>
        <w:t>hepatocyte markers</w:t>
      </w:r>
      <w:r w:rsidR="005E2BD4">
        <w:rPr>
          <w:rFonts w:asciiTheme="minorHAnsi" w:hAnsiTheme="minorHAnsi" w:cstheme="minorHAnsi"/>
          <w:color w:val="auto"/>
        </w:rPr>
        <w:t xml:space="preserve"> (A)</w:t>
      </w:r>
      <w:r w:rsidR="006567A1">
        <w:rPr>
          <w:rFonts w:asciiTheme="minorHAnsi" w:hAnsiTheme="minorHAnsi" w:cstheme="minorHAnsi"/>
          <w:color w:val="auto"/>
        </w:rPr>
        <w:t xml:space="preserve"> </w:t>
      </w:r>
      <w:r w:rsidR="00764B10" w:rsidRPr="008E3782">
        <w:rPr>
          <w:rFonts w:asciiTheme="minorHAnsi" w:hAnsiTheme="minorHAnsi" w:cstheme="minorHAnsi"/>
          <w:iCs/>
          <w:color w:val="auto"/>
        </w:rPr>
        <w:t>TTR</w:t>
      </w:r>
      <w:r w:rsidR="00764B10" w:rsidRPr="00C5127D">
        <w:rPr>
          <w:rFonts w:asciiTheme="minorHAnsi" w:hAnsiTheme="minorHAnsi" w:cstheme="minorHAnsi"/>
          <w:iCs/>
          <w:color w:val="auto"/>
        </w:rPr>
        <w:t xml:space="preserve"> , </w:t>
      </w:r>
      <w:r w:rsidR="005E2BD4">
        <w:rPr>
          <w:rFonts w:asciiTheme="minorHAnsi" w:hAnsiTheme="minorHAnsi" w:cstheme="minorHAnsi"/>
          <w:iCs/>
          <w:color w:val="auto"/>
        </w:rPr>
        <w:t xml:space="preserve">(B) </w:t>
      </w:r>
      <w:r w:rsidR="00764B10" w:rsidRPr="008E3782">
        <w:rPr>
          <w:rFonts w:asciiTheme="minorHAnsi" w:hAnsiTheme="minorHAnsi" w:cstheme="minorHAnsi"/>
          <w:iCs/>
          <w:color w:val="auto"/>
        </w:rPr>
        <w:t>CD95</w:t>
      </w:r>
      <w:r w:rsidR="00764B10" w:rsidRPr="00C5127D">
        <w:rPr>
          <w:rFonts w:asciiTheme="minorHAnsi" w:hAnsiTheme="minorHAnsi" w:cstheme="minorHAnsi"/>
          <w:iCs/>
          <w:color w:val="auto"/>
        </w:rPr>
        <w:t xml:space="preserve">, </w:t>
      </w:r>
      <w:r w:rsidR="005E2BD4" w:rsidRPr="00C5127D">
        <w:rPr>
          <w:rFonts w:asciiTheme="minorHAnsi" w:hAnsiTheme="minorHAnsi" w:cstheme="minorHAnsi"/>
          <w:iCs/>
          <w:color w:val="auto"/>
        </w:rPr>
        <w:t>(</w:t>
      </w:r>
      <w:r w:rsidR="005E2BD4" w:rsidRPr="008E3782">
        <w:rPr>
          <w:rFonts w:asciiTheme="minorHAnsi" w:hAnsiTheme="minorHAnsi" w:cstheme="minorHAnsi"/>
          <w:b/>
          <w:bCs/>
          <w:iCs/>
          <w:color w:val="auto"/>
        </w:rPr>
        <w:t>C</w:t>
      </w:r>
      <w:r w:rsidR="005E2BD4" w:rsidRPr="00C5127D">
        <w:rPr>
          <w:rFonts w:asciiTheme="minorHAnsi" w:hAnsiTheme="minorHAnsi" w:cstheme="minorHAnsi"/>
          <w:iCs/>
          <w:color w:val="auto"/>
        </w:rPr>
        <w:t>)</w:t>
      </w:r>
      <w:r w:rsidR="005E2BD4">
        <w:rPr>
          <w:rFonts w:asciiTheme="minorHAnsi" w:hAnsiTheme="minorHAnsi" w:cstheme="minorHAnsi"/>
          <w:iCs/>
          <w:color w:val="auto"/>
        </w:rPr>
        <w:t xml:space="preserve"> </w:t>
      </w:r>
      <w:r w:rsidR="006E1171" w:rsidRPr="008E3782">
        <w:rPr>
          <w:rFonts w:asciiTheme="minorHAnsi" w:hAnsiTheme="minorHAnsi" w:cstheme="minorHAnsi"/>
          <w:iCs/>
          <w:color w:val="auto"/>
        </w:rPr>
        <w:t>ASGR</w:t>
      </w:r>
      <w:r w:rsidR="00764B10" w:rsidRPr="008E3782">
        <w:rPr>
          <w:rFonts w:asciiTheme="minorHAnsi" w:hAnsiTheme="minorHAnsi" w:cstheme="minorHAnsi"/>
          <w:iCs/>
          <w:color w:val="auto"/>
        </w:rPr>
        <w:t>1</w:t>
      </w:r>
      <w:r w:rsidR="00764B10" w:rsidRPr="00C5127D">
        <w:rPr>
          <w:rFonts w:asciiTheme="minorHAnsi" w:hAnsiTheme="minorHAnsi" w:cstheme="minorHAnsi"/>
          <w:iCs/>
          <w:color w:val="auto"/>
        </w:rPr>
        <w:t xml:space="preserve"> </w:t>
      </w:r>
      <w:r w:rsidR="00EA329F" w:rsidRPr="00C5127D">
        <w:rPr>
          <w:rFonts w:asciiTheme="minorHAnsi" w:hAnsiTheme="minorHAnsi" w:cstheme="minorHAnsi"/>
          <w:iCs/>
          <w:color w:val="auto"/>
        </w:rPr>
        <w:t xml:space="preserve"> and </w:t>
      </w:r>
      <w:r w:rsidR="005E2BD4" w:rsidRPr="00C5127D">
        <w:rPr>
          <w:rFonts w:asciiTheme="minorHAnsi" w:hAnsiTheme="minorHAnsi" w:cstheme="minorHAnsi"/>
          <w:iCs/>
          <w:color w:val="auto"/>
        </w:rPr>
        <w:t>(</w:t>
      </w:r>
      <w:r w:rsidR="005E2BD4" w:rsidRPr="008E3782">
        <w:rPr>
          <w:rFonts w:asciiTheme="minorHAnsi" w:hAnsiTheme="minorHAnsi" w:cstheme="minorHAnsi"/>
          <w:b/>
          <w:bCs/>
          <w:iCs/>
          <w:color w:val="auto"/>
        </w:rPr>
        <w:t>D</w:t>
      </w:r>
      <w:r w:rsidR="005E2BD4" w:rsidRPr="00C5127D">
        <w:rPr>
          <w:rFonts w:asciiTheme="minorHAnsi" w:hAnsiTheme="minorHAnsi" w:cstheme="minorHAnsi"/>
          <w:iCs/>
          <w:color w:val="auto"/>
        </w:rPr>
        <w:t>)</w:t>
      </w:r>
      <w:r w:rsidR="005E2BD4">
        <w:rPr>
          <w:rFonts w:asciiTheme="minorHAnsi" w:hAnsiTheme="minorHAnsi" w:cstheme="minorHAnsi"/>
          <w:iCs/>
          <w:color w:val="auto"/>
        </w:rPr>
        <w:t xml:space="preserve"> </w:t>
      </w:r>
      <w:r w:rsidR="006E1171" w:rsidRPr="008E3782">
        <w:rPr>
          <w:rFonts w:asciiTheme="minorHAnsi" w:hAnsiTheme="minorHAnsi" w:cstheme="minorHAnsi"/>
          <w:iCs/>
          <w:color w:val="auto"/>
        </w:rPr>
        <w:t>ASGR</w:t>
      </w:r>
      <w:r w:rsidR="00764B10" w:rsidRPr="008E3782">
        <w:rPr>
          <w:rFonts w:asciiTheme="minorHAnsi" w:hAnsiTheme="minorHAnsi" w:cstheme="minorHAnsi"/>
          <w:iCs/>
          <w:color w:val="auto"/>
        </w:rPr>
        <w:t>2</w:t>
      </w:r>
      <w:r w:rsidR="00D34A0F" w:rsidRPr="00C5127D">
        <w:rPr>
          <w:rFonts w:asciiTheme="minorHAnsi" w:hAnsiTheme="minorHAnsi" w:cstheme="minorHAnsi"/>
          <w:iCs/>
          <w:color w:val="auto"/>
        </w:rPr>
        <w:t>,</w:t>
      </w:r>
      <w:r w:rsidR="00267E1F" w:rsidRPr="00C5127D">
        <w:rPr>
          <w:rFonts w:asciiTheme="minorHAnsi" w:hAnsiTheme="minorHAnsi" w:cstheme="minorHAnsi"/>
          <w:iCs/>
          <w:color w:val="auto"/>
        </w:rPr>
        <w:t xml:space="preserve"> while also with </w:t>
      </w:r>
      <w:r w:rsidR="00AE4A96" w:rsidRPr="00C5127D">
        <w:rPr>
          <w:rFonts w:asciiTheme="minorHAnsi" w:hAnsiTheme="minorHAnsi" w:cstheme="minorHAnsi"/>
          <w:iCs/>
          <w:color w:val="auto"/>
        </w:rPr>
        <w:t xml:space="preserve">immune cell marker </w:t>
      </w:r>
      <w:r w:rsidR="005E2BD4" w:rsidRPr="00C5127D">
        <w:rPr>
          <w:rFonts w:asciiTheme="minorHAnsi" w:hAnsiTheme="minorHAnsi" w:cstheme="minorHAnsi"/>
          <w:iCs/>
          <w:color w:val="auto"/>
        </w:rPr>
        <w:t>(</w:t>
      </w:r>
      <w:r w:rsidR="005E2BD4" w:rsidRPr="008E3782">
        <w:rPr>
          <w:rFonts w:asciiTheme="minorHAnsi" w:hAnsiTheme="minorHAnsi" w:cstheme="minorHAnsi"/>
          <w:b/>
          <w:bCs/>
          <w:iCs/>
          <w:color w:val="auto"/>
        </w:rPr>
        <w:t>E</w:t>
      </w:r>
      <w:r w:rsidR="005E2BD4" w:rsidRPr="00C5127D">
        <w:rPr>
          <w:rFonts w:asciiTheme="minorHAnsi" w:hAnsiTheme="minorHAnsi" w:cstheme="minorHAnsi"/>
          <w:iCs/>
          <w:color w:val="auto"/>
        </w:rPr>
        <w:t>)</w:t>
      </w:r>
      <w:r w:rsidR="005E2BD4">
        <w:rPr>
          <w:rFonts w:asciiTheme="minorHAnsi" w:hAnsiTheme="minorHAnsi" w:cstheme="minorHAnsi"/>
          <w:iCs/>
          <w:color w:val="auto"/>
        </w:rPr>
        <w:t xml:space="preserve"> </w:t>
      </w:r>
      <w:r w:rsidR="0039494C" w:rsidRPr="008E3782">
        <w:rPr>
          <w:rFonts w:asciiTheme="minorHAnsi" w:hAnsiTheme="minorHAnsi" w:cstheme="minorHAnsi"/>
          <w:iCs/>
          <w:color w:val="auto"/>
        </w:rPr>
        <w:t>CD45</w:t>
      </w:r>
      <w:r w:rsidR="0039494C" w:rsidRPr="00C5127D">
        <w:rPr>
          <w:rFonts w:asciiTheme="minorHAnsi" w:hAnsiTheme="minorHAnsi" w:cstheme="minorHAnsi"/>
          <w:iCs/>
          <w:color w:val="auto"/>
        </w:rPr>
        <w:t xml:space="preserve">, </w:t>
      </w:r>
      <w:r w:rsidR="005E2BD4" w:rsidRPr="00C5127D">
        <w:rPr>
          <w:rFonts w:asciiTheme="minorHAnsi" w:hAnsiTheme="minorHAnsi" w:cstheme="minorHAnsi"/>
          <w:iCs/>
          <w:color w:val="auto"/>
        </w:rPr>
        <w:t>(</w:t>
      </w:r>
      <w:r w:rsidR="005E2BD4" w:rsidRPr="008E3782">
        <w:rPr>
          <w:rFonts w:asciiTheme="minorHAnsi" w:hAnsiTheme="minorHAnsi" w:cstheme="minorHAnsi"/>
          <w:b/>
          <w:bCs/>
          <w:iCs/>
          <w:color w:val="auto"/>
        </w:rPr>
        <w:t>F</w:t>
      </w:r>
      <w:r w:rsidR="005E2BD4" w:rsidRPr="00C5127D">
        <w:rPr>
          <w:rFonts w:asciiTheme="minorHAnsi" w:hAnsiTheme="minorHAnsi" w:cstheme="minorHAnsi"/>
          <w:iCs/>
          <w:color w:val="auto"/>
        </w:rPr>
        <w:t>)</w:t>
      </w:r>
      <w:r w:rsidR="005E2BD4">
        <w:rPr>
          <w:rFonts w:asciiTheme="minorHAnsi" w:hAnsiTheme="minorHAnsi" w:cstheme="minorHAnsi"/>
          <w:iCs/>
          <w:color w:val="auto"/>
        </w:rPr>
        <w:t xml:space="preserve"> </w:t>
      </w:r>
      <w:r w:rsidR="00EA329F" w:rsidRPr="00C5127D">
        <w:rPr>
          <w:rFonts w:asciiTheme="minorHAnsi" w:hAnsiTheme="minorHAnsi" w:cstheme="minorHAnsi"/>
          <w:iCs/>
          <w:color w:val="auto"/>
        </w:rPr>
        <w:t xml:space="preserve">Stellate cell marker </w:t>
      </w:r>
      <w:r w:rsidR="001B7668" w:rsidRPr="008E3782">
        <w:rPr>
          <w:rFonts w:asciiTheme="minorHAnsi" w:hAnsiTheme="minorHAnsi" w:cstheme="minorHAnsi"/>
          <w:iCs/>
          <w:color w:val="auto"/>
        </w:rPr>
        <w:t>COL1A1</w:t>
      </w:r>
      <w:r w:rsidR="009B299B" w:rsidRPr="00C5127D">
        <w:rPr>
          <w:rFonts w:asciiTheme="minorHAnsi" w:hAnsiTheme="minorHAnsi" w:cstheme="minorHAnsi"/>
          <w:iCs/>
          <w:color w:val="auto"/>
        </w:rPr>
        <w:t xml:space="preserve">, and </w:t>
      </w:r>
      <w:r w:rsidR="005E2BD4" w:rsidRPr="00C5127D">
        <w:rPr>
          <w:rFonts w:asciiTheme="minorHAnsi" w:hAnsiTheme="minorHAnsi" w:cstheme="minorHAnsi"/>
          <w:iCs/>
          <w:color w:val="auto"/>
        </w:rPr>
        <w:t>(</w:t>
      </w:r>
      <w:r w:rsidR="005E2BD4" w:rsidRPr="008E3782">
        <w:rPr>
          <w:rFonts w:asciiTheme="minorHAnsi" w:hAnsiTheme="minorHAnsi" w:cstheme="minorHAnsi"/>
          <w:b/>
          <w:bCs/>
          <w:iCs/>
          <w:color w:val="auto"/>
        </w:rPr>
        <w:t>G</w:t>
      </w:r>
      <w:r w:rsidR="005E2BD4" w:rsidRPr="00C5127D">
        <w:rPr>
          <w:rFonts w:asciiTheme="minorHAnsi" w:hAnsiTheme="minorHAnsi" w:cstheme="minorHAnsi"/>
          <w:iCs/>
          <w:color w:val="auto"/>
        </w:rPr>
        <w:t>)</w:t>
      </w:r>
      <w:r w:rsidR="005E2BD4">
        <w:rPr>
          <w:rFonts w:asciiTheme="minorHAnsi" w:hAnsiTheme="minorHAnsi" w:cstheme="minorHAnsi"/>
          <w:iCs/>
          <w:color w:val="auto"/>
        </w:rPr>
        <w:t xml:space="preserve"> </w:t>
      </w:r>
      <w:r w:rsidR="009B299B" w:rsidRPr="00C5127D">
        <w:rPr>
          <w:rFonts w:asciiTheme="minorHAnsi" w:hAnsiTheme="minorHAnsi" w:cstheme="minorHAnsi"/>
          <w:iCs/>
          <w:color w:val="auto"/>
        </w:rPr>
        <w:t xml:space="preserve">endothelial cell marker </w:t>
      </w:r>
      <w:r w:rsidR="009B299B" w:rsidRPr="008E3782">
        <w:rPr>
          <w:rFonts w:asciiTheme="minorHAnsi" w:hAnsiTheme="minorHAnsi" w:cstheme="minorHAnsi"/>
          <w:iCs/>
          <w:color w:val="auto"/>
        </w:rPr>
        <w:t>TIE2</w:t>
      </w:r>
      <w:r w:rsidR="009B299B" w:rsidRPr="00C5127D">
        <w:rPr>
          <w:rFonts w:asciiTheme="minorHAnsi" w:hAnsiTheme="minorHAnsi" w:cstheme="minorHAnsi"/>
          <w:iCs/>
          <w:color w:val="auto"/>
        </w:rPr>
        <w:t xml:space="preserve">. </w:t>
      </w:r>
      <w:r w:rsidR="005E2BD4" w:rsidRPr="00C5127D">
        <w:rPr>
          <w:rFonts w:asciiTheme="minorHAnsi" w:hAnsiTheme="minorHAnsi" w:cstheme="minorHAnsi"/>
          <w:iCs/>
          <w:color w:val="auto"/>
        </w:rPr>
        <w:t>(</w:t>
      </w:r>
      <w:r w:rsidR="005E2BD4" w:rsidRPr="008E3782">
        <w:rPr>
          <w:rFonts w:asciiTheme="minorHAnsi" w:hAnsiTheme="minorHAnsi" w:cstheme="minorHAnsi"/>
          <w:b/>
          <w:bCs/>
          <w:iCs/>
          <w:color w:val="auto"/>
        </w:rPr>
        <w:t>H</w:t>
      </w:r>
      <w:r w:rsidR="005E2BD4" w:rsidRPr="00C5127D">
        <w:rPr>
          <w:rFonts w:asciiTheme="minorHAnsi" w:hAnsiTheme="minorHAnsi" w:cstheme="minorHAnsi"/>
          <w:iCs/>
          <w:color w:val="auto"/>
        </w:rPr>
        <w:t>)</w:t>
      </w:r>
      <w:r w:rsidR="005E2BD4">
        <w:rPr>
          <w:rFonts w:asciiTheme="minorHAnsi" w:hAnsiTheme="minorHAnsi" w:cstheme="minorHAnsi"/>
          <w:iCs/>
          <w:color w:val="auto"/>
        </w:rPr>
        <w:t xml:space="preserve"> </w:t>
      </w:r>
      <w:r w:rsidR="00BD2F64" w:rsidRPr="00C5127D">
        <w:rPr>
          <w:rFonts w:asciiTheme="minorHAnsi" w:hAnsiTheme="minorHAnsi" w:cstheme="minorHAnsi"/>
          <w:iCs/>
          <w:color w:val="auto"/>
        </w:rPr>
        <w:t xml:space="preserve">Heatmap was generated </w:t>
      </w:r>
      <w:r w:rsidR="00EB6392" w:rsidRPr="00C5127D">
        <w:rPr>
          <w:rFonts w:asciiTheme="minorHAnsi" w:hAnsiTheme="minorHAnsi" w:cstheme="minorHAnsi"/>
          <w:iCs/>
          <w:color w:val="auto"/>
        </w:rPr>
        <w:t>for the expression changes</w:t>
      </w:r>
      <w:r w:rsidR="00724F25" w:rsidRPr="00C5127D">
        <w:rPr>
          <w:rFonts w:asciiTheme="minorHAnsi" w:hAnsiTheme="minorHAnsi" w:cstheme="minorHAnsi"/>
          <w:iCs/>
          <w:color w:val="auto"/>
        </w:rPr>
        <w:t xml:space="preserve"> of </w:t>
      </w:r>
      <w:r w:rsidR="00B660F8" w:rsidRPr="00C5127D">
        <w:rPr>
          <w:rFonts w:asciiTheme="minorHAnsi" w:hAnsiTheme="minorHAnsi" w:cstheme="minorHAnsi"/>
          <w:iCs/>
          <w:color w:val="auto"/>
        </w:rPr>
        <w:t>cell type markers</w:t>
      </w:r>
      <w:r w:rsidR="009C4EAD" w:rsidRPr="00C5127D">
        <w:rPr>
          <w:rFonts w:asciiTheme="minorHAnsi" w:hAnsiTheme="minorHAnsi" w:cstheme="minorHAnsi"/>
          <w:iCs/>
          <w:color w:val="auto"/>
        </w:rPr>
        <w:t xml:space="preserve"> before and after primary hepatocyte isolation</w:t>
      </w:r>
      <w:r w:rsidR="00112EB1" w:rsidRPr="00C5127D">
        <w:rPr>
          <w:rFonts w:asciiTheme="minorHAnsi" w:hAnsiTheme="minorHAnsi" w:cstheme="minorHAnsi"/>
          <w:iCs/>
          <w:color w:val="auto"/>
        </w:rPr>
        <w:t>.</w:t>
      </w:r>
      <w:r w:rsidR="00EB6392" w:rsidRPr="00C5127D">
        <w:rPr>
          <w:rFonts w:asciiTheme="minorHAnsi" w:hAnsiTheme="minorHAnsi" w:cstheme="minorHAnsi"/>
          <w:iCs/>
          <w:color w:val="auto"/>
        </w:rPr>
        <w:t xml:space="preserve"> </w:t>
      </w:r>
      <w:r w:rsidR="006C419C" w:rsidRPr="008E3782">
        <w:rPr>
          <w:rFonts w:asciiTheme="minorHAnsi" w:hAnsiTheme="minorHAnsi" w:cstheme="minorHAnsi"/>
          <w:iCs/>
          <w:color w:val="auto"/>
        </w:rPr>
        <w:t>GAPDH</w:t>
      </w:r>
      <w:r w:rsidR="00472E45" w:rsidRPr="00C5127D">
        <w:rPr>
          <w:rFonts w:asciiTheme="minorHAnsi" w:hAnsiTheme="minorHAnsi" w:cstheme="minorHAnsi"/>
          <w:iCs/>
          <w:color w:val="auto"/>
        </w:rPr>
        <w:t xml:space="preserve"> </w:t>
      </w:r>
      <w:r w:rsidR="003E0AC4" w:rsidRPr="00C5127D">
        <w:rPr>
          <w:rFonts w:asciiTheme="minorHAnsi" w:hAnsiTheme="minorHAnsi" w:cstheme="minorHAnsi"/>
          <w:iCs/>
          <w:color w:val="auto"/>
        </w:rPr>
        <w:lastRenderedPageBreak/>
        <w:t>(</w:t>
      </w:r>
      <w:r w:rsidR="003E0AC4" w:rsidRPr="008E3782">
        <w:rPr>
          <w:rFonts w:asciiTheme="minorHAnsi" w:hAnsiTheme="minorHAnsi" w:cstheme="minorHAnsi"/>
          <w:iCs/>
          <w:color w:val="auto"/>
        </w:rPr>
        <w:t>Glyceraldehyde 3-phosphate dehydrogenase</w:t>
      </w:r>
      <w:r w:rsidR="003E0AC4" w:rsidRPr="00C5127D">
        <w:rPr>
          <w:rFonts w:asciiTheme="minorHAnsi" w:hAnsiTheme="minorHAnsi" w:cstheme="minorHAnsi"/>
          <w:iCs/>
          <w:color w:val="auto"/>
        </w:rPr>
        <w:t xml:space="preserve">) </w:t>
      </w:r>
      <w:r w:rsidR="00472E45" w:rsidRPr="00C5127D">
        <w:rPr>
          <w:rFonts w:asciiTheme="minorHAnsi" w:hAnsiTheme="minorHAnsi" w:cstheme="minorHAnsi"/>
          <w:iCs/>
          <w:color w:val="auto"/>
        </w:rPr>
        <w:t xml:space="preserve">was used as </w:t>
      </w:r>
      <w:r w:rsidR="00C5127D">
        <w:rPr>
          <w:rFonts w:asciiTheme="minorHAnsi" w:hAnsiTheme="minorHAnsi" w:cstheme="minorHAnsi"/>
          <w:iCs/>
          <w:color w:val="auto"/>
        </w:rPr>
        <w:t xml:space="preserve">an </w:t>
      </w:r>
      <w:r w:rsidR="00472E45" w:rsidRPr="00C5127D">
        <w:rPr>
          <w:rFonts w:asciiTheme="minorHAnsi" w:hAnsiTheme="minorHAnsi" w:cstheme="minorHAnsi"/>
          <w:iCs/>
          <w:color w:val="auto"/>
        </w:rPr>
        <w:t>internal control</w:t>
      </w:r>
      <w:r w:rsidR="00472E45">
        <w:rPr>
          <w:rFonts w:asciiTheme="minorHAnsi" w:hAnsiTheme="minorHAnsi" w:cstheme="minorHAnsi"/>
          <w:color w:val="auto"/>
        </w:rPr>
        <w:t xml:space="preserve">. </w:t>
      </w:r>
      <w:r w:rsidR="005C1D4F">
        <w:rPr>
          <w:rFonts w:asciiTheme="minorHAnsi" w:hAnsiTheme="minorHAnsi" w:cstheme="minorHAnsi"/>
          <w:color w:val="auto"/>
        </w:rPr>
        <w:t xml:space="preserve">Primers used here were </w:t>
      </w:r>
      <w:r w:rsidR="003B3D4F">
        <w:rPr>
          <w:rFonts w:asciiTheme="minorHAnsi" w:hAnsiTheme="minorHAnsi" w:cstheme="minorHAnsi"/>
          <w:color w:val="auto"/>
        </w:rPr>
        <w:t xml:space="preserve">for genes (Primer sequences are in </w:t>
      </w:r>
      <w:r w:rsidR="003B3D4F" w:rsidRPr="00D42385">
        <w:rPr>
          <w:rFonts w:asciiTheme="minorHAnsi" w:hAnsiTheme="minorHAnsi" w:cstheme="minorHAnsi"/>
          <w:b/>
          <w:bCs/>
          <w:color w:val="auto"/>
        </w:rPr>
        <w:t>Table 2</w:t>
      </w:r>
      <w:r w:rsidR="003B3D4F">
        <w:rPr>
          <w:rFonts w:asciiTheme="minorHAnsi" w:hAnsiTheme="minorHAnsi" w:cstheme="minorHAnsi"/>
          <w:color w:val="auto"/>
        </w:rPr>
        <w:t xml:space="preserve">. Sequence references are cited here): </w:t>
      </w:r>
      <w:r w:rsidR="005C1D4F" w:rsidRPr="003D60A0">
        <w:rPr>
          <w:rFonts w:asciiTheme="minorHAnsi" w:hAnsiTheme="minorHAnsi" w:cstheme="minorHAnsi"/>
          <w:i/>
          <w:color w:val="auto"/>
        </w:rPr>
        <w:t>TTR</w:t>
      </w:r>
      <w:r w:rsidR="00F56B92">
        <w:rPr>
          <w:rFonts w:asciiTheme="minorHAnsi" w:hAnsiTheme="minorHAnsi" w:cstheme="minorHAnsi"/>
          <w:color w:val="auto"/>
        </w:rPr>
        <w:fldChar w:fldCharType="begin"/>
      </w:r>
      <w:r w:rsidR="00F27BA8">
        <w:rPr>
          <w:rFonts w:asciiTheme="minorHAnsi" w:hAnsiTheme="minorHAnsi" w:cstheme="minorHAnsi"/>
          <w:color w:val="auto"/>
        </w:rPr>
        <w:instrText xml:space="preserve"> ADDIN EN.CITE &lt;EndNote&gt;&lt;Cite&gt;&lt;Author&gt;Santos&lt;/Author&gt;&lt;Year&gt;2010&lt;/Year&gt;&lt;RecNum&gt;20&lt;/RecNum&gt;&lt;DisplayText&gt;&lt;style face="superscript"&gt;10&lt;/style&gt;&lt;/DisplayText&gt;&lt;record&gt;&lt;rec-number&gt;20&lt;/rec-number&gt;&lt;foreign-keys&gt;&lt;key app="EN" db-id="dvr5vxavzef22lertsnp22avrezratd55wtd" timestamp="1590880208"&gt;20&lt;/key&gt;&lt;/foreign-keys&gt;&lt;ref-type name="Journal Article"&gt;17&lt;/ref-type&gt;&lt;contributors&gt;&lt;authors&gt;&lt;author&gt;Santos, S. D.&lt;/author&gt;&lt;author&gt;Lambertsen, K. L.&lt;/author&gt;&lt;author&gt;Clausen, B. H.&lt;/author&gt;&lt;author&gt;Akinc, A.&lt;/author&gt;&lt;author&gt;Alvarez, R.&lt;/author&gt;&lt;author&gt;Finsen, B.&lt;/author&gt;&lt;author&gt;Saraiva, M. J.&lt;/author&gt;&lt;/authors&gt;&lt;/contributors&gt;&lt;auth-address&gt;Molecular Neurobiology Unit, Institute for Molecular and Cell Biology - IBMC, Porto, Portugal.&lt;/auth-address&gt;&lt;titles&gt;&lt;title&gt;CSF transthyretin neuroprotection in a mouse model of brain ischemia&lt;/title&gt;&lt;secondary-title&gt;J Neurochem&lt;/secondary-title&gt;&lt;/titles&gt;&lt;periodical&gt;&lt;full-title&gt;J Neurochem&lt;/full-title&gt;&lt;/periodical&gt;&lt;pages&gt;1434-44&lt;/pages&gt;&lt;volume&gt;115&lt;/volume&gt;&lt;number&gt;6&lt;/number&gt;&lt;edition&gt;2010/11/04&lt;/edition&gt;&lt;keywords&gt;&lt;keyword&gt;Animals&lt;/keyword&gt;&lt;keyword&gt;Biomarkers/cerebrospinal fluid&lt;/keyword&gt;&lt;keyword&gt;Brain Ischemia/cerebrospinal fluid/*pathology/*prevention &amp;amp; control&lt;/keyword&gt;&lt;keyword&gt;Cell Death/physiology&lt;/keyword&gt;&lt;keyword&gt;*Disease Models, Animal&lt;/keyword&gt;&lt;keyword&gt;Male&lt;/keyword&gt;&lt;keyword&gt;Mice&lt;/keyword&gt;&lt;keyword&gt;Mice, 129 Strain&lt;/keyword&gt;&lt;keyword&gt;Mice, Knockout&lt;/keyword&gt;&lt;keyword&gt;Neurons/metabolism/pathology&lt;/keyword&gt;&lt;keyword&gt;Neuroprotective Agents/*cerebrospinal fluid&lt;/keyword&gt;&lt;keyword&gt;Prealbumin/*cerebrospinal fluid&lt;/keyword&gt;&lt;/keywords&gt;&lt;dates&gt;&lt;year&gt;2010&lt;/year&gt;&lt;pub-dates&gt;&lt;date&gt;Dec&lt;/date&gt;&lt;/pub-dates&gt;&lt;/dates&gt;&lt;isbn&gt;1471-4159 (Electronic)&amp;#xD;0022-3042 (Linking)&lt;/isbn&gt;&lt;accession-num&gt;21044072&lt;/accession-num&gt;&lt;urls&gt;&lt;related-urls&gt;&lt;url&gt;https://www.ncbi.nlm.nih.gov/pubmed/21044072&lt;/url&gt;&lt;/related-urls&gt;&lt;/urls&gt;&lt;electronic-resource-num&gt;10.1111/j.1471-4159.2010.07047.x&lt;/electronic-resource-num&gt;&lt;/record&gt;&lt;/Cite&gt;&lt;/EndNote&gt;</w:instrText>
      </w:r>
      <w:r w:rsidR="00F56B92">
        <w:rPr>
          <w:rFonts w:asciiTheme="minorHAnsi" w:hAnsiTheme="minorHAnsi" w:cstheme="minorHAnsi"/>
          <w:color w:val="auto"/>
        </w:rPr>
        <w:fldChar w:fldCharType="separate"/>
      </w:r>
      <w:r w:rsidR="00F27BA8" w:rsidRPr="00F27BA8">
        <w:rPr>
          <w:rFonts w:asciiTheme="minorHAnsi" w:hAnsiTheme="minorHAnsi" w:cstheme="minorHAnsi"/>
          <w:noProof/>
          <w:color w:val="auto"/>
          <w:vertAlign w:val="superscript"/>
        </w:rPr>
        <w:t>10</w:t>
      </w:r>
      <w:r w:rsidR="00F56B92">
        <w:rPr>
          <w:rFonts w:asciiTheme="minorHAnsi" w:hAnsiTheme="minorHAnsi" w:cstheme="minorHAnsi"/>
          <w:color w:val="auto"/>
        </w:rPr>
        <w:fldChar w:fldCharType="end"/>
      </w:r>
      <w:r w:rsidR="003D60A0">
        <w:rPr>
          <w:rFonts w:asciiTheme="minorHAnsi" w:hAnsiTheme="minorHAnsi" w:cstheme="minorHAnsi"/>
          <w:color w:val="auto"/>
        </w:rPr>
        <w:t xml:space="preserve">; </w:t>
      </w:r>
      <w:r w:rsidR="003D60A0" w:rsidRPr="003D60A0">
        <w:rPr>
          <w:rFonts w:asciiTheme="minorHAnsi" w:hAnsiTheme="minorHAnsi" w:cstheme="minorHAnsi"/>
          <w:i/>
          <w:color w:val="auto"/>
        </w:rPr>
        <w:t>CD95</w:t>
      </w:r>
      <w:r w:rsidR="00F56B9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aW5odTwvQXV0aG9yPjxZZWFyPjIwMTQ8L1llYXI+PFJl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 </w:instrText>
      </w:r>
      <w:r w:rsidR="00F27BA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aW5odTwvQXV0aG9yPjxZZWFyPjIwMTQ8L1llYXI+PFJl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27BA8">
        <w:rPr>
          <w:rFonts w:asciiTheme="minorHAnsi" w:hAnsiTheme="minorHAnsi" w:cstheme="minorHAnsi"/>
          <w:color w:val="auto"/>
        </w:rPr>
      </w:r>
      <w:r w:rsidR="00F27BA8">
        <w:rPr>
          <w:rFonts w:asciiTheme="minorHAnsi" w:hAnsiTheme="minorHAnsi" w:cstheme="minorHAnsi"/>
          <w:color w:val="auto"/>
        </w:rPr>
        <w:fldChar w:fldCharType="end"/>
      </w:r>
      <w:r w:rsidR="00F56B92">
        <w:rPr>
          <w:rFonts w:asciiTheme="minorHAnsi" w:hAnsiTheme="minorHAnsi" w:cstheme="minorHAnsi"/>
          <w:color w:val="auto"/>
        </w:rPr>
      </w:r>
      <w:r w:rsidR="00F56B92">
        <w:rPr>
          <w:rFonts w:asciiTheme="minorHAnsi" w:hAnsiTheme="minorHAnsi" w:cstheme="minorHAnsi"/>
          <w:color w:val="auto"/>
        </w:rPr>
        <w:fldChar w:fldCharType="separate"/>
      </w:r>
      <w:r w:rsidR="00F27BA8" w:rsidRPr="00F27BA8">
        <w:rPr>
          <w:rFonts w:asciiTheme="minorHAnsi" w:hAnsiTheme="minorHAnsi" w:cstheme="minorHAnsi"/>
          <w:noProof/>
          <w:color w:val="auto"/>
          <w:vertAlign w:val="superscript"/>
        </w:rPr>
        <w:t>11</w:t>
      </w:r>
      <w:r w:rsidR="00F56B92">
        <w:rPr>
          <w:rFonts w:asciiTheme="minorHAnsi" w:hAnsiTheme="minorHAnsi" w:cstheme="minorHAnsi"/>
          <w:color w:val="auto"/>
        </w:rPr>
        <w:fldChar w:fldCharType="end"/>
      </w:r>
      <w:r w:rsidR="003D60A0">
        <w:rPr>
          <w:rFonts w:asciiTheme="minorHAnsi" w:hAnsiTheme="minorHAnsi" w:cstheme="minorHAnsi"/>
          <w:color w:val="auto"/>
        </w:rPr>
        <w:t xml:space="preserve">; </w:t>
      </w:r>
      <w:r w:rsidR="003D60A0" w:rsidRPr="003D60A0">
        <w:rPr>
          <w:rFonts w:asciiTheme="minorHAnsi" w:hAnsiTheme="minorHAnsi" w:cstheme="minorHAnsi"/>
          <w:i/>
          <w:color w:val="auto"/>
        </w:rPr>
        <w:t>ASGR1</w:t>
      </w:r>
      <w:r w:rsidR="00F56B9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aTwvQXV0aG9yPjxZZWFyPjIwMTQ8L1llYXI+PFJlY051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 </w:instrText>
      </w:r>
      <w:r w:rsidR="00F27BA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aTwvQXV0aG9yPjxZZWFyPjIwMTQ8L1llYXI+PFJlY051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27BA8">
        <w:rPr>
          <w:rFonts w:asciiTheme="minorHAnsi" w:hAnsiTheme="minorHAnsi" w:cstheme="minorHAnsi"/>
          <w:color w:val="auto"/>
        </w:rPr>
      </w:r>
      <w:r w:rsidR="00F27BA8">
        <w:rPr>
          <w:rFonts w:asciiTheme="minorHAnsi" w:hAnsiTheme="minorHAnsi" w:cstheme="minorHAnsi"/>
          <w:color w:val="auto"/>
        </w:rPr>
        <w:fldChar w:fldCharType="end"/>
      </w:r>
      <w:r w:rsidR="00F56B92">
        <w:rPr>
          <w:rFonts w:asciiTheme="minorHAnsi" w:hAnsiTheme="minorHAnsi" w:cstheme="minorHAnsi"/>
          <w:color w:val="auto"/>
        </w:rPr>
      </w:r>
      <w:r w:rsidR="00F56B92">
        <w:rPr>
          <w:rFonts w:asciiTheme="minorHAnsi" w:hAnsiTheme="minorHAnsi" w:cstheme="minorHAnsi"/>
          <w:color w:val="auto"/>
        </w:rPr>
        <w:fldChar w:fldCharType="separate"/>
      </w:r>
      <w:r w:rsidR="00F27BA8" w:rsidRPr="00F27BA8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F56B92">
        <w:rPr>
          <w:rFonts w:asciiTheme="minorHAnsi" w:hAnsiTheme="minorHAnsi" w:cstheme="minorHAnsi"/>
          <w:color w:val="auto"/>
        </w:rPr>
        <w:fldChar w:fldCharType="end"/>
      </w:r>
      <w:r w:rsidR="003D60A0">
        <w:rPr>
          <w:rFonts w:asciiTheme="minorHAnsi" w:hAnsiTheme="minorHAnsi" w:cstheme="minorHAnsi"/>
          <w:color w:val="auto"/>
        </w:rPr>
        <w:t xml:space="preserve">; </w:t>
      </w:r>
      <w:r w:rsidR="003D60A0" w:rsidRPr="003D60A0">
        <w:rPr>
          <w:rFonts w:asciiTheme="minorHAnsi" w:hAnsiTheme="minorHAnsi" w:cstheme="minorHAnsi"/>
          <w:i/>
          <w:color w:val="auto"/>
        </w:rPr>
        <w:t>ASGR2</w:t>
      </w:r>
      <w:r w:rsidR="00F56B9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YW5vd2l0ejwvQXV0aG9yPjxZZWFyPjIwMTc8L1llYXI+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 </w:instrText>
      </w:r>
      <w:r w:rsidR="00F27BA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YW5vd2l0ejwvQXV0aG9yPjxZZWFyPjIwMTc8L1llYXI+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27BA8">
        <w:rPr>
          <w:rFonts w:asciiTheme="minorHAnsi" w:hAnsiTheme="minorHAnsi" w:cstheme="minorHAnsi"/>
          <w:color w:val="auto"/>
        </w:rPr>
      </w:r>
      <w:r w:rsidR="00F27BA8">
        <w:rPr>
          <w:rFonts w:asciiTheme="minorHAnsi" w:hAnsiTheme="minorHAnsi" w:cstheme="minorHAnsi"/>
          <w:color w:val="auto"/>
        </w:rPr>
        <w:fldChar w:fldCharType="end"/>
      </w:r>
      <w:r w:rsidR="00F56B92">
        <w:rPr>
          <w:rFonts w:asciiTheme="minorHAnsi" w:hAnsiTheme="minorHAnsi" w:cstheme="minorHAnsi"/>
          <w:color w:val="auto"/>
        </w:rPr>
      </w:r>
      <w:r w:rsidR="00F56B92">
        <w:rPr>
          <w:rFonts w:asciiTheme="minorHAnsi" w:hAnsiTheme="minorHAnsi" w:cstheme="minorHAnsi"/>
          <w:color w:val="auto"/>
        </w:rPr>
        <w:fldChar w:fldCharType="separate"/>
      </w:r>
      <w:r w:rsidR="00F27BA8" w:rsidRPr="00F27BA8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F56B92">
        <w:rPr>
          <w:rFonts w:asciiTheme="minorHAnsi" w:hAnsiTheme="minorHAnsi" w:cstheme="minorHAnsi"/>
          <w:color w:val="auto"/>
        </w:rPr>
        <w:fldChar w:fldCharType="end"/>
      </w:r>
      <w:r w:rsidR="003D60A0">
        <w:rPr>
          <w:rFonts w:asciiTheme="minorHAnsi" w:hAnsiTheme="minorHAnsi" w:cstheme="minorHAnsi"/>
          <w:color w:val="auto"/>
        </w:rPr>
        <w:t xml:space="preserve">; </w:t>
      </w:r>
      <w:r w:rsidR="003D60A0" w:rsidRPr="003D60A0">
        <w:rPr>
          <w:rFonts w:asciiTheme="minorHAnsi" w:hAnsiTheme="minorHAnsi" w:cstheme="minorHAnsi"/>
          <w:i/>
          <w:color w:val="auto"/>
        </w:rPr>
        <w:t>CD45</w:t>
      </w:r>
      <w:r w:rsidR="00F56B9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W5jemFrPC9BdXRob3I+PFllYXI+MjAwOTwvWWVhcj48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 </w:instrText>
      </w:r>
      <w:r w:rsidR="00F27BA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W5jemFrPC9BdXRob3I+PFllYXI+MjAwOTwvWWVhcj48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27BA8">
        <w:rPr>
          <w:rFonts w:asciiTheme="minorHAnsi" w:hAnsiTheme="minorHAnsi" w:cstheme="minorHAnsi"/>
          <w:color w:val="auto"/>
        </w:rPr>
      </w:r>
      <w:r w:rsidR="00F27BA8">
        <w:rPr>
          <w:rFonts w:asciiTheme="minorHAnsi" w:hAnsiTheme="minorHAnsi" w:cstheme="minorHAnsi"/>
          <w:color w:val="auto"/>
        </w:rPr>
        <w:fldChar w:fldCharType="end"/>
      </w:r>
      <w:r w:rsidR="00F56B92">
        <w:rPr>
          <w:rFonts w:asciiTheme="minorHAnsi" w:hAnsiTheme="minorHAnsi" w:cstheme="minorHAnsi"/>
          <w:color w:val="auto"/>
        </w:rPr>
      </w:r>
      <w:r w:rsidR="00F56B92">
        <w:rPr>
          <w:rFonts w:asciiTheme="minorHAnsi" w:hAnsiTheme="minorHAnsi" w:cstheme="minorHAnsi"/>
          <w:color w:val="auto"/>
        </w:rPr>
        <w:fldChar w:fldCharType="separate"/>
      </w:r>
      <w:r w:rsidR="00F27BA8" w:rsidRPr="00F27BA8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F56B92">
        <w:rPr>
          <w:rFonts w:asciiTheme="minorHAnsi" w:hAnsiTheme="minorHAnsi" w:cstheme="minorHAnsi"/>
          <w:color w:val="auto"/>
        </w:rPr>
        <w:fldChar w:fldCharType="end"/>
      </w:r>
      <w:r w:rsidR="003D60A0">
        <w:rPr>
          <w:rFonts w:asciiTheme="minorHAnsi" w:hAnsiTheme="minorHAnsi" w:cstheme="minorHAnsi"/>
          <w:color w:val="auto"/>
        </w:rPr>
        <w:t xml:space="preserve">; </w:t>
      </w:r>
      <w:r w:rsidR="003D60A0" w:rsidRPr="003D60A0">
        <w:rPr>
          <w:rFonts w:asciiTheme="minorHAnsi" w:hAnsiTheme="minorHAnsi" w:cstheme="minorHAnsi"/>
          <w:i/>
          <w:color w:val="auto"/>
        </w:rPr>
        <w:t>COL1A1</w:t>
      </w:r>
      <w:r w:rsidR="00F56B9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c8L1llYXI+PFJl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=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 </w:instrText>
      </w:r>
      <w:r w:rsidR="00F27BA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c8L1llYXI+PFJl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=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27BA8">
        <w:rPr>
          <w:rFonts w:asciiTheme="minorHAnsi" w:hAnsiTheme="minorHAnsi" w:cstheme="minorHAnsi"/>
          <w:color w:val="auto"/>
        </w:rPr>
      </w:r>
      <w:r w:rsidR="00F27BA8">
        <w:rPr>
          <w:rFonts w:asciiTheme="minorHAnsi" w:hAnsiTheme="minorHAnsi" w:cstheme="minorHAnsi"/>
          <w:color w:val="auto"/>
        </w:rPr>
        <w:fldChar w:fldCharType="end"/>
      </w:r>
      <w:r w:rsidR="00F56B92">
        <w:rPr>
          <w:rFonts w:asciiTheme="minorHAnsi" w:hAnsiTheme="minorHAnsi" w:cstheme="minorHAnsi"/>
          <w:color w:val="auto"/>
        </w:rPr>
      </w:r>
      <w:r w:rsidR="00F56B92">
        <w:rPr>
          <w:rFonts w:asciiTheme="minorHAnsi" w:hAnsiTheme="minorHAnsi" w:cstheme="minorHAnsi"/>
          <w:color w:val="auto"/>
        </w:rPr>
        <w:fldChar w:fldCharType="separate"/>
      </w:r>
      <w:r w:rsidR="00F27BA8" w:rsidRPr="00F27BA8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="00F56B92">
        <w:rPr>
          <w:rFonts w:asciiTheme="minorHAnsi" w:hAnsiTheme="minorHAnsi" w:cstheme="minorHAnsi"/>
          <w:color w:val="auto"/>
        </w:rPr>
        <w:fldChar w:fldCharType="end"/>
      </w:r>
      <w:r w:rsidR="003D60A0">
        <w:rPr>
          <w:rFonts w:asciiTheme="minorHAnsi" w:hAnsiTheme="minorHAnsi" w:cstheme="minorHAnsi"/>
          <w:color w:val="auto"/>
        </w:rPr>
        <w:t xml:space="preserve">; </w:t>
      </w:r>
      <w:r w:rsidR="003D60A0" w:rsidRPr="003D60A0">
        <w:rPr>
          <w:rFonts w:asciiTheme="minorHAnsi" w:hAnsiTheme="minorHAnsi" w:cstheme="minorHAnsi"/>
          <w:i/>
          <w:color w:val="auto"/>
        </w:rPr>
        <w:t>TIE2</w:t>
      </w:r>
      <w:r w:rsidR="00F56B9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loPC9BdXRob3I+PFllYXI+MjAwMjwvWWVhcj48UmVj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 </w:instrText>
      </w:r>
      <w:r w:rsidR="00F27BA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loPC9BdXRob3I+PFllYXI+MjAwMjwvWWVhcj48UmVj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27BA8">
        <w:rPr>
          <w:rFonts w:asciiTheme="minorHAnsi" w:hAnsiTheme="minorHAnsi" w:cstheme="minorHAnsi"/>
          <w:color w:val="auto"/>
        </w:rPr>
      </w:r>
      <w:r w:rsidR="00F27BA8">
        <w:rPr>
          <w:rFonts w:asciiTheme="minorHAnsi" w:hAnsiTheme="minorHAnsi" w:cstheme="minorHAnsi"/>
          <w:color w:val="auto"/>
        </w:rPr>
        <w:fldChar w:fldCharType="end"/>
      </w:r>
      <w:r w:rsidR="00F56B92">
        <w:rPr>
          <w:rFonts w:asciiTheme="minorHAnsi" w:hAnsiTheme="minorHAnsi" w:cstheme="minorHAnsi"/>
          <w:color w:val="auto"/>
        </w:rPr>
      </w:r>
      <w:r w:rsidR="00F56B92">
        <w:rPr>
          <w:rFonts w:asciiTheme="minorHAnsi" w:hAnsiTheme="minorHAnsi" w:cstheme="minorHAnsi"/>
          <w:color w:val="auto"/>
        </w:rPr>
        <w:fldChar w:fldCharType="separate"/>
      </w:r>
      <w:r w:rsidR="00F27BA8" w:rsidRPr="00F27BA8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F56B92">
        <w:rPr>
          <w:rFonts w:asciiTheme="minorHAnsi" w:hAnsiTheme="minorHAnsi" w:cstheme="minorHAnsi"/>
          <w:color w:val="auto"/>
        </w:rPr>
        <w:fldChar w:fldCharType="end"/>
      </w:r>
      <w:r w:rsidR="003D60A0">
        <w:rPr>
          <w:rFonts w:asciiTheme="minorHAnsi" w:hAnsiTheme="minorHAnsi" w:cstheme="minorHAnsi"/>
          <w:color w:val="auto"/>
        </w:rPr>
        <w:t xml:space="preserve">; </w:t>
      </w:r>
      <w:r w:rsidR="003D60A0" w:rsidRPr="003D60A0">
        <w:rPr>
          <w:rFonts w:asciiTheme="minorHAnsi" w:hAnsiTheme="minorHAnsi" w:cstheme="minorHAnsi"/>
          <w:i/>
          <w:color w:val="auto"/>
        </w:rPr>
        <w:t>GAPDH</w:t>
      </w:r>
      <w:r w:rsidR="00F56B9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U8L0F1dGhvcj48WWVhcj4yMDA5PC9ZZWFyPjxSZWNO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 </w:instrText>
      </w:r>
      <w:r w:rsidR="00F27BA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U8L0F1dGhvcj48WWVhcj4yMDA5PC9ZZWFyPjxSZWNO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27BA8">
        <w:rPr>
          <w:rFonts w:asciiTheme="minorHAnsi" w:hAnsiTheme="minorHAnsi" w:cstheme="minorHAnsi"/>
          <w:color w:val="auto"/>
        </w:rPr>
      </w:r>
      <w:r w:rsidR="00F27BA8">
        <w:rPr>
          <w:rFonts w:asciiTheme="minorHAnsi" w:hAnsiTheme="minorHAnsi" w:cstheme="minorHAnsi"/>
          <w:color w:val="auto"/>
        </w:rPr>
        <w:fldChar w:fldCharType="end"/>
      </w:r>
      <w:r w:rsidR="00F56B92">
        <w:rPr>
          <w:rFonts w:asciiTheme="minorHAnsi" w:hAnsiTheme="minorHAnsi" w:cstheme="minorHAnsi"/>
          <w:color w:val="auto"/>
        </w:rPr>
      </w:r>
      <w:r w:rsidR="00F56B92">
        <w:rPr>
          <w:rFonts w:asciiTheme="minorHAnsi" w:hAnsiTheme="minorHAnsi" w:cstheme="minorHAnsi"/>
          <w:color w:val="auto"/>
        </w:rPr>
        <w:fldChar w:fldCharType="separate"/>
      </w:r>
      <w:r w:rsidR="00F27BA8" w:rsidRPr="00F27BA8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="00F56B92">
        <w:rPr>
          <w:rFonts w:asciiTheme="minorHAnsi" w:hAnsiTheme="minorHAnsi" w:cstheme="minorHAnsi"/>
          <w:color w:val="auto"/>
        </w:rPr>
        <w:fldChar w:fldCharType="end"/>
      </w:r>
      <w:r w:rsidR="003D60A0">
        <w:rPr>
          <w:rFonts w:asciiTheme="minorHAnsi" w:hAnsiTheme="minorHAnsi" w:cstheme="minorHAnsi"/>
          <w:color w:val="auto"/>
        </w:rPr>
        <w:t xml:space="preserve">. </w:t>
      </w:r>
      <w:r w:rsidR="00030546">
        <w:rPr>
          <w:rFonts w:asciiTheme="minorHAnsi" w:hAnsiTheme="minorHAnsi" w:cstheme="minorHAnsi"/>
          <w:color w:val="auto"/>
        </w:rPr>
        <w:t xml:space="preserve">Graphs and heatmap </w:t>
      </w:r>
      <w:r w:rsidR="00CC404C">
        <w:rPr>
          <w:rFonts w:asciiTheme="minorHAnsi" w:hAnsiTheme="minorHAnsi" w:cstheme="minorHAnsi"/>
          <w:color w:val="auto"/>
        </w:rPr>
        <w:t>were generated with Graph</w:t>
      </w:r>
      <w:r w:rsidR="006831B9">
        <w:rPr>
          <w:rFonts w:asciiTheme="minorHAnsi" w:hAnsiTheme="minorHAnsi" w:cstheme="minorHAnsi"/>
          <w:color w:val="auto"/>
        </w:rPr>
        <w:t>P</w:t>
      </w:r>
      <w:r w:rsidR="00CC404C">
        <w:rPr>
          <w:rFonts w:asciiTheme="minorHAnsi" w:hAnsiTheme="minorHAnsi" w:cstheme="minorHAnsi"/>
          <w:color w:val="auto"/>
        </w:rPr>
        <w:t xml:space="preserve">ad </w:t>
      </w:r>
      <w:r w:rsidR="006831B9">
        <w:rPr>
          <w:rFonts w:asciiTheme="minorHAnsi" w:hAnsiTheme="minorHAnsi" w:cstheme="minorHAnsi"/>
          <w:color w:val="auto"/>
        </w:rPr>
        <w:t>Prism 8.</w:t>
      </w:r>
      <w:r w:rsidR="00A91310">
        <w:rPr>
          <w:rFonts w:asciiTheme="minorHAnsi" w:hAnsiTheme="minorHAnsi" w:cstheme="minorHAnsi"/>
          <w:color w:val="auto"/>
        </w:rPr>
        <w:t xml:space="preserve"> </w:t>
      </w:r>
      <w:r w:rsidR="006340A2">
        <w:rPr>
          <w:rFonts w:asciiTheme="minorHAnsi" w:hAnsiTheme="minorHAnsi" w:cstheme="minorHAnsi"/>
          <w:color w:val="auto"/>
        </w:rPr>
        <w:t>Error bar</w:t>
      </w:r>
      <w:r w:rsidR="00595403">
        <w:rPr>
          <w:rFonts w:asciiTheme="minorHAnsi" w:hAnsiTheme="minorHAnsi" w:cstheme="minorHAnsi"/>
          <w:color w:val="auto"/>
        </w:rPr>
        <w:t xml:space="preserve"> indicates</w:t>
      </w:r>
      <w:r w:rsidR="006340A2">
        <w:rPr>
          <w:rFonts w:asciiTheme="minorHAnsi" w:hAnsiTheme="minorHAnsi" w:cstheme="minorHAnsi"/>
          <w:color w:val="auto"/>
        </w:rPr>
        <w:t xml:space="preserve"> Standard </w:t>
      </w:r>
      <w:r w:rsidR="007D276F">
        <w:rPr>
          <w:rFonts w:asciiTheme="minorHAnsi" w:hAnsiTheme="minorHAnsi" w:cstheme="minorHAnsi"/>
          <w:color w:val="auto"/>
        </w:rPr>
        <w:t>Deviation,</w:t>
      </w:r>
      <w:r w:rsidR="00A91310">
        <w:rPr>
          <w:rFonts w:asciiTheme="minorHAnsi" w:hAnsiTheme="minorHAnsi" w:cstheme="minorHAnsi"/>
          <w:color w:val="auto"/>
        </w:rPr>
        <w:t xml:space="preserve"> and</w:t>
      </w:r>
      <w:r w:rsidR="008F67C5">
        <w:rPr>
          <w:rFonts w:asciiTheme="minorHAnsi" w:hAnsiTheme="minorHAnsi" w:cstheme="minorHAnsi"/>
          <w:color w:val="auto"/>
        </w:rPr>
        <w:t xml:space="preserve"> </w:t>
      </w:r>
      <w:r w:rsidR="005E2BD4">
        <w:rPr>
          <w:rFonts w:asciiTheme="minorHAnsi" w:hAnsiTheme="minorHAnsi" w:cstheme="minorHAnsi"/>
          <w:color w:val="auto"/>
        </w:rPr>
        <w:t>two-</w:t>
      </w:r>
      <w:r w:rsidR="008F67C5">
        <w:rPr>
          <w:rFonts w:asciiTheme="minorHAnsi" w:hAnsiTheme="minorHAnsi" w:cstheme="minorHAnsi"/>
          <w:color w:val="auto"/>
        </w:rPr>
        <w:t xml:space="preserve">tailed </w:t>
      </w:r>
      <w:r w:rsidR="004B7C6B">
        <w:rPr>
          <w:rFonts w:asciiTheme="minorHAnsi" w:hAnsiTheme="minorHAnsi" w:cstheme="minorHAnsi"/>
          <w:color w:val="auto"/>
        </w:rPr>
        <w:t>un</w:t>
      </w:r>
      <w:r w:rsidR="008F67C5">
        <w:rPr>
          <w:rFonts w:asciiTheme="minorHAnsi" w:hAnsiTheme="minorHAnsi" w:cstheme="minorHAnsi"/>
          <w:color w:val="auto"/>
        </w:rPr>
        <w:t>paired</w:t>
      </w:r>
      <w:r w:rsidR="004B7C6B">
        <w:rPr>
          <w:rFonts w:asciiTheme="minorHAnsi" w:hAnsiTheme="minorHAnsi" w:cstheme="minorHAnsi"/>
          <w:color w:val="auto"/>
        </w:rPr>
        <w:t xml:space="preserve"> (since primary hepatocyte and whole liver samples were unpaired because this protocol requires intact liver to begin with)</w:t>
      </w:r>
      <w:r w:rsidR="00A91310">
        <w:rPr>
          <w:rFonts w:asciiTheme="minorHAnsi" w:hAnsiTheme="minorHAnsi" w:cstheme="minorHAnsi"/>
          <w:color w:val="auto"/>
        </w:rPr>
        <w:t xml:space="preserve"> t-test significance is indicated by asterisks (*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p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&lt;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0.05; ** p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&lt;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0.01; *</w:t>
      </w:r>
      <w:r w:rsidR="008F67C5">
        <w:rPr>
          <w:rFonts w:asciiTheme="minorHAnsi" w:hAnsiTheme="minorHAnsi" w:cstheme="minorHAnsi"/>
          <w:color w:val="auto"/>
        </w:rPr>
        <w:t>*</w:t>
      </w:r>
      <w:r w:rsidR="00A91310">
        <w:rPr>
          <w:rFonts w:asciiTheme="minorHAnsi" w:hAnsiTheme="minorHAnsi" w:cstheme="minorHAnsi"/>
          <w:color w:val="auto"/>
        </w:rPr>
        <w:t>* p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&lt;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0.</w:t>
      </w:r>
      <w:r w:rsidR="008F67C5">
        <w:rPr>
          <w:rFonts w:asciiTheme="minorHAnsi" w:hAnsiTheme="minorHAnsi" w:cstheme="minorHAnsi"/>
          <w:color w:val="auto"/>
        </w:rPr>
        <w:t>0</w:t>
      </w:r>
      <w:r w:rsidR="00A91310">
        <w:rPr>
          <w:rFonts w:asciiTheme="minorHAnsi" w:hAnsiTheme="minorHAnsi" w:cstheme="minorHAnsi"/>
          <w:color w:val="auto"/>
        </w:rPr>
        <w:t>01). N</w:t>
      </w:r>
      <w:r w:rsidR="000217FD">
        <w:rPr>
          <w:rFonts w:asciiTheme="minorHAnsi" w:hAnsiTheme="minorHAnsi" w:cstheme="minorHAnsi"/>
          <w:color w:val="auto"/>
        </w:rPr>
        <w:t>=7.</w:t>
      </w:r>
    </w:p>
    <w:p w14:paraId="0554C129" w14:textId="77777777" w:rsidR="005F1984" w:rsidRDefault="005F1984" w:rsidP="00DC2BF6">
      <w:pPr>
        <w:rPr>
          <w:rFonts w:asciiTheme="minorHAnsi" w:hAnsiTheme="minorHAnsi" w:cstheme="minorHAnsi"/>
          <w:color w:val="auto"/>
        </w:rPr>
      </w:pPr>
    </w:p>
    <w:p w14:paraId="62E8A91F" w14:textId="3E445DE3" w:rsidR="00A9109A" w:rsidRDefault="00A85F6F" w:rsidP="00DC2BF6">
      <w:pPr>
        <w:rPr>
          <w:rFonts w:asciiTheme="minorHAnsi" w:hAnsiTheme="minorHAnsi" w:cstheme="minorHAnsi"/>
          <w:color w:val="auto"/>
        </w:rPr>
      </w:pPr>
      <w:r w:rsidRPr="008E3782">
        <w:rPr>
          <w:rFonts w:asciiTheme="minorHAnsi" w:hAnsiTheme="minorHAnsi" w:cstheme="minorHAnsi"/>
          <w:b/>
          <w:bCs/>
          <w:color w:val="auto"/>
        </w:rPr>
        <w:t>Figure 5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 xml:space="preserve">: </w:t>
      </w:r>
      <w:r w:rsidRPr="008E3782">
        <w:rPr>
          <w:rFonts w:asciiTheme="minorHAnsi" w:hAnsiTheme="minorHAnsi" w:cstheme="minorHAnsi"/>
          <w:b/>
          <w:bCs/>
          <w:color w:val="auto"/>
        </w:rPr>
        <w:t xml:space="preserve">Expression of pharmaceutical </w:t>
      </w:r>
      <w:r w:rsidR="0034518A" w:rsidRPr="008E3782">
        <w:rPr>
          <w:rFonts w:asciiTheme="minorHAnsi" w:hAnsiTheme="minorHAnsi" w:cstheme="minorHAnsi"/>
          <w:b/>
          <w:bCs/>
          <w:color w:val="auto"/>
        </w:rPr>
        <w:t>bio</w:t>
      </w:r>
      <w:r w:rsidRPr="008E3782">
        <w:rPr>
          <w:rFonts w:asciiTheme="minorHAnsi" w:hAnsiTheme="minorHAnsi" w:cstheme="minorHAnsi"/>
          <w:b/>
          <w:bCs/>
          <w:color w:val="auto"/>
        </w:rPr>
        <w:t>markers</w:t>
      </w:r>
      <w:r w:rsidR="00801507" w:rsidRPr="008E3782">
        <w:rPr>
          <w:rFonts w:asciiTheme="minorHAnsi" w:hAnsiTheme="minorHAnsi" w:cstheme="minorHAnsi"/>
          <w:b/>
          <w:bCs/>
          <w:color w:val="auto"/>
        </w:rPr>
        <w:t>.</w:t>
      </w:r>
      <w:r w:rsidR="00801507">
        <w:rPr>
          <w:rFonts w:asciiTheme="minorHAnsi" w:hAnsiTheme="minorHAnsi" w:cstheme="minorHAnsi"/>
          <w:color w:val="auto"/>
        </w:rPr>
        <w:t xml:space="preserve"> RNA was isolated </w:t>
      </w:r>
      <w:r w:rsidR="00D60D78">
        <w:rPr>
          <w:rFonts w:asciiTheme="minorHAnsi" w:hAnsiTheme="minorHAnsi" w:cstheme="minorHAnsi"/>
          <w:color w:val="auto"/>
        </w:rPr>
        <w:t xml:space="preserve">from </w:t>
      </w:r>
      <w:r w:rsidR="00C5127D">
        <w:rPr>
          <w:rFonts w:asciiTheme="minorHAnsi" w:hAnsiTheme="minorHAnsi" w:cstheme="minorHAnsi"/>
          <w:color w:val="auto"/>
        </w:rPr>
        <w:t xml:space="preserve">the </w:t>
      </w:r>
      <w:r w:rsidR="00D60D78">
        <w:rPr>
          <w:rFonts w:asciiTheme="minorHAnsi" w:hAnsiTheme="minorHAnsi" w:cstheme="minorHAnsi"/>
          <w:color w:val="auto"/>
        </w:rPr>
        <w:t xml:space="preserve">whole liver and </w:t>
      </w:r>
      <w:r w:rsidR="00D924D8">
        <w:rPr>
          <w:rFonts w:asciiTheme="minorHAnsi" w:hAnsiTheme="minorHAnsi" w:cstheme="minorHAnsi"/>
          <w:color w:val="auto"/>
        </w:rPr>
        <w:t>primary hepatocyte after plating</w:t>
      </w:r>
      <w:r w:rsidR="00750006">
        <w:rPr>
          <w:rFonts w:asciiTheme="minorHAnsi" w:hAnsiTheme="minorHAnsi" w:cstheme="minorHAnsi"/>
          <w:color w:val="auto"/>
        </w:rPr>
        <w:t xml:space="preserve">, followed by reverse transcription PCR. </w:t>
      </w:r>
      <w:r w:rsidR="009259F5">
        <w:rPr>
          <w:rFonts w:asciiTheme="minorHAnsi" w:hAnsiTheme="minorHAnsi" w:cstheme="minorHAnsi"/>
          <w:color w:val="auto"/>
        </w:rPr>
        <w:t xml:space="preserve">The expression of pharmaceutical </w:t>
      </w:r>
      <w:r w:rsidR="0034518A">
        <w:rPr>
          <w:rFonts w:asciiTheme="minorHAnsi" w:hAnsiTheme="minorHAnsi" w:cstheme="minorHAnsi"/>
          <w:color w:val="auto"/>
        </w:rPr>
        <w:t>bio</w:t>
      </w:r>
      <w:r w:rsidR="009259F5">
        <w:rPr>
          <w:rFonts w:asciiTheme="minorHAnsi" w:hAnsiTheme="minorHAnsi" w:cstheme="minorHAnsi"/>
          <w:color w:val="auto"/>
        </w:rPr>
        <w:t xml:space="preserve">markers was assessed </w:t>
      </w:r>
      <w:r w:rsidR="009C09F4">
        <w:rPr>
          <w:rFonts w:asciiTheme="minorHAnsi" w:hAnsiTheme="minorHAnsi" w:cstheme="minorHAnsi"/>
          <w:color w:val="auto"/>
        </w:rPr>
        <w:t>by real</w:t>
      </w:r>
      <w:r w:rsidR="001241BD">
        <w:rPr>
          <w:rFonts w:asciiTheme="minorHAnsi" w:hAnsiTheme="minorHAnsi" w:cstheme="minorHAnsi"/>
          <w:color w:val="auto"/>
        </w:rPr>
        <w:t xml:space="preserve">-time PCR </w:t>
      </w:r>
      <w:r w:rsidR="00392F03">
        <w:rPr>
          <w:rFonts w:asciiTheme="minorHAnsi" w:hAnsiTheme="minorHAnsi" w:cstheme="minorHAnsi"/>
          <w:color w:val="auto"/>
        </w:rPr>
        <w:t>with primers for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C5127D" w:rsidRPr="00C5127D">
        <w:rPr>
          <w:rFonts w:asciiTheme="minorHAnsi" w:hAnsiTheme="minorHAnsi" w:cstheme="minorHAnsi"/>
          <w:color w:val="auto"/>
        </w:rPr>
        <w:t>(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A</w:t>
      </w:r>
      <w:r w:rsidR="00C5127D" w:rsidRPr="00C5127D">
        <w:rPr>
          <w:rFonts w:asciiTheme="minorHAnsi" w:hAnsiTheme="minorHAnsi" w:cstheme="minorHAnsi"/>
          <w:color w:val="auto"/>
        </w:rPr>
        <w:t>)</w:t>
      </w:r>
      <w:r w:rsidR="00392F03" w:rsidRPr="00C5127D">
        <w:rPr>
          <w:rFonts w:asciiTheme="minorHAnsi" w:hAnsiTheme="minorHAnsi" w:cstheme="minorHAnsi"/>
          <w:color w:val="auto"/>
        </w:rPr>
        <w:t xml:space="preserve"> </w:t>
      </w:r>
      <w:r w:rsidR="008222AB" w:rsidRPr="008E3782">
        <w:rPr>
          <w:rFonts w:asciiTheme="minorHAnsi" w:hAnsiTheme="minorHAnsi" w:cstheme="minorHAnsi"/>
          <w:color w:val="auto"/>
        </w:rPr>
        <w:t>ASGR1</w:t>
      </w:r>
      <w:r w:rsidR="008222AB" w:rsidRPr="00C5127D">
        <w:rPr>
          <w:rFonts w:asciiTheme="minorHAnsi" w:hAnsiTheme="minorHAnsi" w:cstheme="minorHAnsi"/>
          <w:color w:val="auto"/>
        </w:rPr>
        <w:t>,</w:t>
      </w:r>
      <w:r w:rsidR="00C5127D" w:rsidRPr="00C5127D">
        <w:rPr>
          <w:rFonts w:asciiTheme="minorHAnsi" w:hAnsiTheme="minorHAnsi" w:cstheme="minorHAnsi"/>
          <w:color w:val="auto"/>
        </w:rPr>
        <w:t xml:space="preserve"> (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B</w:t>
      </w:r>
      <w:r w:rsidR="00C5127D" w:rsidRPr="00C5127D">
        <w:rPr>
          <w:rFonts w:asciiTheme="minorHAnsi" w:hAnsiTheme="minorHAnsi" w:cstheme="minorHAnsi"/>
          <w:color w:val="auto"/>
        </w:rPr>
        <w:t>)</w:t>
      </w:r>
      <w:r w:rsidR="008222AB" w:rsidRPr="00C5127D">
        <w:rPr>
          <w:rFonts w:asciiTheme="minorHAnsi" w:hAnsiTheme="minorHAnsi" w:cstheme="minorHAnsi"/>
          <w:color w:val="auto"/>
        </w:rPr>
        <w:t xml:space="preserve"> </w:t>
      </w:r>
      <w:r w:rsidR="008222AB" w:rsidRPr="008E3782">
        <w:rPr>
          <w:rFonts w:asciiTheme="minorHAnsi" w:hAnsiTheme="minorHAnsi" w:cstheme="minorHAnsi"/>
          <w:color w:val="auto"/>
        </w:rPr>
        <w:t>ASGR2</w:t>
      </w:r>
      <w:r w:rsidR="008222AB" w:rsidRPr="00C5127D">
        <w:rPr>
          <w:rFonts w:asciiTheme="minorHAnsi" w:hAnsiTheme="minorHAnsi" w:cstheme="minorHAnsi"/>
          <w:color w:val="auto"/>
        </w:rPr>
        <w:t xml:space="preserve">, </w:t>
      </w:r>
      <w:r w:rsidR="00C5127D" w:rsidRPr="00C5127D">
        <w:rPr>
          <w:rFonts w:asciiTheme="minorHAnsi" w:hAnsiTheme="minorHAnsi" w:cstheme="minorHAnsi"/>
          <w:color w:val="auto"/>
        </w:rPr>
        <w:t>(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C</w:t>
      </w:r>
      <w:r w:rsidR="00C5127D" w:rsidRPr="00C5127D">
        <w:rPr>
          <w:rFonts w:asciiTheme="minorHAnsi" w:hAnsiTheme="minorHAnsi" w:cstheme="minorHAnsi"/>
          <w:color w:val="auto"/>
        </w:rPr>
        <w:t xml:space="preserve">) </w:t>
      </w:r>
      <w:r w:rsidR="008222AB" w:rsidRPr="008E3782">
        <w:rPr>
          <w:rFonts w:asciiTheme="minorHAnsi" w:hAnsiTheme="minorHAnsi" w:cstheme="minorHAnsi"/>
          <w:color w:val="auto"/>
        </w:rPr>
        <w:t>CD81</w:t>
      </w:r>
      <w:r w:rsidR="008222AB" w:rsidRPr="00C5127D">
        <w:rPr>
          <w:rFonts w:asciiTheme="minorHAnsi" w:hAnsiTheme="minorHAnsi" w:cstheme="minorHAnsi"/>
          <w:color w:val="auto"/>
        </w:rPr>
        <w:t xml:space="preserve">, and </w:t>
      </w:r>
      <w:r w:rsidR="00C5127D" w:rsidRPr="00C5127D">
        <w:rPr>
          <w:rFonts w:asciiTheme="minorHAnsi" w:hAnsiTheme="minorHAnsi" w:cstheme="minorHAnsi"/>
          <w:color w:val="auto"/>
        </w:rPr>
        <w:t>(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>D</w:t>
      </w:r>
      <w:r w:rsidR="00C5127D" w:rsidRPr="00C5127D">
        <w:rPr>
          <w:rFonts w:asciiTheme="minorHAnsi" w:hAnsiTheme="minorHAnsi" w:cstheme="minorHAnsi"/>
          <w:color w:val="auto"/>
        </w:rPr>
        <w:t xml:space="preserve">) </w:t>
      </w:r>
      <w:r w:rsidR="008222AB" w:rsidRPr="008E3782">
        <w:rPr>
          <w:rFonts w:asciiTheme="minorHAnsi" w:hAnsiTheme="minorHAnsi" w:cstheme="minorHAnsi"/>
          <w:color w:val="auto"/>
        </w:rPr>
        <w:t>TLR4</w:t>
      </w:r>
      <w:r w:rsidR="00431FB1" w:rsidRPr="00C5127D">
        <w:rPr>
          <w:rFonts w:asciiTheme="minorHAnsi" w:hAnsiTheme="minorHAnsi" w:cstheme="minorHAnsi"/>
          <w:color w:val="auto"/>
        </w:rPr>
        <w:t xml:space="preserve">. </w:t>
      </w:r>
      <w:r w:rsidR="001241BD" w:rsidRPr="008E3782">
        <w:rPr>
          <w:rFonts w:asciiTheme="minorHAnsi" w:hAnsiTheme="minorHAnsi" w:cstheme="minorHAnsi"/>
          <w:color w:val="auto"/>
        </w:rPr>
        <w:t>GAPDH</w:t>
      </w:r>
      <w:r w:rsidR="001241BD">
        <w:rPr>
          <w:rFonts w:asciiTheme="minorHAnsi" w:hAnsiTheme="minorHAnsi" w:cstheme="minorHAnsi"/>
          <w:color w:val="auto"/>
        </w:rPr>
        <w:t xml:space="preserve"> was used as </w:t>
      </w:r>
      <w:r w:rsidR="00C5127D">
        <w:rPr>
          <w:rFonts w:asciiTheme="minorHAnsi" w:hAnsiTheme="minorHAnsi" w:cstheme="minorHAnsi"/>
          <w:color w:val="auto"/>
        </w:rPr>
        <w:t xml:space="preserve">an </w:t>
      </w:r>
      <w:r w:rsidR="001241BD">
        <w:rPr>
          <w:rFonts w:asciiTheme="minorHAnsi" w:hAnsiTheme="minorHAnsi" w:cstheme="minorHAnsi"/>
          <w:color w:val="auto"/>
        </w:rPr>
        <w:t>internal control.</w:t>
      </w:r>
      <w:r w:rsidR="003D60A0">
        <w:rPr>
          <w:rFonts w:asciiTheme="minorHAnsi" w:hAnsiTheme="minorHAnsi" w:cstheme="minorHAnsi"/>
          <w:color w:val="auto"/>
        </w:rPr>
        <w:t xml:space="preserve"> P</w:t>
      </w:r>
      <w:r w:rsidR="00F56B92">
        <w:rPr>
          <w:rFonts w:asciiTheme="minorHAnsi" w:hAnsiTheme="minorHAnsi" w:cstheme="minorHAnsi"/>
          <w:color w:val="auto"/>
        </w:rPr>
        <w:t>rimers</w:t>
      </w:r>
      <w:r w:rsidR="003D60A0">
        <w:rPr>
          <w:rFonts w:asciiTheme="minorHAnsi" w:hAnsiTheme="minorHAnsi" w:cstheme="minorHAnsi"/>
          <w:color w:val="auto"/>
        </w:rPr>
        <w:t xml:space="preserve"> </w:t>
      </w:r>
      <w:r w:rsidR="003B3D4F">
        <w:rPr>
          <w:rFonts w:asciiTheme="minorHAnsi" w:hAnsiTheme="minorHAnsi" w:cstheme="minorHAnsi"/>
          <w:color w:val="auto"/>
        </w:rPr>
        <w:t xml:space="preserve">used here </w:t>
      </w:r>
      <w:r w:rsidR="003D60A0">
        <w:rPr>
          <w:rFonts w:asciiTheme="minorHAnsi" w:hAnsiTheme="minorHAnsi" w:cstheme="minorHAnsi"/>
          <w:color w:val="auto"/>
        </w:rPr>
        <w:t>were</w:t>
      </w:r>
      <w:r w:rsidR="003B3D4F">
        <w:rPr>
          <w:rFonts w:asciiTheme="minorHAnsi" w:hAnsiTheme="minorHAnsi" w:cstheme="minorHAnsi"/>
          <w:color w:val="auto"/>
        </w:rPr>
        <w:t xml:space="preserve"> for genes (Primer sequences are in </w:t>
      </w:r>
      <w:r w:rsidR="003B3D4F" w:rsidRPr="00D42385">
        <w:rPr>
          <w:rFonts w:asciiTheme="minorHAnsi" w:hAnsiTheme="minorHAnsi" w:cstheme="minorHAnsi"/>
          <w:b/>
          <w:bCs/>
          <w:color w:val="auto"/>
        </w:rPr>
        <w:t>Table 2</w:t>
      </w:r>
      <w:r w:rsidR="003B3D4F">
        <w:rPr>
          <w:rFonts w:asciiTheme="minorHAnsi" w:hAnsiTheme="minorHAnsi" w:cstheme="minorHAnsi"/>
          <w:color w:val="auto"/>
        </w:rPr>
        <w:t>. Sequence references are cited here):</w:t>
      </w:r>
      <w:r w:rsidR="003D60A0">
        <w:rPr>
          <w:rFonts w:asciiTheme="minorHAnsi" w:hAnsiTheme="minorHAnsi" w:cstheme="minorHAnsi"/>
          <w:color w:val="auto"/>
        </w:rPr>
        <w:t xml:space="preserve"> </w:t>
      </w:r>
      <w:r w:rsidR="003D60A0" w:rsidRPr="00F56B92">
        <w:rPr>
          <w:rFonts w:asciiTheme="minorHAnsi" w:hAnsiTheme="minorHAnsi" w:cstheme="minorHAnsi"/>
          <w:i/>
          <w:color w:val="auto"/>
        </w:rPr>
        <w:t>CD81</w:t>
      </w:r>
      <w:r w:rsidR="00F56B9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aW5nPC9BdXRob3I+PFllYXI+MjAxNzwvWWVhcj48UmVj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 </w:instrText>
      </w:r>
      <w:r w:rsidR="00F27BA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aW5nPC9BdXRob3I+PFllYXI+MjAxNzwvWWVhcj48UmVj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27BA8">
        <w:rPr>
          <w:rFonts w:asciiTheme="minorHAnsi" w:hAnsiTheme="minorHAnsi" w:cstheme="minorHAnsi"/>
          <w:color w:val="auto"/>
        </w:rPr>
      </w:r>
      <w:r w:rsidR="00F27BA8">
        <w:rPr>
          <w:rFonts w:asciiTheme="minorHAnsi" w:hAnsiTheme="minorHAnsi" w:cstheme="minorHAnsi"/>
          <w:color w:val="auto"/>
        </w:rPr>
        <w:fldChar w:fldCharType="end"/>
      </w:r>
      <w:r w:rsidR="00F56B92">
        <w:rPr>
          <w:rFonts w:asciiTheme="minorHAnsi" w:hAnsiTheme="minorHAnsi" w:cstheme="minorHAnsi"/>
          <w:color w:val="auto"/>
        </w:rPr>
      </w:r>
      <w:r w:rsidR="00F56B92">
        <w:rPr>
          <w:rFonts w:asciiTheme="minorHAnsi" w:hAnsiTheme="minorHAnsi" w:cstheme="minorHAnsi"/>
          <w:color w:val="auto"/>
        </w:rPr>
        <w:fldChar w:fldCharType="separate"/>
      </w:r>
      <w:r w:rsidR="00F27BA8" w:rsidRPr="00F27BA8">
        <w:rPr>
          <w:rFonts w:asciiTheme="minorHAnsi" w:hAnsiTheme="minorHAnsi" w:cstheme="minorHAnsi"/>
          <w:noProof/>
          <w:color w:val="auto"/>
          <w:vertAlign w:val="superscript"/>
        </w:rPr>
        <w:t>18</w:t>
      </w:r>
      <w:r w:rsidR="00F56B92">
        <w:rPr>
          <w:rFonts w:asciiTheme="minorHAnsi" w:hAnsiTheme="minorHAnsi" w:cstheme="minorHAnsi"/>
          <w:color w:val="auto"/>
        </w:rPr>
        <w:fldChar w:fldCharType="end"/>
      </w:r>
      <w:r w:rsidR="003D60A0">
        <w:rPr>
          <w:rFonts w:asciiTheme="minorHAnsi" w:hAnsiTheme="minorHAnsi" w:cstheme="minorHAnsi"/>
          <w:color w:val="auto"/>
        </w:rPr>
        <w:t xml:space="preserve">; </w:t>
      </w:r>
      <w:r w:rsidR="003D60A0" w:rsidRPr="00F56B92">
        <w:rPr>
          <w:rFonts w:asciiTheme="minorHAnsi" w:hAnsiTheme="minorHAnsi" w:cstheme="minorHAnsi"/>
          <w:i/>
          <w:color w:val="auto"/>
        </w:rPr>
        <w:t>TLR4</w:t>
      </w:r>
      <w:r w:rsidR="00F56B92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ZW5zaGF3PC9BdXRob3I+PFllYXI+MjAwMjwvWWVhcj48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 </w:instrText>
      </w:r>
      <w:r w:rsidR="00F27BA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ZW5zaGF3PC9BdXRob3I+PFllYXI+MjAwMjwvWWVhcj48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</w:fldData>
        </w:fldChar>
      </w:r>
      <w:r w:rsidR="00F27BA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27BA8">
        <w:rPr>
          <w:rFonts w:asciiTheme="minorHAnsi" w:hAnsiTheme="minorHAnsi" w:cstheme="minorHAnsi"/>
          <w:color w:val="auto"/>
        </w:rPr>
      </w:r>
      <w:r w:rsidR="00F27BA8">
        <w:rPr>
          <w:rFonts w:asciiTheme="minorHAnsi" w:hAnsiTheme="minorHAnsi" w:cstheme="minorHAnsi"/>
          <w:color w:val="auto"/>
        </w:rPr>
        <w:fldChar w:fldCharType="end"/>
      </w:r>
      <w:r w:rsidR="00F56B92">
        <w:rPr>
          <w:rFonts w:asciiTheme="minorHAnsi" w:hAnsiTheme="minorHAnsi" w:cstheme="minorHAnsi"/>
          <w:color w:val="auto"/>
        </w:rPr>
      </w:r>
      <w:r w:rsidR="00F56B92">
        <w:rPr>
          <w:rFonts w:asciiTheme="minorHAnsi" w:hAnsiTheme="minorHAnsi" w:cstheme="minorHAnsi"/>
          <w:color w:val="auto"/>
        </w:rPr>
        <w:fldChar w:fldCharType="separate"/>
      </w:r>
      <w:r w:rsidR="00F27BA8" w:rsidRPr="00F27BA8">
        <w:rPr>
          <w:rFonts w:asciiTheme="minorHAnsi" w:hAnsiTheme="minorHAnsi" w:cstheme="minorHAnsi"/>
          <w:noProof/>
          <w:color w:val="auto"/>
          <w:vertAlign w:val="superscript"/>
        </w:rPr>
        <w:t>19</w:t>
      </w:r>
      <w:r w:rsidR="00F56B92">
        <w:rPr>
          <w:rFonts w:asciiTheme="minorHAnsi" w:hAnsiTheme="minorHAnsi" w:cstheme="minorHAnsi"/>
          <w:color w:val="auto"/>
        </w:rPr>
        <w:fldChar w:fldCharType="end"/>
      </w:r>
      <w:r w:rsidR="003D60A0">
        <w:rPr>
          <w:rFonts w:asciiTheme="minorHAnsi" w:hAnsiTheme="minorHAnsi" w:cstheme="minorHAnsi"/>
          <w:color w:val="auto"/>
        </w:rPr>
        <w:t>.</w:t>
      </w:r>
      <w:r w:rsidR="001241BD">
        <w:rPr>
          <w:rFonts w:asciiTheme="minorHAnsi" w:hAnsiTheme="minorHAnsi" w:cstheme="minorHAnsi"/>
          <w:color w:val="auto"/>
        </w:rPr>
        <w:t xml:space="preserve"> </w:t>
      </w:r>
      <w:r w:rsidR="002E6E2C">
        <w:rPr>
          <w:rFonts w:asciiTheme="minorHAnsi" w:hAnsiTheme="minorHAnsi" w:cstheme="minorHAnsi"/>
          <w:color w:val="auto"/>
        </w:rPr>
        <w:t xml:space="preserve">Graphs were generated with GraphPad Prism 8. </w:t>
      </w:r>
      <w:r w:rsidR="006E48FF">
        <w:rPr>
          <w:rFonts w:asciiTheme="minorHAnsi" w:hAnsiTheme="minorHAnsi" w:cstheme="minorHAnsi"/>
          <w:color w:val="auto"/>
        </w:rPr>
        <w:t>N</w:t>
      </w:r>
      <w:r w:rsidR="00803936">
        <w:rPr>
          <w:rFonts w:asciiTheme="minorHAnsi" w:hAnsiTheme="minorHAnsi" w:cstheme="minorHAnsi"/>
          <w:color w:val="auto"/>
        </w:rPr>
        <w:t xml:space="preserve"> </w:t>
      </w:r>
      <w:r w:rsidR="006E48FF">
        <w:rPr>
          <w:rFonts w:asciiTheme="minorHAnsi" w:hAnsiTheme="minorHAnsi" w:cstheme="minorHAnsi"/>
          <w:color w:val="auto"/>
        </w:rPr>
        <w:t>=</w:t>
      </w:r>
      <w:r w:rsidR="00803936">
        <w:rPr>
          <w:rFonts w:asciiTheme="minorHAnsi" w:hAnsiTheme="minorHAnsi" w:cstheme="minorHAnsi"/>
          <w:color w:val="auto"/>
        </w:rPr>
        <w:t xml:space="preserve"> </w:t>
      </w:r>
      <w:r w:rsidR="006E48FF">
        <w:rPr>
          <w:rFonts w:asciiTheme="minorHAnsi" w:hAnsiTheme="minorHAnsi" w:cstheme="minorHAnsi"/>
          <w:color w:val="auto"/>
        </w:rPr>
        <w:t>5.</w:t>
      </w:r>
    </w:p>
    <w:p w14:paraId="07144E3A" w14:textId="77777777" w:rsidR="005F1984" w:rsidRDefault="005F1984" w:rsidP="00DC2BF6">
      <w:pPr>
        <w:rPr>
          <w:rFonts w:asciiTheme="minorHAnsi" w:hAnsiTheme="minorHAnsi" w:cstheme="minorHAnsi"/>
          <w:color w:val="auto"/>
        </w:rPr>
      </w:pPr>
    </w:p>
    <w:p w14:paraId="2F9DF0B2" w14:textId="02156273" w:rsidR="008B0C5E" w:rsidRDefault="00052AA3" w:rsidP="00DC2BF6">
      <w:pPr>
        <w:rPr>
          <w:rFonts w:asciiTheme="minorHAnsi" w:hAnsiTheme="minorHAnsi" w:cstheme="minorHAnsi"/>
          <w:color w:val="auto"/>
        </w:rPr>
      </w:pPr>
      <w:r w:rsidRPr="008E3782">
        <w:rPr>
          <w:rFonts w:asciiTheme="minorHAnsi" w:hAnsiTheme="minorHAnsi" w:cstheme="minorHAnsi"/>
          <w:b/>
          <w:bCs/>
          <w:color w:val="auto"/>
        </w:rPr>
        <w:t>Figure 6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 xml:space="preserve">: </w:t>
      </w:r>
      <w:r w:rsidRPr="008E3782">
        <w:rPr>
          <w:rFonts w:asciiTheme="minorHAnsi" w:hAnsiTheme="minorHAnsi" w:cstheme="minorHAnsi"/>
          <w:b/>
          <w:bCs/>
          <w:color w:val="auto"/>
        </w:rPr>
        <w:t>Insulin</w:t>
      </w:r>
      <w:r w:rsidR="008B0C5E" w:rsidRPr="008E3782">
        <w:rPr>
          <w:rFonts w:asciiTheme="minorHAnsi" w:hAnsiTheme="minorHAnsi" w:cstheme="minorHAnsi"/>
          <w:b/>
          <w:bCs/>
          <w:color w:val="auto"/>
        </w:rPr>
        <w:t xml:space="preserve"> sen</w:t>
      </w:r>
      <w:r w:rsidR="001631C2" w:rsidRPr="008E3782">
        <w:rPr>
          <w:rFonts w:asciiTheme="minorHAnsi" w:hAnsiTheme="minorHAnsi" w:cstheme="minorHAnsi"/>
          <w:b/>
          <w:bCs/>
          <w:color w:val="auto"/>
        </w:rPr>
        <w:t xml:space="preserve">sitivity </w:t>
      </w:r>
      <w:r w:rsidR="00964D2E" w:rsidRPr="008E3782">
        <w:rPr>
          <w:rFonts w:asciiTheme="minorHAnsi" w:hAnsiTheme="minorHAnsi" w:cstheme="minorHAnsi"/>
          <w:b/>
          <w:bCs/>
          <w:color w:val="auto"/>
        </w:rPr>
        <w:t xml:space="preserve">preserved </w:t>
      </w:r>
      <w:r w:rsidR="00FA2058" w:rsidRPr="008E3782">
        <w:rPr>
          <w:rFonts w:asciiTheme="minorHAnsi" w:hAnsiTheme="minorHAnsi" w:cstheme="minorHAnsi"/>
          <w:b/>
          <w:bCs/>
          <w:color w:val="auto"/>
        </w:rPr>
        <w:t>after primary hepatocyte isolation.</w:t>
      </w:r>
      <w:r w:rsidR="00FA2058">
        <w:rPr>
          <w:rFonts w:asciiTheme="minorHAnsi" w:hAnsiTheme="minorHAnsi" w:cstheme="minorHAnsi"/>
          <w:color w:val="auto"/>
        </w:rPr>
        <w:t xml:space="preserve"> </w:t>
      </w:r>
      <w:r w:rsidR="00C5127D">
        <w:rPr>
          <w:rFonts w:asciiTheme="minorHAnsi" w:hAnsiTheme="minorHAnsi" w:cstheme="minorHAnsi"/>
          <w:color w:val="auto"/>
        </w:rPr>
        <w:t>(</w:t>
      </w:r>
      <w:r w:rsidR="00716BBC" w:rsidRPr="008E3782">
        <w:rPr>
          <w:rFonts w:asciiTheme="minorHAnsi" w:hAnsiTheme="minorHAnsi" w:cstheme="minorHAnsi"/>
          <w:b/>
          <w:bCs/>
          <w:color w:val="auto"/>
        </w:rPr>
        <w:t>A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EA3707">
        <w:rPr>
          <w:rFonts w:asciiTheme="minorHAnsi" w:hAnsiTheme="minorHAnsi" w:cstheme="minorHAnsi"/>
          <w:color w:val="auto"/>
        </w:rPr>
        <w:t xml:space="preserve">Western blot of </w:t>
      </w:r>
      <w:r w:rsidR="00C94974">
        <w:rPr>
          <w:rFonts w:asciiTheme="minorHAnsi" w:hAnsiTheme="minorHAnsi" w:cstheme="minorHAnsi"/>
          <w:color w:val="auto"/>
        </w:rPr>
        <w:t>p-AKT (S473), AKT, p-FOXO1 (S256), FOXO1</w:t>
      </w:r>
      <w:r w:rsidR="00C5127D">
        <w:rPr>
          <w:rFonts w:asciiTheme="minorHAnsi" w:hAnsiTheme="minorHAnsi" w:cstheme="minorHAnsi"/>
          <w:color w:val="auto"/>
        </w:rPr>
        <w:t>,</w:t>
      </w:r>
      <w:r w:rsidR="00826087">
        <w:rPr>
          <w:rFonts w:asciiTheme="minorHAnsi" w:hAnsiTheme="minorHAnsi" w:cstheme="minorHAnsi"/>
          <w:color w:val="auto"/>
        </w:rPr>
        <w:t xml:space="preserve"> and</w:t>
      </w:r>
      <w:r w:rsidR="00C94974">
        <w:rPr>
          <w:rFonts w:asciiTheme="minorHAnsi" w:hAnsiTheme="minorHAnsi" w:cstheme="minorHAnsi"/>
          <w:color w:val="auto"/>
        </w:rPr>
        <w:t xml:space="preserve"> GAPDH</w:t>
      </w:r>
      <w:r w:rsidR="00982E0D">
        <w:rPr>
          <w:rFonts w:asciiTheme="minorHAnsi" w:hAnsiTheme="minorHAnsi" w:cstheme="minorHAnsi"/>
          <w:color w:val="auto"/>
        </w:rPr>
        <w:t xml:space="preserve"> after insulin treatment.</w:t>
      </w:r>
      <w:r w:rsidR="008E1A7A">
        <w:rPr>
          <w:rFonts w:asciiTheme="minorHAnsi" w:hAnsiTheme="minorHAnsi" w:cstheme="minorHAnsi"/>
          <w:color w:val="auto"/>
        </w:rPr>
        <w:t xml:space="preserve"> </w:t>
      </w:r>
      <w:r w:rsidR="00C5127D">
        <w:rPr>
          <w:rFonts w:asciiTheme="minorHAnsi" w:hAnsiTheme="minorHAnsi" w:cstheme="minorHAnsi"/>
          <w:color w:val="auto"/>
        </w:rPr>
        <w:t>(</w:t>
      </w:r>
      <w:r w:rsidR="008E1A7A" w:rsidRPr="008E3782">
        <w:rPr>
          <w:rFonts w:asciiTheme="minorHAnsi" w:hAnsiTheme="minorHAnsi" w:cstheme="minorHAnsi"/>
          <w:b/>
          <w:bCs/>
          <w:color w:val="auto"/>
        </w:rPr>
        <w:t>B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8A582D">
        <w:rPr>
          <w:rFonts w:asciiTheme="minorHAnsi" w:hAnsiTheme="minorHAnsi" w:cstheme="minorHAnsi"/>
          <w:color w:val="auto"/>
        </w:rPr>
        <w:t>p-AKT</w:t>
      </w:r>
      <w:r w:rsidR="006D251C">
        <w:rPr>
          <w:rFonts w:asciiTheme="minorHAnsi" w:hAnsiTheme="minorHAnsi" w:cstheme="minorHAnsi"/>
          <w:color w:val="auto"/>
        </w:rPr>
        <w:t xml:space="preserve"> (S473)</w:t>
      </w:r>
      <w:r w:rsidR="008A582D">
        <w:rPr>
          <w:rFonts w:asciiTheme="minorHAnsi" w:hAnsiTheme="minorHAnsi" w:cstheme="minorHAnsi"/>
          <w:color w:val="auto"/>
        </w:rPr>
        <w:t>/AKT</w:t>
      </w:r>
      <w:r w:rsidR="00DF3FF7">
        <w:rPr>
          <w:rFonts w:asciiTheme="minorHAnsi" w:hAnsiTheme="minorHAnsi" w:cstheme="minorHAnsi"/>
          <w:color w:val="auto"/>
        </w:rPr>
        <w:t xml:space="preserve"> in </w:t>
      </w:r>
      <w:r w:rsidR="00C11157">
        <w:rPr>
          <w:rFonts w:asciiTheme="minorHAnsi" w:hAnsiTheme="minorHAnsi" w:cstheme="minorHAnsi"/>
          <w:color w:val="auto"/>
        </w:rPr>
        <w:t>d</w:t>
      </w:r>
      <w:r w:rsidR="00187BFE">
        <w:rPr>
          <w:rFonts w:asciiTheme="minorHAnsi" w:hAnsiTheme="minorHAnsi" w:cstheme="minorHAnsi"/>
          <w:color w:val="auto"/>
        </w:rPr>
        <w:t>ensitometry of western blot</w:t>
      </w:r>
      <w:r w:rsidR="00C11157">
        <w:rPr>
          <w:rFonts w:asciiTheme="minorHAnsi" w:hAnsiTheme="minorHAnsi" w:cstheme="minorHAnsi"/>
          <w:color w:val="auto"/>
        </w:rPr>
        <w:t xml:space="preserve">. </w:t>
      </w:r>
      <w:r w:rsidR="00C5127D">
        <w:rPr>
          <w:rFonts w:asciiTheme="minorHAnsi" w:hAnsiTheme="minorHAnsi" w:cstheme="minorHAnsi"/>
          <w:color w:val="auto"/>
        </w:rPr>
        <w:t>(</w:t>
      </w:r>
      <w:r w:rsidR="00C11157" w:rsidRPr="008E3782">
        <w:rPr>
          <w:rFonts w:asciiTheme="minorHAnsi" w:hAnsiTheme="minorHAnsi" w:cstheme="minorHAnsi"/>
          <w:b/>
          <w:bCs/>
          <w:color w:val="auto"/>
        </w:rPr>
        <w:t>C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C11157">
        <w:rPr>
          <w:rFonts w:asciiTheme="minorHAnsi" w:hAnsiTheme="minorHAnsi" w:cstheme="minorHAnsi"/>
          <w:color w:val="auto"/>
        </w:rPr>
        <w:t xml:space="preserve">p-FOXO1 </w:t>
      </w:r>
      <w:r w:rsidR="006D251C">
        <w:rPr>
          <w:rFonts w:asciiTheme="minorHAnsi" w:hAnsiTheme="minorHAnsi" w:cstheme="minorHAnsi"/>
          <w:color w:val="auto"/>
        </w:rPr>
        <w:t>(S256)/FOXO1</w:t>
      </w:r>
      <w:r w:rsidR="00187BFE">
        <w:rPr>
          <w:rFonts w:asciiTheme="minorHAnsi" w:hAnsiTheme="minorHAnsi" w:cstheme="minorHAnsi"/>
          <w:color w:val="auto"/>
        </w:rPr>
        <w:t xml:space="preserve"> </w:t>
      </w:r>
      <w:r w:rsidR="00DC49D7">
        <w:rPr>
          <w:rFonts w:asciiTheme="minorHAnsi" w:hAnsiTheme="minorHAnsi" w:cstheme="minorHAnsi"/>
          <w:color w:val="auto"/>
        </w:rPr>
        <w:t>in densitometry of western blot</w:t>
      </w:r>
      <w:r w:rsidR="009D2F68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Insulin</w:t>
      </w:r>
      <w:r w:rsidR="00F8192B">
        <w:rPr>
          <w:rFonts w:asciiTheme="minorHAnsi" w:hAnsiTheme="minorHAnsi" w:cstheme="minorHAnsi"/>
          <w:color w:val="auto"/>
        </w:rPr>
        <w:t xml:space="preserve"> sensitivity</w:t>
      </w:r>
      <w:r>
        <w:rPr>
          <w:rFonts w:asciiTheme="minorHAnsi" w:hAnsiTheme="minorHAnsi" w:cstheme="minorHAnsi"/>
          <w:color w:val="auto"/>
        </w:rPr>
        <w:t xml:space="preserve"> assay</w:t>
      </w:r>
      <w:r w:rsidR="00F8192B">
        <w:rPr>
          <w:rFonts w:asciiTheme="minorHAnsi" w:hAnsiTheme="minorHAnsi" w:cstheme="minorHAnsi"/>
          <w:color w:val="auto"/>
        </w:rPr>
        <w:t xml:space="preserve"> was carried out </w:t>
      </w:r>
      <w:r w:rsidR="009F644B">
        <w:rPr>
          <w:rFonts w:asciiTheme="minorHAnsi" w:hAnsiTheme="minorHAnsi" w:cstheme="minorHAnsi"/>
          <w:color w:val="auto"/>
        </w:rPr>
        <w:t>16</w:t>
      </w:r>
      <w:r w:rsidR="00803936">
        <w:rPr>
          <w:rFonts w:asciiTheme="minorHAnsi" w:hAnsiTheme="minorHAnsi" w:cstheme="minorHAnsi"/>
          <w:color w:val="auto"/>
        </w:rPr>
        <w:t xml:space="preserve"> </w:t>
      </w:r>
      <w:r w:rsidR="0048794A">
        <w:rPr>
          <w:rFonts w:asciiTheme="minorHAnsi" w:hAnsiTheme="minorHAnsi" w:cstheme="minorHAnsi"/>
          <w:color w:val="auto"/>
        </w:rPr>
        <w:t xml:space="preserve">h after </w:t>
      </w:r>
      <w:r w:rsidR="00F0122B">
        <w:rPr>
          <w:rFonts w:asciiTheme="minorHAnsi" w:hAnsiTheme="minorHAnsi" w:cstheme="minorHAnsi"/>
          <w:color w:val="auto"/>
        </w:rPr>
        <w:t xml:space="preserve">primary hepatocyte plating. </w:t>
      </w:r>
      <w:r w:rsidR="004B4700">
        <w:rPr>
          <w:rFonts w:asciiTheme="minorHAnsi" w:hAnsiTheme="minorHAnsi" w:cstheme="minorHAnsi"/>
          <w:color w:val="auto"/>
        </w:rPr>
        <w:t>Primary hepatoc</w:t>
      </w:r>
      <w:r w:rsidR="002621E8">
        <w:rPr>
          <w:rFonts w:asciiTheme="minorHAnsi" w:hAnsiTheme="minorHAnsi" w:cstheme="minorHAnsi"/>
          <w:color w:val="auto"/>
        </w:rPr>
        <w:t>ytes were starved for 3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2621E8">
        <w:rPr>
          <w:rFonts w:asciiTheme="minorHAnsi" w:hAnsiTheme="minorHAnsi" w:cstheme="minorHAnsi"/>
          <w:color w:val="auto"/>
        </w:rPr>
        <w:t xml:space="preserve">h in </w:t>
      </w:r>
      <w:r w:rsidR="008D68BB" w:rsidRPr="00012CCA">
        <w:t>William’s E Medium</w:t>
      </w:r>
      <w:r w:rsidR="008D68BB">
        <w:t xml:space="preserve"> (</w:t>
      </w:r>
      <w:r w:rsidR="008D68BB" w:rsidRPr="00012CCA">
        <w:t>GlutaMAX Supplement</w:t>
      </w:r>
      <w:r w:rsidR="009E1A22">
        <w:t>)</w:t>
      </w:r>
      <w:r w:rsidR="004D67FE">
        <w:rPr>
          <w:rFonts w:asciiTheme="minorHAnsi" w:hAnsiTheme="minorHAnsi" w:cstheme="minorHAnsi"/>
          <w:color w:val="auto"/>
        </w:rPr>
        <w:t xml:space="preserve"> </w:t>
      </w:r>
      <w:r w:rsidR="006F6237">
        <w:rPr>
          <w:rFonts w:asciiTheme="minorHAnsi" w:hAnsiTheme="minorHAnsi" w:cstheme="minorHAnsi"/>
          <w:color w:val="auto"/>
        </w:rPr>
        <w:t>with</w:t>
      </w:r>
      <w:r w:rsidR="009E1A22">
        <w:rPr>
          <w:rFonts w:asciiTheme="minorHAnsi" w:hAnsiTheme="minorHAnsi" w:cstheme="minorHAnsi"/>
          <w:color w:val="auto"/>
        </w:rPr>
        <w:t>out FBS</w:t>
      </w:r>
      <w:r w:rsidR="00985AA9">
        <w:rPr>
          <w:rFonts w:asciiTheme="minorHAnsi" w:hAnsiTheme="minorHAnsi" w:cstheme="minorHAnsi"/>
          <w:color w:val="auto"/>
        </w:rPr>
        <w:t xml:space="preserve"> but with </w:t>
      </w:r>
      <w:r w:rsidR="00985AA9">
        <w:t xml:space="preserve">1% </w:t>
      </w:r>
      <w:r w:rsidR="00C5127D">
        <w:t>antibiotic-antimycotic solution</w:t>
      </w:r>
      <w:r w:rsidR="00D45600">
        <w:rPr>
          <w:rFonts w:asciiTheme="minorHAnsi" w:hAnsiTheme="minorHAnsi" w:cstheme="minorHAnsi"/>
          <w:color w:val="auto"/>
        </w:rPr>
        <w:t xml:space="preserve"> and then treated with 100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D45600">
        <w:rPr>
          <w:rFonts w:asciiTheme="minorHAnsi" w:hAnsiTheme="minorHAnsi" w:cstheme="minorHAnsi"/>
          <w:color w:val="auto"/>
        </w:rPr>
        <w:t>nM insulin for 30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D45600">
        <w:rPr>
          <w:rFonts w:asciiTheme="minorHAnsi" w:hAnsiTheme="minorHAnsi" w:cstheme="minorHAnsi"/>
          <w:color w:val="auto"/>
        </w:rPr>
        <w:t xml:space="preserve">min, before </w:t>
      </w:r>
      <w:r w:rsidR="00C5127D">
        <w:rPr>
          <w:rFonts w:asciiTheme="minorHAnsi" w:hAnsiTheme="minorHAnsi" w:cstheme="minorHAnsi"/>
          <w:color w:val="auto"/>
        </w:rPr>
        <w:t xml:space="preserve">being </w:t>
      </w:r>
      <w:r w:rsidR="00561500">
        <w:rPr>
          <w:rFonts w:asciiTheme="minorHAnsi" w:hAnsiTheme="minorHAnsi" w:cstheme="minorHAnsi"/>
          <w:color w:val="auto"/>
        </w:rPr>
        <w:t xml:space="preserve">harvested for protein </w:t>
      </w:r>
      <w:r w:rsidR="00C30B27">
        <w:rPr>
          <w:rFonts w:asciiTheme="minorHAnsi" w:hAnsiTheme="minorHAnsi" w:cstheme="minorHAnsi"/>
          <w:color w:val="auto"/>
        </w:rPr>
        <w:t xml:space="preserve">lysis </w:t>
      </w:r>
      <w:r w:rsidR="00561500">
        <w:rPr>
          <w:rFonts w:asciiTheme="minorHAnsi" w:hAnsiTheme="minorHAnsi" w:cstheme="minorHAnsi"/>
          <w:color w:val="auto"/>
        </w:rPr>
        <w:t xml:space="preserve">with </w:t>
      </w:r>
      <w:r w:rsidR="00FE7CDC">
        <w:rPr>
          <w:rFonts w:asciiTheme="minorHAnsi" w:hAnsiTheme="minorHAnsi" w:cstheme="minorHAnsi"/>
          <w:color w:val="auto"/>
        </w:rPr>
        <w:t xml:space="preserve">1x </w:t>
      </w:r>
      <w:r w:rsidR="00C004CD">
        <w:rPr>
          <w:rFonts w:asciiTheme="minorHAnsi" w:hAnsiTheme="minorHAnsi" w:cstheme="minorHAnsi"/>
          <w:color w:val="auto"/>
        </w:rPr>
        <w:t>RIPA</w:t>
      </w:r>
      <w:r w:rsidR="00FE7CDC">
        <w:rPr>
          <w:rFonts w:asciiTheme="minorHAnsi" w:hAnsiTheme="minorHAnsi" w:cstheme="minorHAnsi"/>
          <w:color w:val="auto"/>
        </w:rPr>
        <w:t xml:space="preserve"> buffer. </w:t>
      </w:r>
      <w:r w:rsidR="00135714">
        <w:rPr>
          <w:rFonts w:asciiTheme="minorHAnsi" w:hAnsiTheme="minorHAnsi" w:cstheme="minorHAnsi"/>
          <w:color w:val="auto"/>
        </w:rPr>
        <w:t xml:space="preserve">Graphs were generated with </w:t>
      </w:r>
      <w:r w:rsidR="007E3CFF">
        <w:rPr>
          <w:rFonts w:asciiTheme="minorHAnsi" w:hAnsiTheme="minorHAnsi" w:cstheme="minorHAnsi"/>
          <w:color w:val="auto"/>
        </w:rPr>
        <w:t>GraphPad Prism 8.</w:t>
      </w:r>
      <w:r w:rsidR="00325C9C">
        <w:rPr>
          <w:rFonts w:asciiTheme="minorHAnsi" w:hAnsiTheme="minorHAnsi" w:cstheme="minorHAnsi"/>
          <w:color w:val="auto"/>
        </w:rPr>
        <w:t xml:space="preserve"> Western blot imaging was carried out with LI-COR Odyssey CLx.</w:t>
      </w:r>
      <w:r w:rsidR="007E3CFF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 xml:space="preserve">Error bar indicates Standard Deviation, and </w:t>
      </w:r>
      <w:r w:rsidR="00C5127D">
        <w:rPr>
          <w:rFonts w:asciiTheme="minorHAnsi" w:hAnsiTheme="minorHAnsi" w:cstheme="minorHAnsi"/>
          <w:color w:val="auto"/>
        </w:rPr>
        <w:t>two-</w:t>
      </w:r>
      <w:r w:rsidR="008F67C5">
        <w:rPr>
          <w:rFonts w:asciiTheme="minorHAnsi" w:hAnsiTheme="minorHAnsi" w:cstheme="minorHAnsi"/>
          <w:color w:val="auto"/>
        </w:rPr>
        <w:t xml:space="preserve">tailed paired </w:t>
      </w:r>
      <w:r w:rsidR="00A91310">
        <w:rPr>
          <w:rFonts w:asciiTheme="minorHAnsi" w:hAnsiTheme="minorHAnsi" w:cstheme="minorHAnsi"/>
          <w:color w:val="auto"/>
        </w:rPr>
        <w:t>t-test significance is indicated by asterisks (*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p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&lt;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0.05; ** p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&lt;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 xml:space="preserve">0.01). </w:t>
      </w:r>
      <w:r w:rsidR="009D2F68">
        <w:rPr>
          <w:rFonts w:asciiTheme="minorHAnsi" w:hAnsiTheme="minorHAnsi" w:cstheme="minorHAnsi"/>
          <w:color w:val="auto"/>
        </w:rPr>
        <w:t>N</w:t>
      </w:r>
      <w:r w:rsidR="00803936">
        <w:rPr>
          <w:rFonts w:asciiTheme="minorHAnsi" w:hAnsiTheme="minorHAnsi" w:cstheme="minorHAnsi"/>
          <w:color w:val="auto"/>
        </w:rPr>
        <w:t xml:space="preserve"> </w:t>
      </w:r>
      <w:r w:rsidR="009D2F68">
        <w:rPr>
          <w:rFonts w:asciiTheme="minorHAnsi" w:hAnsiTheme="minorHAnsi" w:cstheme="minorHAnsi"/>
          <w:color w:val="auto"/>
        </w:rPr>
        <w:t>=</w:t>
      </w:r>
      <w:r w:rsidR="00803936">
        <w:rPr>
          <w:rFonts w:asciiTheme="minorHAnsi" w:hAnsiTheme="minorHAnsi" w:cstheme="minorHAnsi"/>
          <w:color w:val="auto"/>
        </w:rPr>
        <w:t xml:space="preserve"> </w:t>
      </w:r>
      <w:r w:rsidR="007E3CFF">
        <w:rPr>
          <w:rFonts w:asciiTheme="minorHAnsi" w:hAnsiTheme="minorHAnsi" w:cstheme="minorHAnsi"/>
          <w:color w:val="auto"/>
        </w:rPr>
        <w:t>4</w:t>
      </w:r>
      <w:r w:rsidR="009D2F68">
        <w:rPr>
          <w:rFonts w:asciiTheme="minorHAnsi" w:hAnsiTheme="minorHAnsi" w:cstheme="minorHAnsi"/>
          <w:color w:val="auto"/>
        </w:rPr>
        <w:t>.</w:t>
      </w:r>
    </w:p>
    <w:p w14:paraId="20F68E68" w14:textId="77777777" w:rsidR="005F1984" w:rsidRDefault="005F1984" w:rsidP="00DC2BF6">
      <w:pPr>
        <w:rPr>
          <w:rFonts w:asciiTheme="minorHAnsi" w:hAnsiTheme="minorHAnsi" w:cstheme="minorHAnsi"/>
          <w:color w:val="auto"/>
        </w:rPr>
      </w:pPr>
    </w:p>
    <w:p w14:paraId="740AA5C1" w14:textId="5FD29EAF" w:rsidR="00CA7DA3" w:rsidRDefault="00F878F2" w:rsidP="00CA7DA3">
      <w:pPr>
        <w:rPr>
          <w:rFonts w:asciiTheme="minorHAnsi" w:hAnsiTheme="minorHAnsi" w:cstheme="minorHAnsi"/>
          <w:color w:val="auto"/>
        </w:rPr>
      </w:pPr>
      <w:r w:rsidRPr="008E3782">
        <w:rPr>
          <w:rFonts w:asciiTheme="minorHAnsi" w:hAnsiTheme="minorHAnsi" w:cstheme="minorHAnsi"/>
          <w:b/>
          <w:bCs/>
          <w:color w:val="auto"/>
        </w:rPr>
        <w:t>Figure 7</w:t>
      </w:r>
      <w:r w:rsidR="00C5127D" w:rsidRPr="008E3782">
        <w:rPr>
          <w:rFonts w:asciiTheme="minorHAnsi" w:hAnsiTheme="minorHAnsi" w:cstheme="minorHAnsi"/>
          <w:b/>
          <w:bCs/>
          <w:color w:val="auto"/>
        </w:rPr>
        <w:t xml:space="preserve">: </w:t>
      </w:r>
      <w:r w:rsidR="00052AA3" w:rsidRPr="008E3782">
        <w:rPr>
          <w:rFonts w:asciiTheme="minorHAnsi" w:hAnsiTheme="minorHAnsi" w:cstheme="minorHAnsi"/>
          <w:b/>
          <w:bCs/>
          <w:color w:val="auto"/>
        </w:rPr>
        <w:t>Glucose production</w:t>
      </w:r>
      <w:r w:rsidR="00774F8A" w:rsidRPr="008E3782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C34E93" w:rsidRPr="008E3782">
        <w:rPr>
          <w:rFonts w:asciiTheme="minorHAnsi" w:hAnsiTheme="minorHAnsi" w:cstheme="minorHAnsi"/>
          <w:b/>
          <w:bCs/>
          <w:color w:val="auto"/>
        </w:rPr>
        <w:t>a</w:t>
      </w:r>
      <w:r w:rsidR="00774F8A" w:rsidRPr="008E3782">
        <w:rPr>
          <w:rFonts w:asciiTheme="minorHAnsi" w:hAnsiTheme="minorHAnsi" w:cstheme="minorHAnsi"/>
          <w:b/>
          <w:bCs/>
          <w:color w:val="auto"/>
        </w:rPr>
        <w:t>ssay</w:t>
      </w:r>
      <w:r w:rsidR="00C34E93" w:rsidRPr="008E3782">
        <w:rPr>
          <w:rFonts w:asciiTheme="minorHAnsi" w:hAnsiTheme="minorHAnsi" w:cstheme="minorHAnsi"/>
          <w:b/>
          <w:bCs/>
          <w:color w:val="auto"/>
        </w:rPr>
        <w:t>.</w:t>
      </w:r>
      <w:r w:rsidR="00C34E93">
        <w:rPr>
          <w:rFonts w:asciiTheme="minorHAnsi" w:hAnsiTheme="minorHAnsi" w:cstheme="minorHAnsi"/>
          <w:color w:val="auto"/>
        </w:rPr>
        <w:t xml:space="preserve"> </w:t>
      </w:r>
      <w:r w:rsidR="00C5127D">
        <w:rPr>
          <w:rFonts w:asciiTheme="minorHAnsi" w:hAnsiTheme="minorHAnsi" w:cstheme="minorHAnsi"/>
          <w:color w:val="auto"/>
        </w:rPr>
        <w:t>(</w:t>
      </w:r>
      <w:r w:rsidR="00BB5BFE" w:rsidRPr="008E3782">
        <w:rPr>
          <w:rFonts w:asciiTheme="minorHAnsi" w:hAnsiTheme="minorHAnsi" w:cstheme="minorHAnsi"/>
          <w:b/>
          <w:bCs/>
          <w:color w:val="auto"/>
        </w:rPr>
        <w:t>A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7022A5">
        <w:rPr>
          <w:rFonts w:asciiTheme="minorHAnsi" w:hAnsiTheme="minorHAnsi" w:cstheme="minorHAnsi"/>
          <w:color w:val="auto"/>
        </w:rPr>
        <w:t>Western blot of PEPCK</w:t>
      </w:r>
      <w:r w:rsidR="00826087">
        <w:rPr>
          <w:rFonts w:asciiTheme="minorHAnsi" w:hAnsiTheme="minorHAnsi" w:cstheme="minorHAnsi"/>
          <w:color w:val="auto"/>
        </w:rPr>
        <w:t xml:space="preserve"> and GAPDH</w:t>
      </w:r>
      <w:r w:rsidR="007022A5">
        <w:rPr>
          <w:rFonts w:asciiTheme="minorHAnsi" w:hAnsiTheme="minorHAnsi" w:cstheme="minorHAnsi"/>
          <w:color w:val="auto"/>
        </w:rPr>
        <w:t xml:space="preserve"> </w:t>
      </w:r>
      <w:r w:rsidR="00FD0BC2">
        <w:rPr>
          <w:rFonts w:asciiTheme="minorHAnsi" w:hAnsiTheme="minorHAnsi" w:cstheme="minorHAnsi"/>
          <w:color w:val="auto"/>
        </w:rPr>
        <w:t>after glucagon or forskolin</w:t>
      </w:r>
      <w:r w:rsidR="00585D76">
        <w:rPr>
          <w:rFonts w:asciiTheme="minorHAnsi" w:hAnsiTheme="minorHAnsi" w:cstheme="minorHAnsi"/>
          <w:color w:val="auto"/>
        </w:rPr>
        <w:t>+IBM</w:t>
      </w:r>
      <w:r w:rsidR="002729FD">
        <w:rPr>
          <w:rFonts w:asciiTheme="minorHAnsi" w:hAnsiTheme="minorHAnsi" w:cstheme="minorHAnsi"/>
          <w:color w:val="auto"/>
        </w:rPr>
        <w:t>X treatment</w:t>
      </w:r>
      <w:r w:rsidR="00997098">
        <w:rPr>
          <w:rFonts w:asciiTheme="minorHAnsi" w:hAnsiTheme="minorHAnsi" w:cstheme="minorHAnsi"/>
          <w:color w:val="auto"/>
        </w:rPr>
        <w:t xml:space="preserve"> for 10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997098">
        <w:rPr>
          <w:rFonts w:asciiTheme="minorHAnsi" w:hAnsiTheme="minorHAnsi" w:cstheme="minorHAnsi"/>
          <w:color w:val="auto"/>
        </w:rPr>
        <w:t>h</w:t>
      </w:r>
      <w:r w:rsidR="002729FD">
        <w:rPr>
          <w:rFonts w:asciiTheme="minorHAnsi" w:hAnsiTheme="minorHAnsi" w:cstheme="minorHAnsi"/>
          <w:color w:val="auto"/>
        </w:rPr>
        <w:t xml:space="preserve">. </w:t>
      </w:r>
      <w:r w:rsidR="00C5127D">
        <w:rPr>
          <w:rFonts w:asciiTheme="minorHAnsi" w:hAnsiTheme="minorHAnsi" w:cstheme="minorHAnsi"/>
          <w:color w:val="auto"/>
        </w:rPr>
        <w:t>(</w:t>
      </w:r>
      <w:r w:rsidR="00826087" w:rsidRPr="008E3782">
        <w:rPr>
          <w:rFonts w:asciiTheme="minorHAnsi" w:hAnsiTheme="minorHAnsi" w:cstheme="minorHAnsi"/>
          <w:b/>
          <w:bCs/>
          <w:color w:val="auto"/>
        </w:rPr>
        <w:t>B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93217B">
        <w:rPr>
          <w:rFonts w:asciiTheme="minorHAnsi" w:hAnsiTheme="minorHAnsi" w:cstheme="minorHAnsi"/>
          <w:color w:val="auto"/>
        </w:rPr>
        <w:t xml:space="preserve">Densitometry of </w:t>
      </w:r>
      <w:r w:rsidR="004B67C7">
        <w:rPr>
          <w:rFonts w:asciiTheme="minorHAnsi" w:hAnsiTheme="minorHAnsi" w:cstheme="minorHAnsi"/>
          <w:color w:val="auto"/>
        </w:rPr>
        <w:t>PEPCK protein le</w:t>
      </w:r>
      <w:r w:rsidR="00FD0BC2">
        <w:rPr>
          <w:rFonts w:asciiTheme="minorHAnsi" w:hAnsiTheme="minorHAnsi" w:cstheme="minorHAnsi"/>
          <w:color w:val="auto"/>
        </w:rPr>
        <w:t>vel comparing to GAPDH after either glucagon or forskolin</w:t>
      </w:r>
      <w:r w:rsidR="004B67C7">
        <w:rPr>
          <w:rFonts w:asciiTheme="minorHAnsi" w:hAnsiTheme="minorHAnsi" w:cstheme="minorHAnsi"/>
          <w:color w:val="auto"/>
        </w:rPr>
        <w:t>+IBMX treatment</w:t>
      </w:r>
      <w:r w:rsidR="00997098">
        <w:rPr>
          <w:rFonts w:asciiTheme="minorHAnsi" w:hAnsiTheme="minorHAnsi" w:cstheme="minorHAnsi"/>
          <w:color w:val="auto"/>
        </w:rPr>
        <w:t xml:space="preserve"> for 10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997098">
        <w:rPr>
          <w:rFonts w:asciiTheme="minorHAnsi" w:hAnsiTheme="minorHAnsi" w:cstheme="minorHAnsi"/>
          <w:color w:val="auto"/>
        </w:rPr>
        <w:t>h</w:t>
      </w:r>
      <w:r w:rsidR="004B67C7">
        <w:rPr>
          <w:rFonts w:asciiTheme="minorHAnsi" w:hAnsiTheme="minorHAnsi" w:cstheme="minorHAnsi"/>
          <w:color w:val="auto"/>
        </w:rPr>
        <w:t xml:space="preserve">. </w:t>
      </w:r>
      <w:r w:rsidR="00C5127D">
        <w:rPr>
          <w:rFonts w:asciiTheme="minorHAnsi" w:hAnsiTheme="minorHAnsi" w:cstheme="minorHAnsi"/>
          <w:color w:val="auto"/>
        </w:rPr>
        <w:t>(</w:t>
      </w:r>
      <w:r w:rsidR="00DD549F" w:rsidRPr="008E3782">
        <w:rPr>
          <w:rFonts w:asciiTheme="minorHAnsi" w:hAnsiTheme="minorHAnsi" w:cstheme="minorHAnsi"/>
          <w:b/>
          <w:bCs/>
          <w:color w:val="auto"/>
        </w:rPr>
        <w:t>C</w:t>
      </w:r>
      <w:r w:rsidR="00C5127D">
        <w:rPr>
          <w:rFonts w:asciiTheme="minorHAnsi" w:hAnsiTheme="minorHAnsi" w:cstheme="minorHAnsi"/>
          <w:color w:val="auto"/>
        </w:rPr>
        <w:t xml:space="preserve">) </w:t>
      </w:r>
      <w:r w:rsidR="00DD549F">
        <w:rPr>
          <w:rFonts w:asciiTheme="minorHAnsi" w:hAnsiTheme="minorHAnsi" w:cstheme="minorHAnsi"/>
          <w:color w:val="auto"/>
        </w:rPr>
        <w:t xml:space="preserve">Glucose </w:t>
      </w:r>
      <w:r w:rsidR="00BC51DA">
        <w:rPr>
          <w:rFonts w:asciiTheme="minorHAnsi" w:hAnsiTheme="minorHAnsi" w:cstheme="minorHAnsi"/>
          <w:color w:val="auto"/>
        </w:rPr>
        <w:t xml:space="preserve">level comparing to protein level </w:t>
      </w:r>
      <w:r w:rsidR="00FD0BC2">
        <w:rPr>
          <w:rFonts w:asciiTheme="minorHAnsi" w:hAnsiTheme="minorHAnsi" w:cstheme="minorHAnsi"/>
          <w:color w:val="auto"/>
        </w:rPr>
        <w:t>after either glucagon or forskolin</w:t>
      </w:r>
      <w:r w:rsidR="00C83166">
        <w:rPr>
          <w:rFonts w:asciiTheme="minorHAnsi" w:hAnsiTheme="minorHAnsi" w:cstheme="minorHAnsi"/>
          <w:color w:val="auto"/>
        </w:rPr>
        <w:t xml:space="preserve">+IBMX </w:t>
      </w:r>
      <w:r w:rsidR="00997098">
        <w:rPr>
          <w:rFonts w:asciiTheme="minorHAnsi" w:hAnsiTheme="minorHAnsi" w:cstheme="minorHAnsi"/>
          <w:color w:val="auto"/>
        </w:rPr>
        <w:t>treatment for 10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997098">
        <w:rPr>
          <w:rFonts w:asciiTheme="minorHAnsi" w:hAnsiTheme="minorHAnsi" w:cstheme="minorHAnsi"/>
          <w:color w:val="auto"/>
        </w:rPr>
        <w:t>h.</w:t>
      </w:r>
      <w:r w:rsidR="00CA7DA3">
        <w:rPr>
          <w:rFonts w:asciiTheme="minorHAnsi" w:hAnsiTheme="minorHAnsi" w:cstheme="minorHAnsi"/>
          <w:color w:val="auto"/>
        </w:rPr>
        <w:t xml:space="preserve"> </w:t>
      </w:r>
      <w:r w:rsidR="00052AA3">
        <w:rPr>
          <w:rFonts w:asciiTheme="minorHAnsi" w:hAnsiTheme="minorHAnsi" w:cstheme="minorHAnsi"/>
          <w:color w:val="auto"/>
        </w:rPr>
        <w:t>Glucose production</w:t>
      </w:r>
      <w:r w:rsidR="00252014">
        <w:rPr>
          <w:rFonts w:asciiTheme="minorHAnsi" w:hAnsiTheme="minorHAnsi" w:cstheme="minorHAnsi"/>
          <w:color w:val="auto"/>
        </w:rPr>
        <w:t xml:space="preserve"> assay was carried out 16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4B4700">
        <w:rPr>
          <w:rFonts w:asciiTheme="minorHAnsi" w:hAnsiTheme="minorHAnsi" w:cstheme="minorHAnsi"/>
          <w:color w:val="auto"/>
        </w:rPr>
        <w:t>h after primary hepatocyte plating. Primary hepatocytes w</w:t>
      </w:r>
      <w:r w:rsidR="00E55917">
        <w:rPr>
          <w:rFonts w:asciiTheme="minorHAnsi" w:hAnsiTheme="minorHAnsi" w:cstheme="minorHAnsi"/>
          <w:color w:val="auto"/>
        </w:rPr>
        <w:t>ere</w:t>
      </w:r>
      <w:r w:rsidR="004B4700">
        <w:rPr>
          <w:rFonts w:asciiTheme="minorHAnsi" w:hAnsiTheme="minorHAnsi" w:cstheme="minorHAnsi"/>
          <w:color w:val="auto"/>
        </w:rPr>
        <w:t xml:space="preserve"> starved for 10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4B4700">
        <w:rPr>
          <w:rFonts w:asciiTheme="minorHAnsi" w:hAnsiTheme="minorHAnsi" w:cstheme="minorHAnsi"/>
          <w:color w:val="auto"/>
        </w:rPr>
        <w:t xml:space="preserve">h in </w:t>
      </w:r>
      <w:r w:rsidR="00487F37">
        <w:rPr>
          <w:rFonts w:asciiTheme="minorHAnsi" w:hAnsiTheme="minorHAnsi" w:cstheme="minorHAnsi"/>
          <w:color w:val="auto"/>
        </w:rPr>
        <w:t xml:space="preserve">glucose- and phenol red-free </w:t>
      </w:r>
      <w:r w:rsidR="004B4700">
        <w:rPr>
          <w:rFonts w:asciiTheme="minorHAnsi" w:hAnsiTheme="minorHAnsi" w:cstheme="minorHAnsi"/>
          <w:color w:val="auto"/>
        </w:rPr>
        <w:t>DMEM (added with 2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4B4700">
        <w:rPr>
          <w:rFonts w:asciiTheme="minorHAnsi" w:hAnsiTheme="minorHAnsi" w:cstheme="minorHAnsi"/>
          <w:color w:val="auto"/>
        </w:rPr>
        <w:t>mM L-Glutamine, 2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4B4700">
        <w:rPr>
          <w:rFonts w:asciiTheme="minorHAnsi" w:hAnsiTheme="minorHAnsi" w:cstheme="minorHAnsi"/>
          <w:color w:val="auto"/>
        </w:rPr>
        <w:t>mM Sodium Pyruvate, 20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4B4700">
        <w:rPr>
          <w:rFonts w:asciiTheme="minorHAnsi" w:hAnsiTheme="minorHAnsi" w:cstheme="minorHAnsi"/>
          <w:color w:val="auto"/>
        </w:rPr>
        <w:t xml:space="preserve">mM Sodium L-Lactate, 1% Pen Strep), with either </w:t>
      </w:r>
      <w:r w:rsidR="00CA53A4">
        <w:rPr>
          <w:rFonts w:asciiTheme="minorHAnsi" w:hAnsiTheme="minorHAnsi" w:cstheme="minorHAnsi"/>
          <w:color w:val="auto"/>
        </w:rPr>
        <w:t>50nM glucagon or 10</w:t>
      </w:r>
      <w:r w:rsidR="00985AA9">
        <w:rPr>
          <w:rFonts w:asciiTheme="minorHAnsi" w:hAnsiTheme="minorHAnsi" w:cstheme="minorHAnsi"/>
          <w:color w:val="auto"/>
        </w:rPr>
        <w:t xml:space="preserve"> </w:t>
      </w:r>
      <w:r w:rsidR="00CA53A4">
        <w:rPr>
          <w:rFonts w:asciiTheme="minorHAnsi" w:hAnsiTheme="minorHAnsi" w:cstheme="minorHAnsi"/>
          <w:color w:val="auto"/>
        </w:rPr>
        <w:t>µM forskolin and 200</w:t>
      </w:r>
      <w:r w:rsidR="00EF35AC">
        <w:rPr>
          <w:rFonts w:asciiTheme="minorHAnsi" w:hAnsiTheme="minorHAnsi" w:cstheme="minorHAnsi"/>
          <w:color w:val="auto"/>
        </w:rPr>
        <w:t xml:space="preserve"> </w:t>
      </w:r>
      <w:r w:rsidR="00CA53A4">
        <w:rPr>
          <w:rFonts w:asciiTheme="minorHAnsi" w:hAnsiTheme="minorHAnsi" w:cstheme="minorHAnsi"/>
          <w:color w:val="auto"/>
        </w:rPr>
        <w:t xml:space="preserve">µM IBMX. </w:t>
      </w:r>
      <w:r w:rsidR="00C5127D">
        <w:rPr>
          <w:rFonts w:asciiTheme="minorHAnsi" w:hAnsiTheme="minorHAnsi" w:cstheme="minorHAnsi"/>
          <w:color w:val="auto"/>
        </w:rPr>
        <w:t xml:space="preserve">The medium </w:t>
      </w:r>
      <w:r w:rsidR="00CA53A4">
        <w:rPr>
          <w:rFonts w:asciiTheme="minorHAnsi" w:hAnsiTheme="minorHAnsi" w:cstheme="minorHAnsi"/>
          <w:color w:val="auto"/>
        </w:rPr>
        <w:t xml:space="preserve">was harvested for glucose concentration measurement with Glucose Assay Kit, while protein was harvested for western blot. </w:t>
      </w:r>
      <w:r w:rsidR="00325C9C">
        <w:rPr>
          <w:rFonts w:asciiTheme="minorHAnsi" w:hAnsiTheme="minorHAnsi" w:cstheme="minorHAnsi"/>
          <w:color w:val="auto"/>
        </w:rPr>
        <w:t xml:space="preserve">Western blot imaging was carried out with LI-COR Odyssey CLx. </w:t>
      </w:r>
      <w:r w:rsidR="00A91310">
        <w:rPr>
          <w:rFonts w:asciiTheme="minorHAnsi" w:hAnsiTheme="minorHAnsi" w:cstheme="minorHAnsi"/>
          <w:color w:val="auto"/>
        </w:rPr>
        <w:t xml:space="preserve">Error bar indicates Standard Deviation, and </w:t>
      </w:r>
      <w:r w:rsidR="00C5127D">
        <w:rPr>
          <w:rFonts w:asciiTheme="minorHAnsi" w:hAnsiTheme="minorHAnsi" w:cstheme="minorHAnsi"/>
          <w:color w:val="auto"/>
        </w:rPr>
        <w:t>two-</w:t>
      </w:r>
      <w:r w:rsidR="008F67C5">
        <w:rPr>
          <w:rFonts w:asciiTheme="minorHAnsi" w:hAnsiTheme="minorHAnsi" w:cstheme="minorHAnsi"/>
          <w:color w:val="auto"/>
        </w:rPr>
        <w:t xml:space="preserve">tailed paired </w:t>
      </w:r>
      <w:r w:rsidR="00A91310">
        <w:rPr>
          <w:rFonts w:asciiTheme="minorHAnsi" w:hAnsiTheme="minorHAnsi" w:cstheme="minorHAnsi"/>
          <w:color w:val="auto"/>
        </w:rPr>
        <w:t>t-test significance is indicated by asterisks (*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p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&lt;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0.05; ** p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&lt;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0.01; *** p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&lt;</w:t>
      </w:r>
      <w:r w:rsidR="00C5127D">
        <w:rPr>
          <w:rFonts w:asciiTheme="minorHAnsi" w:hAnsiTheme="minorHAnsi" w:cstheme="minorHAnsi"/>
          <w:color w:val="auto"/>
        </w:rPr>
        <w:t xml:space="preserve"> </w:t>
      </w:r>
      <w:r w:rsidR="00A91310">
        <w:rPr>
          <w:rFonts w:asciiTheme="minorHAnsi" w:hAnsiTheme="minorHAnsi" w:cstheme="minorHAnsi"/>
          <w:color w:val="auto"/>
        </w:rPr>
        <w:t>0.001)</w:t>
      </w:r>
      <w:r w:rsidR="00454849">
        <w:rPr>
          <w:rFonts w:asciiTheme="minorHAnsi" w:hAnsiTheme="minorHAnsi" w:cstheme="minorHAnsi"/>
          <w:color w:val="auto"/>
        </w:rPr>
        <w:t xml:space="preserve">. </w:t>
      </w:r>
      <w:r w:rsidR="00CA7DA3">
        <w:rPr>
          <w:rFonts w:asciiTheme="minorHAnsi" w:hAnsiTheme="minorHAnsi" w:cstheme="minorHAnsi"/>
          <w:color w:val="auto"/>
        </w:rPr>
        <w:t>N</w:t>
      </w:r>
      <w:r w:rsidR="00803936">
        <w:rPr>
          <w:rFonts w:asciiTheme="minorHAnsi" w:hAnsiTheme="minorHAnsi" w:cstheme="minorHAnsi"/>
          <w:color w:val="auto"/>
        </w:rPr>
        <w:t xml:space="preserve"> </w:t>
      </w:r>
      <w:r w:rsidR="00CA7DA3">
        <w:rPr>
          <w:rFonts w:asciiTheme="minorHAnsi" w:hAnsiTheme="minorHAnsi" w:cstheme="minorHAnsi"/>
          <w:color w:val="auto"/>
        </w:rPr>
        <w:t>=</w:t>
      </w:r>
      <w:r w:rsidR="00803936">
        <w:rPr>
          <w:rFonts w:asciiTheme="minorHAnsi" w:hAnsiTheme="minorHAnsi" w:cstheme="minorHAnsi"/>
          <w:color w:val="auto"/>
        </w:rPr>
        <w:t xml:space="preserve"> </w:t>
      </w:r>
      <w:r w:rsidR="00CA7DA3">
        <w:rPr>
          <w:rFonts w:asciiTheme="minorHAnsi" w:hAnsiTheme="minorHAnsi" w:cstheme="minorHAnsi"/>
          <w:color w:val="auto"/>
        </w:rPr>
        <w:t>4.</w:t>
      </w:r>
    </w:p>
    <w:p w14:paraId="48B3CEBF" w14:textId="23D2C6EF" w:rsidR="005E2BD4" w:rsidRDefault="005E2BD4" w:rsidP="00CA7DA3">
      <w:pPr>
        <w:rPr>
          <w:rFonts w:asciiTheme="minorHAnsi" w:hAnsiTheme="minorHAnsi" w:cstheme="minorHAnsi"/>
          <w:color w:val="auto"/>
        </w:rPr>
      </w:pPr>
    </w:p>
    <w:p w14:paraId="42EC1815" w14:textId="2E1E9BE2" w:rsidR="005E2BD4" w:rsidRDefault="005E2BD4" w:rsidP="005E2BD4">
      <w:pPr>
        <w:rPr>
          <w:rFonts w:asciiTheme="minorHAnsi" w:hAnsiTheme="minorHAnsi" w:cstheme="minorHAnsi"/>
          <w:b/>
          <w:bCs/>
          <w:color w:val="auto"/>
        </w:rPr>
      </w:pPr>
      <w:r w:rsidRPr="008E3782">
        <w:rPr>
          <w:rFonts w:asciiTheme="minorHAnsi" w:hAnsiTheme="minorHAnsi" w:cstheme="minorHAnsi"/>
          <w:b/>
          <w:bCs/>
          <w:color w:val="auto"/>
        </w:rPr>
        <w:t>Table 1: Comparison of primary hepatocyte protocols.</w:t>
      </w:r>
    </w:p>
    <w:p w14:paraId="34E5722C" w14:textId="62BCD59A" w:rsidR="005E2BD4" w:rsidRDefault="005E2BD4" w:rsidP="005E2BD4">
      <w:pPr>
        <w:rPr>
          <w:rFonts w:asciiTheme="minorHAnsi" w:hAnsiTheme="minorHAnsi" w:cstheme="minorHAnsi"/>
          <w:b/>
          <w:bCs/>
          <w:color w:val="auto"/>
        </w:rPr>
      </w:pPr>
    </w:p>
    <w:p w14:paraId="015B5E73" w14:textId="19D60603" w:rsidR="005E2BD4" w:rsidRPr="008E3782" w:rsidRDefault="005E2BD4" w:rsidP="005E2BD4">
      <w:pPr>
        <w:rPr>
          <w:rFonts w:asciiTheme="minorHAnsi" w:hAnsiTheme="minorHAnsi" w:cstheme="minorHAnsi"/>
          <w:b/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 xml:space="preserve">Table 2: List of primers: </w:t>
      </w:r>
      <w:r>
        <w:rPr>
          <w:rFonts w:asciiTheme="minorHAnsi" w:hAnsiTheme="minorHAnsi" w:cstheme="minorHAnsi"/>
          <w:color w:val="auto"/>
        </w:rPr>
        <w:t xml:space="preserve">Primers used for genes </w:t>
      </w:r>
      <w:r w:rsidRPr="003D60A0">
        <w:rPr>
          <w:rFonts w:asciiTheme="minorHAnsi" w:hAnsiTheme="minorHAnsi" w:cstheme="minorHAnsi"/>
          <w:i/>
          <w:color w:val="auto"/>
        </w:rPr>
        <w:t>TTR</w:t>
      </w:r>
      <w:r>
        <w:rPr>
          <w:rFonts w:asciiTheme="minorHAnsi" w:hAnsiTheme="minorHAnsi" w:cstheme="minorHAnsi"/>
          <w:color w:val="auto"/>
        </w:rPr>
        <w:t xml:space="preserve">, </w:t>
      </w:r>
      <w:r w:rsidRPr="003D60A0">
        <w:rPr>
          <w:rFonts w:asciiTheme="minorHAnsi" w:hAnsiTheme="minorHAnsi" w:cstheme="minorHAnsi"/>
          <w:i/>
          <w:color w:val="auto"/>
        </w:rPr>
        <w:t>CD95</w:t>
      </w:r>
      <w:r>
        <w:rPr>
          <w:rFonts w:asciiTheme="minorHAnsi" w:hAnsiTheme="minorHAnsi" w:cstheme="minorHAnsi"/>
          <w:color w:val="auto"/>
        </w:rPr>
        <w:t xml:space="preserve">, </w:t>
      </w:r>
      <w:r w:rsidRPr="003D60A0">
        <w:rPr>
          <w:rFonts w:asciiTheme="minorHAnsi" w:hAnsiTheme="minorHAnsi" w:cstheme="minorHAnsi"/>
          <w:i/>
          <w:color w:val="auto"/>
        </w:rPr>
        <w:t>ASGR1</w: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aTwvQXV0aG9yPjxZZWFyPjIwMTQ8L1llYXI+PFJlY051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 </w:instrTex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aTwvQXV0aG9yPjxZZWFyPjIwMTQ8L1llYXI+PFJlY051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.DATA </w:instrText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end"/>
      </w:r>
      <w:r w:rsidR="007D4947">
        <w:rPr>
          <w:rFonts w:asciiTheme="minorHAnsi" w:hAnsiTheme="minorHAnsi" w:cstheme="minorHAnsi"/>
          <w:color w:val="auto"/>
        </w:rPr>
      </w:r>
      <w:r w:rsidR="007D4947">
        <w:rPr>
          <w:rFonts w:asciiTheme="minorHAnsi" w:hAnsiTheme="minorHAnsi" w:cstheme="minorHAnsi"/>
          <w:color w:val="auto"/>
        </w:rPr>
        <w:fldChar w:fldCharType="separate"/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, </w:t>
      </w:r>
      <w:r w:rsidRPr="003D60A0">
        <w:rPr>
          <w:rFonts w:asciiTheme="minorHAnsi" w:hAnsiTheme="minorHAnsi" w:cstheme="minorHAnsi"/>
          <w:i/>
          <w:color w:val="auto"/>
        </w:rPr>
        <w:t>ASGR2</w:t>
      </w:r>
      <w:r>
        <w:rPr>
          <w:rFonts w:asciiTheme="minorHAnsi" w:hAnsiTheme="minorHAnsi" w:cstheme="minorHAnsi"/>
          <w:color w:val="auto"/>
        </w:rPr>
        <w:t xml:space="preserve">, </w:t>
      </w:r>
      <w:r w:rsidRPr="003D60A0">
        <w:rPr>
          <w:rFonts w:asciiTheme="minorHAnsi" w:hAnsiTheme="minorHAnsi" w:cstheme="minorHAnsi"/>
          <w:i/>
          <w:color w:val="auto"/>
        </w:rPr>
        <w:t>CD45</w:t>
      </w:r>
      <w:r>
        <w:rPr>
          <w:rFonts w:asciiTheme="minorHAnsi" w:hAnsiTheme="minorHAnsi" w:cstheme="minorHAnsi"/>
          <w:color w:val="auto"/>
        </w:rPr>
        <w:t xml:space="preserve">, </w:t>
      </w:r>
      <w:r w:rsidRPr="003D60A0">
        <w:rPr>
          <w:rFonts w:asciiTheme="minorHAnsi" w:hAnsiTheme="minorHAnsi" w:cstheme="minorHAnsi"/>
          <w:i/>
          <w:color w:val="auto"/>
        </w:rPr>
        <w:t>COL1A1</w: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c8L1llYXI+PFJl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 </w:instrTex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c8L1llYXI+PFJl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.DATA </w:instrText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end"/>
      </w:r>
      <w:r w:rsidR="007D4947">
        <w:rPr>
          <w:rFonts w:asciiTheme="minorHAnsi" w:hAnsiTheme="minorHAnsi" w:cstheme="minorHAnsi"/>
          <w:color w:val="auto"/>
        </w:rPr>
      </w:r>
      <w:r w:rsidR="007D4947">
        <w:rPr>
          <w:rFonts w:asciiTheme="minorHAnsi" w:hAnsiTheme="minorHAnsi" w:cstheme="minorHAnsi"/>
          <w:color w:val="auto"/>
        </w:rPr>
        <w:fldChar w:fldCharType="separate"/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, </w:t>
      </w:r>
      <w:r w:rsidRPr="003D60A0">
        <w:rPr>
          <w:rFonts w:asciiTheme="minorHAnsi" w:hAnsiTheme="minorHAnsi" w:cstheme="minorHAnsi"/>
          <w:i/>
          <w:color w:val="auto"/>
        </w:rPr>
        <w:t>TIE2</w: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loPC9BdXRob3I+PFllYXI+MjAwMjwvWWVhcj48UmVj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 </w:instrTex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aGloPC9BdXRob3I+PFllYXI+MjAwMjwvWWVhcj48UmVj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.DATA </w:instrText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end"/>
      </w:r>
      <w:r w:rsidR="007D4947">
        <w:rPr>
          <w:rFonts w:asciiTheme="minorHAnsi" w:hAnsiTheme="minorHAnsi" w:cstheme="minorHAnsi"/>
          <w:color w:val="auto"/>
        </w:rPr>
      </w:r>
      <w:r w:rsidR="007D4947">
        <w:rPr>
          <w:rFonts w:asciiTheme="minorHAnsi" w:hAnsiTheme="minorHAnsi" w:cstheme="minorHAnsi"/>
          <w:color w:val="auto"/>
        </w:rPr>
        <w:fldChar w:fldCharType="separate"/>
      </w:r>
      <w:r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, </w:t>
      </w:r>
      <w:r w:rsidRPr="003D60A0">
        <w:rPr>
          <w:rFonts w:asciiTheme="minorHAnsi" w:hAnsiTheme="minorHAnsi" w:cstheme="minorHAnsi"/>
          <w:i/>
          <w:color w:val="auto"/>
        </w:rPr>
        <w:t>GAPDH</w:t>
      </w:r>
      <w:r>
        <w:rPr>
          <w:rFonts w:asciiTheme="minorHAnsi" w:hAnsiTheme="minorHAnsi" w:cstheme="minorHAnsi"/>
          <w:i/>
          <w:color w:val="auto"/>
        </w:rPr>
        <w:t xml:space="preserve">, </w:t>
      </w:r>
      <w:r w:rsidRPr="00F56B92">
        <w:rPr>
          <w:rFonts w:asciiTheme="minorHAnsi" w:hAnsiTheme="minorHAnsi" w:cstheme="minorHAnsi"/>
          <w:i/>
          <w:color w:val="auto"/>
        </w:rPr>
        <w:t>CD81</w:t>
      </w:r>
      <w:r>
        <w:rPr>
          <w:rFonts w:asciiTheme="minorHAnsi" w:hAnsiTheme="minorHAnsi" w:cstheme="minorHAnsi"/>
          <w:color w:val="auto"/>
        </w:rPr>
        <w:t xml:space="preserve">, and </w:t>
      </w:r>
      <w:r w:rsidRPr="00F56B92">
        <w:rPr>
          <w:rFonts w:asciiTheme="minorHAnsi" w:hAnsiTheme="minorHAnsi" w:cstheme="minorHAnsi"/>
          <w:i/>
          <w:color w:val="auto"/>
        </w:rPr>
        <w:t>TLR4</w: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U8L0F1dGhvcj48WWVhcj4yMDA5PC9ZZWFyPjxSZWNO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 </w:instrTex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XU8L0F1dGhvcj48WWVhcj4yMDA5PC9ZZWFyPjxSZWNO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.DATA </w:instrText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end"/>
      </w:r>
      <w:r w:rsidR="007D4947">
        <w:rPr>
          <w:rFonts w:asciiTheme="minorHAnsi" w:hAnsiTheme="minorHAnsi" w:cstheme="minorHAnsi"/>
          <w:color w:val="auto"/>
        </w:rPr>
      </w:r>
      <w:r w:rsidR="007D4947">
        <w:rPr>
          <w:rFonts w:asciiTheme="minorHAnsi" w:hAnsiTheme="minorHAnsi" w:cstheme="minorHAnsi"/>
          <w:color w:val="auto"/>
        </w:rPr>
        <w:fldChar w:fldCharType="separate"/>
      </w:r>
      <w:r>
        <w:rPr>
          <w:rFonts w:asciiTheme="minorHAnsi" w:hAnsiTheme="minorHAnsi" w:cstheme="minorHAnsi"/>
          <w:color w:val="auto"/>
        </w:rPr>
        <w:fldChar w:fldCharType="end"/>
      </w:r>
    </w:p>
    <w:p w14:paraId="66C0A56E" w14:textId="6B589CD8" w:rsidR="00B32616" w:rsidRPr="001B1519" w:rsidRDefault="00B32616" w:rsidP="001B1519">
      <w:pPr>
        <w:rPr>
          <w:rFonts w:asciiTheme="minorHAnsi" w:hAnsiTheme="minorHAnsi" w:cstheme="minorHAnsi"/>
          <w:color w:val="808080" w:themeColor="background1" w:themeShade="80"/>
        </w:rPr>
      </w:pPr>
    </w:p>
    <w:p w14:paraId="66C0A56F" w14:textId="41C941C7" w:rsidR="006305D7" w:rsidRPr="001B1519" w:rsidRDefault="006305D7" w:rsidP="001B1519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5F43FE01" w14:textId="3F88C643" w:rsidR="00FF78F4" w:rsidRDefault="00FF78F4" w:rsidP="00FF78F4">
      <w:r>
        <w:lastRenderedPageBreak/>
        <w:t xml:space="preserve">Various </w:t>
      </w:r>
      <w:r w:rsidR="0000781C">
        <w:t xml:space="preserve">primary </w:t>
      </w:r>
      <w:r>
        <w:t>hepatocyte isolation protocols have been develope</w:t>
      </w:r>
      <w:r w:rsidR="00455A43">
        <w:t>d</w:t>
      </w:r>
      <w:r>
        <w:t xml:space="preserve">. They also have been kept optimized and </w:t>
      </w:r>
      <w:r w:rsidR="008B7879">
        <w:t>adapted</w:t>
      </w:r>
      <w:r>
        <w:t xml:space="preserve"> based on different needs (</w:t>
      </w:r>
      <w:r w:rsidRPr="008E3782">
        <w:rPr>
          <w:b/>
          <w:bCs/>
        </w:rPr>
        <w:t>Table 1</w:t>
      </w:r>
      <w:r>
        <w:t xml:space="preserve">). </w:t>
      </w:r>
      <w:r w:rsidR="00A356DD">
        <w:t>Isolation p</w:t>
      </w:r>
      <w:r w:rsidR="008B7879">
        <w:t>rotocols</w:t>
      </w:r>
      <w:r>
        <w:t xml:space="preserve"> are </w:t>
      </w:r>
      <w:r w:rsidR="008B7879">
        <w:t xml:space="preserve">generally </w:t>
      </w:r>
      <w:r>
        <w:t>composed of two parts: perfusion</w:t>
      </w:r>
      <w:r w:rsidR="00E120EC">
        <w:t xml:space="preserve"> (including </w:t>
      </w:r>
      <w:r w:rsidR="0081128F">
        <w:t xml:space="preserve">enzyme </w:t>
      </w:r>
      <w:r w:rsidR="00E120EC">
        <w:t>digestion)</w:t>
      </w:r>
      <w:r>
        <w:t xml:space="preserve"> and purification.</w:t>
      </w:r>
    </w:p>
    <w:p w14:paraId="4E744A8C" w14:textId="77777777" w:rsidR="00FF78F4" w:rsidRDefault="00FF78F4" w:rsidP="00FF78F4"/>
    <w:p w14:paraId="27B40D5D" w14:textId="78886D19" w:rsidR="00FF78F4" w:rsidRDefault="00FF78F4" w:rsidP="00FF78F4">
      <w:r>
        <w:t xml:space="preserve">The perfusion can be performed with </w:t>
      </w:r>
      <w:r w:rsidR="00C5127D">
        <w:t xml:space="preserve">the </w:t>
      </w:r>
      <w:r>
        <w:t xml:space="preserve">entire liver </w:t>
      </w:r>
      <w:r w:rsidRPr="00B426DD">
        <w:rPr>
          <w:i/>
        </w:rPr>
        <w:t>in vivo</w:t>
      </w:r>
      <w:r w:rsidR="00231B00">
        <w:fldChar w:fldCharType="begin">
          <w:fldData xml:space="preserve">PEVuZE5vdGU+PENpdGU+PEF1dGhvcj5MaTwvQXV0aG9yPjxZZWFyPjIwMTA8L1llYXI+PFJlY051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</w:fldData>
        </w:fldChar>
      </w:r>
      <w:r w:rsidR="003B3D4F">
        <w:instrText xml:space="preserve"> ADDIN EN.CITE </w:instrText>
      </w:r>
      <w:r w:rsidR="003B3D4F">
        <w:fldChar w:fldCharType="begin">
          <w:fldData xml:space="preserve">PEVuZE5vdGU+PENpdGU+PEF1dGhvcj5MaTwvQXV0aG9yPjxZZWFyPjIwMTA8L1llYXI+PFJlY051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</w:fldData>
        </w:fldChar>
      </w:r>
      <w:r w:rsidR="003B3D4F">
        <w:instrText xml:space="preserve"> ADDIN EN.CITE.DATA </w:instrText>
      </w:r>
      <w:r w:rsidR="003B3D4F">
        <w:fldChar w:fldCharType="end"/>
      </w:r>
      <w:r w:rsidR="00231B00">
        <w:fldChar w:fldCharType="separate"/>
      </w:r>
      <w:r w:rsidR="003B3D4F" w:rsidRPr="003B3D4F">
        <w:rPr>
          <w:noProof/>
          <w:vertAlign w:val="superscript"/>
        </w:rPr>
        <w:t>2,20</w:t>
      </w:r>
      <w:r w:rsidR="005E2BD4">
        <w:rPr>
          <w:noProof/>
          <w:vertAlign w:val="superscript"/>
        </w:rPr>
        <w:t>–</w:t>
      </w:r>
      <w:r w:rsidR="003B3D4F" w:rsidRPr="003B3D4F">
        <w:rPr>
          <w:noProof/>
          <w:vertAlign w:val="superscript"/>
        </w:rPr>
        <w:t>23</w:t>
      </w:r>
      <w:r w:rsidR="00231B00">
        <w:fldChar w:fldCharType="end"/>
      </w:r>
      <w:r>
        <w:t xml:space="preserve"> or with</w:t>
      </w:r>
      <w:r w:rsidR="00520C21">
        <w:t xml:space="preserve"> </w:t>
      </w:r>
      <w:r w:rsidR="008B7879">
        <w:t>dissected</w:t>
      </w:r>
      <w:r w:rsidR="00520C21">
        <w:t xml:space="preserve"> liver lobes</w:t>
      </w:r>
      <w:r w:rsidR="00231B00">
        <w:fldChar w:fldCharType="begin"/>
      </w:r>
      <w:r w:rsidR="00B62885">
        <w:instrText xml:space="preserve"> ADDIN EN.CITE &lt;EndNote&gt;&lt;Cite&gt;&lt;Author&gt;Goncalves&lt;/Author&gt;&lt;Year&gt;2007&lt;/Year&gt;&lt;RecNum&gt;11&lt;/RecNum&gt;&lt;DisplayText&gt;&lt;style face="superscript"&gt;24&lt;/style&gt;&lt;/DisplayText&gt;&lt;record&gt;&lt;rec-number&gt;11&lt;/rec-number&gt;&lt;foreign-keys&gt;&lt;key app="EN" db-id="dvr5vxavzef22lertsnp22avrezratd55wtd" timestamp="1590879993"&gt;11&lt;/key&gt;&lt;/foreign-keys&gt;&lt;ref-type name="Journal Article"&gt;17&lt;/ref-type&gt;&lt;contributors&gt;&lt;authors&gt;&lt;author&gt;Goncalves, L. A.&lt;/author&gt;&lt;author&gt;Vigario, A. M.&lt;/author&gt;&lt;author&gt;Penha-Goncalves, C.&lt;/author&gt;&lt;/authors&gt;&lt;/contributors&gt;&lt;auth-address&gt;Instituto Gulbenkian de Ciencia, Rua da Quinta Grande, 6, 2781-901 Oeiras, Portugal. ligdeus@igc.gulbenkian.pt&lt;/auth-address&gt;&lt;titles&gt;&lt;title&gt;Improved isolation of murine hepatocytes for in vitro malaria liver stage studies&lt;/title&gt;&lt;secondary-title&gt;Malar J&lt;/secondary-title&gt;&lt;/titles&gt;&lt;periodical&gt;&lt;full-title&gt;Malar J&lt;/full-title&gt;&lt;/periodical&gt;&lt;pages&gt;169&lt;/pages&gt;&lt;volume&gt;6&lt;/volume&gt;&lt;edition&gt;2007/12/22&lt;/edition&gt;&lt;keywords&gt;&lt;keyword&gt;Animals&lt;/keyword&gt;&lt;keyword&gt;Cell Culture Techniques&lt;/keyword&gt;&lt;keyword&gt;Cell Separation/*methods&lt;/keyword&gt;&lt;keyword&gt;Cell Survival&lt;/keyword&gt;&lt;keyword&gt;Cells, Cultured&lt;/keyword&gt;&lt;keyword&gt;Collagenases/metabolism&lt;/keyword&gt;&lt;keyword&gt;Dissection&lt;/keyword&gt;&lt;keyword&gt;Flow Cytometry/instrumentation&lt;/keyword&gt;&lt;keyword&gt;Hepatocytes/cytology/*parasitology&lt;/keyword&gt;&lt;keyword&gt;Malaria/*pathology&lt;/keyword&gt;&lt;keyword&gt;Mice&lt;/keyword&gt;&lt;keyword&gt;Perfusion&lt;/keyword&gt;&lt;keyword&gt;Plasmodium&lt;/keyword&gt;&lt;keyword&gt;Povidone&lt;/keyword&gt;&lt;keyword&gt;Silicon Dioxide&lt;/keyword&gt;&lt;keyword&gt;Transfection&lt;/keyword&gt;&lt;/keywords&gt;&lt;dates&gt;&lt;year&gt;2007&lt;/year&gt;&lt;pub-dates&gt;&lt;date&gt;Dec 20&lt;/date&gt;&lt;/pub-dates&gt;&lt;/dates&gt;&lt;isbn&gt;1475-2875 (Electronic)&amp;#xD;1475-2875 (Linking)&lt;/isbn&gt;&lt;accession-num&gt;18096071&lt;/accession-num&gt;&lt;urls&gt;&lt;related-urls&gt;&lt;url&gt;https://www.ncbi.nlm.nih.gov/pubmed/18096071&lt;/url&gt;&lt;/related-urls&gt;&lt;/urls&gt;&lt;custom2&gt;PMC2244635&lt;/custom2&gt;&lt;electronic-resource-num&gt;10.1186/1475-2875-6-169&lt;/electronic-resource-num&gt;&lt;/record&gt;&lt;/Cite&gt;&lt;/EndNote&gt;</w:instrText>
      </w:r>
      <w:r w:rsidR="00231B00">
        <w:fldChar w:fldCharType="separate"/>
      </w:r>
      <w:r w:rsidR="00B62885" w:rsidRPr="00B62885">
        <w:rPr>
          <w:noProof/>
          <w:vertAlign w:val="superscript"/>
        </w:rPr>
        <w:t>24</w:t>
      </w:r>
      <w:r w:rsidR="00231B00">
        <w:fldChar w:fldCharType="end"/>
      </w:r>
      <w:r w:rsidR="00E33A75">
        <w:t>. The perfusion</w:t>
      </w:r>
      <w:r>
        <w:t xml:space="preserve"> of</w:t>
      </w:r>
      <w:r w:rsidR="00E33A75">
        <w:t xml:space="preserve"> </w:t>
      </w:r>
      <w:r w:rsidR="008B7879">
        <w:t>dissected</w:t>
      </w:r>
      <w:r w:rsidR="00E33A75">
        <w:t xml:space="preserve"> lobes was generally restricted</w:t>
      </w:r>
      <w:r>
        <w:t xml:space="preserve"> </w:t>
      </w:r>
      <w:r w:rsidR="008B7879">
        <w:t xml:space="preserve">to the </w:t>
      </w:r>
      <w:r>
        <w:t>left and medium lobe</w:t>
      </w:r>
      <w:r w:rsidR="00C5127D">
        <w:t>s</w:t>
      </w:r>
      <w:r w:rsidR="00E33A75">
        <w:t xml:space="preserve"> </w:t>
      </w:r>
      <w:r w:rsidR="008B7879">
        <w:t>for</w:t>
      </w:r>
      <w:r w:rsidR="00E33A75">
        <w:t xml:space="preserve"> technical </w:t>
      </w:r>
      <w:r w:rsidR="008B7879">
        <w:t>ease</w:t>
      </w:r>
      <w:r>
        <w:t xml:space="preserve">. </w:t>
      </w:r>
      <w:r w:rsidR="008B7879">
        <w:t>T</w:t>
      </w:r>
      <w:r w:rsidR="00E33A75">
        <w:t>heoretically,</w:t>
      </w:r>
      <w:r>
        <w:t xml:space="preserve"> </w:t>
      </w:r>
      <w:r w:rsidRPr="00B426DD">
        <w:rPr>
          <w:i/>
        </w:rPr>
        <w:t>in vivo</w:t>
      </w:r>
      <w:r w:rsidR="00E33A75">
        <w:t xml:space="preserve"> perfusion </w:t>
      </w:r>
      <w:r w:rsidR="008B7879">
        <w:t xml:space="preserve">should </w:t>
      </w:r>
      <w:r>
        <w:t xml:space="preserve">yield more </w:t>
      </w:r>
      <w:r w:rsidR="0000781C">
        <w:t xml:space="preserve">primary </w:t>
      </w:r>
      <w:r>
        <w:t xml:space="preserve">hepatocytes due to </w:t>
      </w:r>
      <w:r w:rsidR="00E33A75">
        <w:t xml:space="preserve">the usage of </w:t>
      </w:r>
      <w:r w:rsidR="00C5127D">
        <w:t xml:space="preserve">the </w:t>
      </w:r>
      <w:r w:rsidR="00E33A75">
        <w:t>entire liver with all lobes</w:t>
      </w:r>
      <w:r>
        <w:t xml:space="preserve">. </w:t>
      </w:r>
      <w:r w:rsidR="008B7879">
        <w:t>K</w:t>
      </w:r>
      <w:r>
        <w:t xml:space="preserve">eeping </w:t>
      </w:r>
      <w:r w:rsidR="008B7879">
        <w:t xml:space="preserve">the </w:t>
      </w:r>
      <w:r>
        <w:t>liv</w:t>
      </w:r>
      <w:r w:rsidR="00432041">
        <w:t>er in place during perfusion may</w:t>
      </w:r>
      <w:r>
        <w:t xml:space="preserve"> also redu</w:t>
      </w:r>
      <w:r w:rsidR="00663050">
        <w:t xml:space="preserve">ce cell death since </w:t>
      </w:r>
      <w:r w:rsidR="00C30B27">
        <w:t>hepatocytes</w:t>
      </w:r>
      <w:r>
        <w:t xml:space="preserve"> </w:t>
      </w:r>
      <w:r w:rsidRPr="00D37A46">
        <w:rPr>
          <w:i/>
        </w:rPr>
        <w:t>in vivo</w:t>
      </w:r>
      <w:r>
        <w:t xml:space="preserve"> can be </w:t>
      </w:r>
      <w:r w:rsidR="008B7879">
        <w:t>bathed in</w:t>
      </w:r>
      <w:r>
        <w:t xml:space="preserve"> fluid, either blood or perfusion buffers, at all times during this step.</w:t>
      </w:r>
    </w:p>
    <w:p w14:paraId="24786464" w14:textId="77777777" w:rsidR="00C5127D" w:rsidRDefault="00C5127D" w:rsidP="00FF78F4"/>
    <w:p w14:paraId="5B848EA1" w14:textId="582DAF41" w:rsidR="00DE6C82" w:rsidRDefault="00DE6C82" w:rsidP="00FF78F4">
      <w:r>
        <w:t>The maintenance of sterile conditions also plays an important role in this step. I</w:t>
      </w:r>
      <w:r w:rsidR="008F60E8">
        <w:t>f the condition permits</w:t>
      </w:r>
      <w:r>
        <w:t>, it is better to conduct perfusion in a clean hood</w:t>
      </w:r>
      <w:r w:rsidR="008F60E8">
        <w:t xml:space="preserve">. All the tools with direct touch to tissues should be sterile, which can be achieved by autoclave. In order to prevent any contamination from bacteria and fungi, </w:t>
      </w:r>
      <w:r w:rsidR="00C5127D">
        <w:t xml:space="preserve">an </w:t>
      </w:r>
      <w:r w:rsidR="00C5127D" w:rsidRPr="008F60E8">
        <w:t>antibiotic</w:t>
      </w:r>
      <w:r w:rsidR="00C5127D">
        <w:t>-</w:t>
      </w:r>
      <w:r w:rsidR="00C5127D" w:rsidRPr="008F60E8">
        <w:t>antimyco</w:t>
      </w:r>
      <w:r w:rsidR="00C5127D">
        <w:t xml:space="preserve">tic solution </w:t>
      </w:r>
      <w:r w:rsidR="007D276F">
        <w:t>was</w:t>
      </w:r>
      <w:r w:rsidR="008F60E8">
        <w:t xml:space="preserve"> added into </w:t>
      </w:r>
      <w:r w:rsidR="00C5127D">
        <w:t xml:space="preserve">the </w:t>
      </w:r>
      <w:r w:rsidR="008F60E8">
        <w:t>culture medium.</w:t>
      </w:r>
    </w:p>
    <w:p w14:paraId="38DBDCD3" w14:textId="77777777" w:rsidR="00C5127D" w:rsidRDefault="00C5127D" w:rsidP="00FF78F4"/>
    <w:p w14:paraId="41716660" w14:textId="24CE61A7" w:rsidR="00FF78F4" w:rsidRDefault="009F5CF6" w:rsidP="00FF78F4">
      <w:r>
        <w:t xml:space="preserve">The IVC and </w:t>
      </w:r>
      <w:r w:rsidR="007D276F">
        <w:t>portal vein are</w:t>
      </w:r>
      <w:r>
        <w:t xml:space="preserve"> t</w:t>
      </w:r>
      <w:r w:rsidR="00FF78F4">
        <w:t xml:space="preserve">wo main vessels </w:t>
      </w:r>
      <w:r w:rsidR="008B7879">
        <w:t>connect</w:t>
      </w:r>
      <w:r>
        <w:t>ing</w:t>
      </w:r>
      <w:r w:rsidR="008B7879">
        <w:t xml:space="preserve"> the </w:t>
      </w:r>
      <w:r w:rsidR="00FF78F4">
        <w:t xml:space="preserve">liver with other organs. Most protocols utilize either of </w:t>
      </w:r>
      <w:r>
        <w:t xml:space="preserve">these veins </w:t>
      </w:r>
      <w:r w:rsidR="00FF78F4">
        <w:t>to insert needles for perfusion</w:t>
      </w:r>
      <w:r w:rsidR="00A712F4">
        <w:t>: IVC</w:t>
      </w:r>
      <w:r w:rsidR="00231B00">
        <w:fldChar w:fldCharType="begin">
          <w:fldData xml:space="preserve">PEVuZE5vdGU+PENpdGU+PEF1dGhvcj5MaTwvQXV0aG9yPjxZZWFyPjIwMTA8L1llYXI+PFJlY051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</w:fldData>
        </w:fldChar>
      </w:r>
      <w:r w:rsidR="00B62885">
        <w:instrText xml:space="preserve"> ADDIN EN.CITE </w:instrText>
      </w:r>
      <w:r w:rsidR="00B62885">
        <w:fldChar w:fldCharType="begin">
          <w:fldData xml:space="preserve">PEVuZE5vdGU+PENpdGU+PEF1dGhvcj5MaTwvQXV0aG9yPjxZZWFyPjIwMTA8L1llYXI+PFJlY051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</w:fldData>
        </w:fldChar>
      </w:r>
      <w:r w:rsidR="00B62885">
        <w:instrText xml:space="preserve"> ADDIN EN.CITE.DATA </w:instrText>
      </w:r>
      <w:r w:rsidR="00B62885">
        <w:fldChar w:fldCharType="end"/>
      </w:r>
      <w:r w:rsidR="00231B00">
        <w:fldChar w:fldCharType="separate"/>
      </w:r>
      <w:r w:rsidR="00B62885" w:rsidRPr="00B62885">
        <w:rPr>
          <w:noProof/>
          <w:vertAlign w:val="superscript"/>
        </w:rPr>
        <w:t>2,20,21,23</w:t>
      </w:r>
      <w:r w:rsidR="00231B00">
        <w:fldChar w:fldCharType="end"/>
      </w:r>
      <w:r w:rsidR="00A712F4">
        <w:t>, portal vein</w:t>
      </w:r>
      <w:r w:rsidR="00231B00">
        <w:fldChar w:fldCharType="begin"/>
      </w:r>
      <w:r w:rsidR="00B62885">
        <w:instrText xml:space="preserve"> ADDIN EN.CITE &lt;EndNote&gt;&lt;Cite&gt;&lt;Author&gt;Cabral&lt;/Author&gt;&lt;Year&gt;2018&lt;/Year&gt;&lt;RecNum&gt;42&lt;/RecNum&gt;&lt;DisplayText&gt;&lt;style face="superscript"&gt;22&lt;/style&gt;&lt;/DisplayText&gt;&lt;record&gt;&lt;rec-number&gt;42&lt;/rec-number&gt;&lt;foreign-keys&gt;&lt;key app="EN" db-id="dvr5vxavzef22lertsnp22avrezratd55wtd" timestamp="1590897819"&gt;42&lt;/key&gt;&lt;/foreign-keys&gt;&lt;ref-type name="Journal Article"&gt;17&lt;/ref-type&gt;&lt;contributors&gt;&lt;authors&gt;&lt;author&gt;Cabral, F.&lt;/author&gt;&lt;author&gt;Miller, C. M.&lt;/author&gt;&lt;author&gt;Kudrna, K. M.&lt;/author&gt;&lt;author&gt;Hass, B. E.&lt;/author&gt;&lt;author&gt;Daubendiek, J. G.&lt;/author&gt;&lt;author&gt;Kellar, B. M.&lt;/author&gt;&lt;author&gt;Harris, E. N.&lt;/author&gt;&lt;/authors&gt;&lt;/contributors&gt;&lt;auth-address&gt;Department of Biochemistry, University of Nebraska.&amp;#xD;Department of Biochemistry, University of Nebraska; eharris5@unl.edu.&lt;/auth-address&gt;&lt;titles&gt;&lt;title&gt;Purification of Hepatocytes and Sinusoidal Endothelial Cells from Mouse Liver Perfusion&lt;/title&gt;&lt;secondary-title&gt;J Vis Exp&lt;/secondary-title&gt;&lt;/titles&gt;&lt;periodical&gt;&lt;full-title&gt;J Vis Exp&lt;/full-title&gt;&lt;/periodical&gt;&lt;number&gt;132&lt;/number&gt;&lt;edition&gt;2018/03/20&lt;/edition&gt;&lt;keywords&gt;&lt;keyword&gt;Animals&lt;/keyword&gt;&lt;keyword&gt;Catheterization/methods&lt;/keyword&gt;&lt;keyword&gt;Centrifugation&lt;/keyword&gt;&lt;keyword&gt;Cytological Techniques/*methods&lt;/keyword&gt;&lt;keyword&gt;Endothelial Cells/*cytology&lt;/keyword&gt;&lt;keyword&gt;Hepatocytes/*cytology&lt;/keyword&gt;&lt;keyword&gt;Liver/*cytology&lt;/keyword&gt;&lt;keyword&gt;Mice&lt;/keyword&gt;&lt;keyword&gt;Perfusion/methods&lt;/keyword&gt;&lt;/keywords&gt;&lt;dates&gt;&lt;year&gt;2018&lt;/year&gt;&lt;pub-dates&gt;&lt;date&gt;Feb 12&lt;/date&gt;&lt;/pub-dates&gt;&lt;/dates&gt;&lt;isbn&gt;1940-087X (Electronic)&amp;#xD;1940-087X (Linking)&lt;/isbn&gt;&lt;accession-num&gt;29553556&lt;/accession-num&gt;&lt;urls&gt;&lt;related-urls&gt;&lt;url&gt;https://www.ncbi.nlm.nih.gov/pubmed/29553556&lt;/url&gt;&lt;/related-urls&gt;&lt;/urls&gt;&lt;custom2&gt;PMC5894826&lt;/custom2&gt;&lt;electronic-resource-num&gt;10.3791/56993&lt;/electronic-resource-num&gt;&lt;/record&gt;&lt;/Cite&gt;&lt;/EndNote&gt;</w:instrText>
      </w:r>
      <w:r w:rsidR="00231B00">
        <w:fldChar w:fldCharType="separate"/>
      </w:r>
      <w:r w:rsidR="00B62885" w:rsidRPr="00B62885">
        <w:rPr>
          <w:noProof/>
          <w:vertAlign w:val="superscript"/>
        </w:rPr>
        <w:t>22</w:t>
      </w:r>
      <w:r w:rsidR="00231B00">
        <w:fldChar w:fldCharType="end"/>
      </w:r>
      <w:r w:rsidR="00FF78F4">
        <w:t xml:space="preserve">. The position of </w:t>
      </w:r>
      <w:r w:rsidR="00C5127D">
        <w:t xml:space="preserve">the </w:t>
      </w:r>
      <w:r w:rsidR="00FF78F4">
        <w:t>portal vein</w:t>
      </w:r>
      <w:r w:rsidR="000210DB">
        <w:t xml:space="preserve"> is at a skewed angle, which leads to difficulty in positioning and stabilizing t</w:t>
      </w:r>
      <w:r w:rsidR="008B202A">
        <w:t>he inserted needle.  A suture is</w:t>
      </w:r>
      <w:r w:rsidR="000210DB">
        <w:t xml:space="preserve"> thus </w:t>
      </w:r>
      <w:r w:rsidR="008B202A">
        <w:t>usually needed to tie the needle</w:t>
      </w:r>
      <w:r w:rsidR="000210DB">
        <w:t xml:space="preserve"> in place</w:t>
      </w:r>
      <w:r w:rsidR="00172662">
        <w:t xml:space="preserve"> with a surgical knot,</w:t>
      </w:r>
      <w:r w:rsidR="000210DB">
        <w:t xml:space="preserve"> which must be done very carefully as the vein is prone to damage. </w:t>
      </w:r>
      <w:r w:rsidR="00FF78F4">
        <w:t xml:space="preserve">Generally, the diameter of </w:t>
      </w:r>
      <w:r w:rsidR="00C5127D">
        <w:t xml:space="preserve">the </w:t>
      </w:r>
      <w:r w:rsidR="00FF78F4">
        <w:t xml:space="preserve">portal vein is also smaller than IVC, </w:t>
      </w:r>
      <w:r w:rsidR="000210DB">
        <w:t>complicating</w:t>
      </w:r>
      <w:r w:rsidR="00FF78F4">
        <w:t xml:space="preserve"> needle insertion. Considering this, the </w:t>
      </w:r>
      <w:r w:rsidR="000210DB">
        <w:t xml:space="preserve">use </w:t>
      </w:r>
      <w:r w:rsidR="008B202A">
        <w:t>of IVC can be</w:t>
      </w:r>
      <w:r w:rsidR="00A712F4">
        <w:t xml:space="preserve"> more convenient, although in some protocol</w:t>
      </w:r>
      <w:r w:rsidR="000210DB">
        <w:t>s</w:t>
      </w:r>
      <w:r w:rsidR="00A712F4">
        <w:t xml:space="preserve">, </w:t>
      </w:r>
      <w:r w:rsidR="00F65C41">
        <w:t>the needle is also surgically knotted</w:t>
      </w:r>
      <w:r w:rsidR="000210DB">
        <w:t xml:space="preserve"> to the IVC</w:t>
      </w:r>
      <w:r w:rsidR="00231B00">
        <w:fldChar w:fldCharType="begin"/>
      </w:r>
      <w:r w:rsidR="00B62885">
        <w:instrText xml:space="preserve"> ADDIN EN.CITE &lt;EndNote&gt;&lt;Cite&gt;&lt;Author&gt;Li&lt;/Author&gt;&lt;Year&gt;2010&lt;/Year&gt;&lt;RecNum&gt;41&lt;/RecNum&gt;&lt;DisplayText&gt;&lt;style face="superscript"&gt;20&lt;/style&gt;&lt;/DisplayText&gt;&lt;record&gt;&lt;rec-number&gt;41&lt;/rec-number&gt;&lt;foreign-keys&gt;&lt;key app="EN" db-id="dvr5vxavzef22lertsnp22avrezratd55wtd" timestamp="1590897720"&gt;41&lt;/key&gt;&lt;/foreign-keys&gt;&lt;ref-type name="Journal Article"&gt;17&lt;/ref-type&gt;&lt;contributors&gt;&lt;authors&gt;&lt;author&gt;Li, W. C.&lt;/author&gt;&lt;author&gt;Ralphs, K. L.&lt;/author&gt;&lt;author&gt;Tosh, D.&lt;/author&gt;&lt;/authors&gt;&lt;/contributors&gt;&lt;auth-address&gt;Department of Biology and Biochemistry, Centre for Regenerative Medicine, University of Bath, BA2 7AY Bath, UK.&lt;/auth-address&gt;&lt;titles&gt;&lt;title&gt;Isolation and culture of adult mouse hepatocytes&lt;/title&gt;&lt;secondary-title&gt;Methods Mol Biol&lt;/secondary-title&gt;&lt;/titles&gt;&lt;periodical&gt;&lt;full-title&gt;Methods Mol Biol&lt;/full-title&gt;&lt;/periodical&gt;&lt;pages&gt;185-96&lt;/pages&gt;&lt;volume&gt;633&lt;/volume&gt;&lt;edition&gt;2010/03/06&lt;/edition&gt;&lt;keywords&gt;&lt;keyword&gt;*Aging&lt;/keyword&gt;&lt;keyword&gt;Animals&lt;/keyword&gt;&lt;keyword&gt;Cell Culture Techniques/instrumentation/*methods&lt;/keyword&gt;&lt;keyword&gt;Cell Separation/instrumentation/*methods&lt;/keyword&gt;&lt;keyword&gt;Collagenases/metabolism&lt;/keyword&gt;&lt;keyword&gt;Hepatocytes/*cytology/metabolism&lt;/keyword&gt;&lt;keyword&gt;Mice&lt;/keyword&gt;&lt;keyword&gt;Perfusion&lt;/keyword&gt;&lt;/keywords&gt;&lt;dates&gt;&lt;year&gt;2010&lt;/year&gt;&lt;/dates&gt;&lt;isbn&gt;1940-6029 (Electronic)&amp;#xD;1064-3745 (Linking)&lt;/isbn&gt;&lt;accession-num&gt;20204628&lt;/accession-num&gt;&lt;urls&gt;&lt;related-urls&gt;&lt;url&gt;https://www.ncbi.nlm.nih.gov/pubmed/20204628&lt;/url&gt;&lt;/related-urls&gt;&lt;/urls&gt;&lt;electronic-resource-num&gt;10.1007/978-1-59745-019-5_13&lt;/electronic-resource-num&gt;&lt;/record&gt;&lt;/Cite&gt;&lt;/EndNote&gt;</w:instrText>
      </w:r>
      <w:r w:rsidR="00231B00">
        <w:fldChar w:fldCharType="separate"/>
      </w:r>
      <w:r w:rsidR="00B62885" w:rsidRPr="00B62885">
        <w:rPr>
          <w:noProof/>
          <w:vertAlign w:val="superscript"/>
        </w:rPr>
        <w:t>20</w:t>
      </w:r>
      <w:r w:rsidR="00231B00">
        <w:fldChar w:fldCharType="end"/>
      </w:r>
      <w:r w:rsidR="003C1C5F">
        <w:t>.</w:t>
      </w:r>
      <w:r w:rsidR="00520C21">
        <w:t xml:space="preserve"> </w:t>
      </w:r>
      <w:r w:rsidR="000210DB">
        <w:t>It</w:t>
      </w:r>
      <w:r w:rsidR="00FF78F4">
        <w:t xml:space="preserve"> has been reported that perfusion with IVC insertion resulted in less viable</w:t>
      </w:r>
      <w:r w:rsidR="0000781C">
        <w:t xml:space="preserve"> primary</w:t>
      </w:r>
      <w:r w:rsidR="00FF78F4">
        <w:t xml:space="preserve"> hepatocytes than portal vein</w:t>
      </w:r>
      <w:r w:rsidR="00231B00">
        <w:fldChar w:fldCharType="begin"/>
      </w:r>
      <w:r w:rsidR="00B62885">
        <w:instrText xml:space="preserve"> ADDIN EN.CITE &lt;EndNote&gt;&lt;Cite&gt;&lt;Author&gt;Yin&lt;/Author&gt;&lt;Year&gt;2007&lt;/Year&gt;&lt;RecNum&gt;9&lt;/RecNum&gt;&lt;DisplayText&gt;&lt;style face="superscript"&gt;25&lt;/style&gt;&lt;/DisplayText&gt;&lt;record&gt;&lt;rec-number&gt;9&lt;/rec-number&gt;&lt;foreign-keys&gt;&lt;key app="EN" db-id="dvr5vxavzef22lertsnp22avrezratd55wtd" timestamp="1590879955"&gt;9&lt;/key&gt;&lt;/foreign-keys&gt;&lt;ref-type name="Journal Article"&gt;17&lt;/ref-type&gt;&lt;contributors&gt;&lt;authors&gt;&lt;author&gt;Yin, Z.&lt;/author&gt;&lt;author&gt;Ellis, E. C.&lt;/author&gt;&lt;author&gt;Nowak, G.&lt;/author&gt;&lt;/authors&gt;&lt;/contributors&gt;&lt;auth-address&gt;Division of Transplantation Surgery, Department for Clinical Science, Intervention and Technology CLINTEC, Karolinska University Hospital, Stockholm, Sweden.&lt;/auth-address&gt;&lt;titles&gt;&lt;title&gt;Isolation of mouse hepatocytes for transplantation: a comparison between antegrade and retrograde liver perfusion&lt;/title&gt;&lt;secondary-title&gt;Cell Transplant&lt;/secondary-title&gt;&lt;/titles&gt;&lt;periodical&gt;&lt;full-title&gt;Cell Transplant&lt;/full-title&gt;&lt;/periodical&gt;&lt;pages&gt;859-65&lt;/pages&gt;&lt;volume&gt;16&lt;/volume&gt;&lt;number&gt;8&lt;/number&gt;&lt;edition&gt;2007/12/20&lt;/edition&gt;&lt;keywords&gt;&lt;keyword&gt;Animals&lt;/keyword&gt;&lt;keyword&gt;Cell Transplantation/methods&lt;/keyword&gt;&lt;keyword&gt;Female&lt;/keyword&gt;&lt;keyword&gt;Graft Survival&lt;/keyword&gt;&lt;keyword&gt;Hepatocytes/*cytology/*transplantation&lt;/keyword&gt;&lt;keyword&gt;Liver/*cytology&lt;/keyword&gt;&lt;keyword&gt;Male&lt;/keyword&gt;&lt;keyword&gt;Mice&lt;/keyword&gt;&lt;keyword&gt;Mice, Inbred C57BL&lt;/keyword&gt;&lt;keyword&gt;Perfusion/methods&lt;/keyword&gt;&lt;/keywords&gt;&lt;dates&gt;&lt;year&gt;2007&lt;/year&gt;&lt;/dates&gt;&lt;isbn&gt;0963-6897 (Print)&amp;#xD;0963-6897 (Linking)&lt;/isbn&gt;&lt;accession-num&gt;18088005&lt;/accession-num&gt;&lt;urls&gt;&lt;related-urls&gt;&lt;url&gt;https://www.ncbi.nlm.nih.gov/pubmed/18088005&lt;/url&gt;&lt;/related-urls&gt;&lt;/urls&gt;&lt;electronic-resource-num&gt;10.3727/000000007783465235&lt;/electronic-resource-num&gt;&lt;/record&gt;&lt;/Cite&gt;&lt;/EndNote&gt;</w:instrText>
      </w:r>
      <w:r w:rsidR="00231B00">
        <w:fldChar w:fldCharType="separate"/>
      </w:r>
      <w:r w:rsidR="00B62885" w:rsidRPr="00B62885">
        <w:rPr>
          <w:noProof/>
          <w:vertAlign w:val="superscript"/>
        </w:rPr>
        <w:t>25</w:t>
      </w:r>
      <w:r w:rsidR="00231B00">
        <w:fldChar w:fldCharType="end"/>
      </w:r>
      <w:r w:rsidR="00FF78F4">
        <w:t>.</w:t>
      </w:r>
      <w:r w:rsidR="00EC4D24">
        <w:t xml:space="preserve"> However</w:t>
      </w:r>
      <w:r w:rsidR="00C5127D">
        <w:t>,</w:t>
      </w:r>
      <w:r w:rsidR="00EC4D24">
        <w:t xml:space="preserve"> in </w:t>
      </w:r>
      <w:r w:rsidR="00C5127D">
        <w:t xml:space="preserve">the </w:t>
      </w:r>
      <w:r w:rsidR="00EC4D24">
        <w:t>present protocol, we successfully used IVC insertion</w:t>
      </w:r>
      <w:r w:rsidR="00C5127D">
        <w:t>,</w:t>
      </w:r>
      <w:r w:rsidR="00EC4D24">
        <w:t xml:space="preserve"> and the isolated primary hepatocyte viability</w:t>
      </w:r>
      <w:r w:rsidR="00433AAB">
        <w:t xml:space="preserve"> (</w:t>
      </w:r>
      <w:r w:rsidR="00FC7E90">
        <w:t>&gt;96% in optimized conditions</w:t>
      </w:r>
      <w:r w:rsidR="00DE69EA">
        <w:t>, measured with Trypan Blue staining according to manufacturer’s protocol</w:t>
      </w:r>
      <w:r w:rsidR="00FC7E90">
        <w:t>)</w:t>
      </w:r>
      <w:r w:rsidR="00EC4D24">
        <w:t xml:space="preserve"> was as high, if not more,</w:t>
      </w:r>
      <w:r w:rsidR="00433AAB">
        <w:t xml:space="preserve"> as</w:t>
      </w:r>
      <w:r w:rsidR="00EC4D24">
        <w:t xml:space="preserve"> other protocols</w:t>
      </w:r>
      <w:r w:rsidR="00FC7E90">
        <w:t xml:space="preserve"> (varies between 80% and 96% based on protocol</w:t>
      </w:r>
      <w:r w:rsidR="00562019">
        <w:t>s and condition</w:t>
      </w:r>
      <w:r w:rsidR="00FC7E90">
        <w:t>s</w:t>
      </w:r>
      <w:r w:rsidR="00FC7E90">
        <w:fldChar w:fldCharType="begin">
          <w:fldData xml:space="preserve">PEVuZE5vdGU+PENpdGU+PEF1dGhvcj5TZXZlcmduaW5pPC9BdXRob3I+PFllYXI+MjAxMjwvWWVh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</w:fldData>
        </w:fldChar>
      </w:r>
      <w:r w:rsidR="003B3D4F">
        <w:instrText xml:space="preserve"> ADDIN EN.CITE </w:instrText>
      </w:r>
      <w:r w:rsidR="003B3D4F">
        <w:fldChar w:fldCharType="begin">
          <w:fldData xml:space="preserve">PEVuZE5vdGU+PENpdGU+PEF1dGhvcj5TZXZlcmduaW5pPC9BdXRob3I+PFllYXI+MjAxMjwvWWVh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</w:fldData>
        </w:fldChar>
      </w:r>
      <w:r w:rsidR="003B3D4F">
        <w:instrText xml:space="preserve"> ADDIN EN.CITE.DATA </w:instrText>
      </w:r>
      <w:r w:rsidR="003B3D4F">
        <w:fldChar w:fldCharType="end"/>
      </w:r>
      <w:r w:rsidR="00FC7E90">
        <w:fldChar w:fldCharType="separate"/>
      </w:r>
      <w:r w:rsidR="003B3D4F" w:rsidRPr="003B3D4F">
        <w:rPr>
          <w:noProof/>
          <w:vertAlign w:val="superscript"/>
        </w:rPr>
        <w:t>2,22</w:t>
      </w:r>
      <w:r w:rsidR="005E2BD4">
        <w:rPr>
          <w:noProof/>
          <w:vertAlign w:val="superscript"/>
        </w:rPr>
        <w:t>–</w:t>
      </w:r>
      <w:r w:rsidR="003B3D4F" w:rsidRPr="003B3D4F">
        <w:rPr>
          <w:noProof/>
          <w:vertAlign w:val="superscript"/>
        </w:rPr>
        <w:t>24</w:t>
      </w:r>
      <w:r w:rsidR="00FC7E90">
        <w:fldChar w:fldCharType="end"/>
      </w:r>
      <w:r w:rsidR="00FC7E90">
        <w:t>)</w:t>
      </w:r>
      <w:r w:rsidR="00EC4D24">
        <w:t>.</w:t>
      </w:r>
    </w:p>
    <w:p w14:paraId="52F88FFE" w14:textId="77777777" w:rsidR="00C5127D" w:rsidRDefault="00E6148E" w:rsidP="00FF78F4">
      <w:r>
        <w:t xml:space="preserve"> </w:t>
      </w:r>
    </w:p>
    <w:p w14:paraId="3671568E" w14:textId="0F9C2660" w:rsidR="00FF78F4" w:rsidRDefault="00E6148E" w:rsidP="00FF78F4">
      <w:r>
        <w:t>There are two aims for</w:t>
      </w:r>
      <w:r w:rsidR="00A356DD">
        <w:t xml:space="preserve"> the </w:t>
      </w:r>
      <w:r w:rsidR="00FF78F4">
        <w:t xml:space="preserve">perfusion step: </w:t>
      </w:r>
      <w:r w:rsidR="00A356DD">
        <w:t>to flush</w:t>
      </w:r>
      <w:r w:rsidR="000210DB">
        <w:t xml:space="preserve"> </w:t>
      </w:r>
      <w:r w:rsidR="00FF78F4">
        <w:t xml:space="preserve">blood out of liver </w:t>
      </w:r>
      <w:r w:rsidR="000210DB">
        <w:t>lobes</w:t>
      </w:r>
      <w:r w:rsidR="00FF78F4">
        <w:t xml:space="preserve"> and</w:t>
      </w:r>
      <w:r w:rsidR="00A356DD">
        <w:t xml:space="preserve"> digest</w:t>
      </w:r>
      <w:r w:rsidR="00FF78F4">
        <w:t xml:space="preserve"> </w:t>
      </w:r>
      <w:r w:rsidR="000210DB">
        <w:t xml:space="preserve">the </w:t>
      </w:r>
      <w:r w:rsidR="00FF78F4">
        <w:t>liver</w:t>
      </w:r>
      <w:r w:rsidR="00A73A24">
        <w:t xml:space="preserve"> </w:t>
      </w:r>
      <w:r w:rsidR="00FF78F4">
        <w:t xml:space="preserve">to release </w:t>
      </w:r>
      <w:r w:rsidR="0028102F">
        <w:t xml:space="preserve">primary </w:t>
      </w:r>
      <w:r w:rsidR="00FF78F4">
        <w:t>hepatocytes. In order to achieve these</w:t>
      </w:r>
      <w:r w:rsidR="000210DB">
        <w:t xml:space="preserve"> objectives</w:t>
      </w:r>
      <w:r w:rsidR="00FF78F4">
        <w:t>, at least two buffers should be used, one for blood flux (Flux Buffer), and one for digestion (Digestion Buffer). Most of the</w:t>
      </w:r>
      <w:r w:rsidR="00A73A24">
        <w:t xml:space="preserve"> protocols prepare HBSS-based Flux B</w:t>
      </w:r>
      <w:r w:rsidR="00FF78F4">
        <w:t>uffer and add collagenase within to mak</w:t>
      </w:r>
      <w:r w:rsidR="00A73A24">
        <w:t>e it capable for digestion, as Digestion B</w:t>
      </w:r>
      <w:r w:rsidR="00FF78F4">
        <w:t>uffer. The preparation of these buffers</w:t>
      </w:r>
      <w:r w:rsidR="00A73A24">
        <w:t xml:space="preserve"> </w:t>
      </w:r>
      <w:r w:rsidR="000210DB">
        <w:t>is</w:t>
      </w:r>
      <w:r w:rsidR="00A73A24">
        <w:t xml:space="preserve"> time-consuming, and the buffers could vary slightly in some delicate properties, like pH</w:t>
      </w:r>
      <w:r w:rsidR="00FF78F4">
        <w:t>, from batch to batch</w:t>
      </w:r>
      <w:r w:rsidR="001C208A">
        <w:t>, therefore introducing uninvited variables</w:t>
      </w:r>
      <w:r w:rsidR="00FF78F4">
        <w:t xml:space="preserve">. </w:t>
      </w:r>
      <w:r w:rsidR="001C208A">
        <w:t>Considering this, utilizing commercially available buffers save</w:t>
      </w:r>
      <w:r w:rsidR="00A356DD">
        <w:t>s</w:t>
      </w:r>
      <w:r w:rsidR="001C208A">
        <w:t xml:space="preserve"> valuable labor and time while minimizing </w:t>
      </w:r>
      <w:r w:rsidR="000210DB">
        <w:t xml:space="preserve">these </w:t>
      </w:r>
      <w:r w:rsidR="001C208A">
        <w:t xml:space="preserve">variables. </w:t>
      </w:r>
      <w:r w:rsidR="00FF78F4">
        <w:t xml:space="preserve">Gibco developed a protocol for </w:t>
      </w:r>
      <w:r w:rsidR="0028102F">
        <w:t xml:space="preserve">primary </w:t>
      </w:r>
      <w:r w:rsidR="00FF78F4">
        <w:t>hepatocyte isolation from adult rats</w:t>
      </w:r>
      <w:r w:rsidR="003B3D4F">
        <w:fldChar w:fldCharType="begin"/>
      </w:r>
      <w:r w:rsidR="003B3D4F">
        <w:instrText xml:space="preserve"> ADDIN EN.CITE &lt;EndNote&gt;&lt;Cite&gt;&lt;RecNum&gt;46&lt;/RecNum&gt;&lt;DisplayText&gt;&lt;style face="superscript"&gt;26&lt;/style&gt;&lt;/DisplayText&gt;&lt;record&gt;&lt;rec-number&gt;46&lt;/rec-number&gt;&lt;foreign-keys&gt;&lt;key app="EN" db-id="dvr5vxavzef22lertsnp22avrezratd55wtd" timestamp="1632745528"&gt;46&lt;/key&gt;&lt;/foreign-keys&gt;&lt;ref-type name="Journal Article"&gt;17&lt;/ref-type&gt;&lt;contributors&gt;&lt;/contributors&gt;&lt;titles&gt;&lt;title&gt;https://assets.thermofisher.com/TFS-Assets/LSG/manuals/Hepatocyte_Media_UG.pdf&lt;/title&gt;&lt;/titles&gt;&lt;dates&gt;&lt;/dates&gt;&lt;urls&gt;&lt;/urls&gt;&lt;/record&gt;&lt;/Cite&gt;&lt;/EndNote&gt;</w:instrText>
      </w:r>
      <w:r w:rsidR="003B3D4F">
        <w:fldChar w:fldCharType="separate"/>
      </w:r>
      <w:r w:rsidR="003B3D4F" w:rsidRPr="003B3D4F">
        <w:rPr>
          <w:noProof/>
          <w:vertAlign w:val="superscript"/>
        </w:rPr>
        <w:t>26</w:t>
      </w:r>
      <w:r w:rsidR="003B3D4F">
        <w:fldChar w:fldCharType="end"/>
      </w:r>
      <w:r w:rsidR="00A356DD">
        <w:t xml:space="preserve">), </w:t>
      </w:r>
      <w:r w:rsidR="001C208A">
        <w:t xml:space="preserve">based on the use of commercially </w:t>
      </w:r>
      <w:r w:rsidR="00FF78F4">
        <w:t>available Liver Perfusion Medium (as Flux Buffer), and Liver Digestion Medium (a</w:t>
      </w:r>
      <w:r w:rsidR="00A356DD">
        <w:t>s Digestion Buffer). M</w:t>
      </w:r>
      <w:r w:rsidR="00FF78F4">
        <w:t>ouse a</w:t>
      </w:r>
      <w:r w:rsidR="001C208A">
        <w:t>nd rat</w:t>
      </w:r>
      <w:r w:rsidR="00A356DD">
        <w:t>, as rodents, share</w:t>
      </w:r>
      <w:r w:rsidR="001C208A">
        <w:t xml:space="preserve"> high</w:t>
      </w:r>
      <w:r w:rsidR="00FF78F4">
        <w:t xml:space="preserve"> </w:t>
      </w:r>
      <w:r w:rsidR="00C5127D">
        <w:t xml:space="preserve">similarities </w:t>
      </w:r>
      <w:r w:rsidR="001C208A">
        <w:t>in bo</w:t>
      </w:r>
      <w:r w:rsidR="00A356DD">
        <w:t>dy properties</w:t>
      </w:r>
      <w:r w:rsidR="00C5127D">
        <w:t xml:space="preserve">; </w:t>
      </w:r>
      <w:r w:rsidR="00A356DD">
        <w:t>one may</w:t>
      </w:r>
      <w:r w:rsidR="001C208A">
        <w:t xml:space="preserve"> integrate</w:t>
      </w:r>
      <w:r w:rsidR="00FF78F4">
        <w:t xml:space="preserve"> t</w:t>
      </w:r>
      <w:r w:rsidR="00D345F6">
        <w:t>hese two</w:t>
      </w:r>
      <w:r w:rsidR="001C208A">
        <w:t xml:space="preserve"> rat-optimized</w:t>
      </w:r>
      <w:r w:rsidR="00D345F6">
        <w:t xml:space="preserve"> buffers into</w:t>
      </w:r>
      <w:r w:rsidR="00FF78F4">
        <w:t xml:space="preserve"> mouse </w:t>
      </w:r>
      <w:r w:rsidR="0028102F">
        <w:t xml:space="preserve">primary </w:t>
      </w:r>
      <w:r w:rsidR="00FF78F4">
        <w:t>hepatoc</w:t>
      </w:r>
      <w:r w:rsidR="00DC1234">
        <w:t xml:space="preserve">yte isolation. Indeed, </w:t>
      </w:r>
      <w:r w:rsidR="00DC1234" w:rsidRPr="00DC1234">
        <w:t>Gonçalves</w:t>
      </w:r>
      <w:r w:rsidR="00FF78F4">
        <w:t xml:space="preserve"> </w:t>
      </w:r>
      <w:r w:rsidR="00C5127D" w:rsidRPr="00C5127D">
        <w:t>et al</w:t>
      </w:r>
      <w:r w:rsidR="00FF78F4" w:rsidRPr="00A547A7">
        <w:rPr>
          <w:i/>
        </w:rPr>
        <w:t>.</w:t>
      </w:r>
      <w:r w:rsidR="00231B00">
        <w:fldChar w:fldCharType="begin"/>
      </w:r>
      <w:r w:rsidR="00B62885">
        <w:instrText xml:space="preserve"> ADDIN EN.CITE &lt;EndNote&gt;&lt;Cite&gt;&lt;Author&gt;Goncalves&lt;/Author&gt;&lt;Year&gt;2007&lt;/Year&gt;&lt;RecNum&gt;11&lt;/RecNum&gt;&lt;DisplayText&gt;&lt;style face="superscript"&gt;24&lt;/style&gt;&lt;/DisplayText&gt;&lt;record&gt;&lt;rec-number&gt;11&lt;/rec-number&gt;&lt;foreign-keys&gt;&lt;key app="EN" db-id="dvr5vxavzef22lertsnp22avrezratd55wtd" timestamp="1590879993"&gt;11&lt;/key&gt;&lt;/foreign-keys&gt;&lt;ref-type name="Journal Article"&gt;17&lt;/ref-type&gt;&lt;contributors&gt;&lt;authors&gt;&lt;author&gt;Goncalves, L. A.&lt;/author&gt;&lt;author&gt;Vigario, A. M.&lt;/author&gt;&lt;author&gt;Penha-Goncalves, C.&lt;/author&gt;&lt;/authors&gt;&lt;/contributors&gt;&lt;auth-address&gt;Instituto Gulbenkian de Ciencia, Rua da Quinta Grande, 6, 2781-901 Oeiras, Portugal. ligdeus@igc.gulbenkian.pt&lt;/auth-address&gt;&lt;titles&gt;&lt;title&gt;Improved isolation of murine hepatocytes for in vitro malaria liver stage studies&lt;/title&gt;&lt;secondary-title&gt;Malar J&lt;/secondary-title&gt;&lt;/titles&gt;&lt;periodical&gt;&lt;full-title&gt;Malar J&lt;/full-title&gt;&lt;/periodical&gt;&lt;pages&gt;169&lt;/pages&gt;&lt;volume&gt;6&lt;/volume&gt;&lt;edition&gt;2007/12/22&lt;/edition&gt;&lt;keywords&gt;&lt;keyword&gt;Animals&lt;/keyword&gt;&lt;keyword&gt;Cell Culture Techniques&lt;/keyword&gt;&lt;keyword&gt;Cell Separation/*methods&lt;/keyword&gt;&lt;keyword&gt;Cell Survival&lt;/keyword&gt;&lt;keyword&gt;Cells, Cultured&lt;/keyword&gt;&lt;keyword&gt;Collagenases/metabolism&lt;/keyword&gt;&lt;keyword&gt;Dissection&lt;/keyword&gt;&lt;keyword&gt;Flow Cytometry/instrumentation&lt;/keyword&gt;&lt;keyword&gt;Hepatocytes/cytology/*parasitology&lt;/keyword&gt;&lt;keyword&gt;Malaria/*pathology&lt;/keyword&gt;&lt;keyword&gt;Mice&lt;/keyword&gt;&lt;keyword&gt;Perfusion&lt;/keyword&gt;&lt;keyword&gt;Plasmodium&lt;/keyword&gt;&lt;keyword&gt;Povidone&lt;/keyword&gt;&lt;keyword&gt;Silicon Dioxide&lt;/keyword&gt;&lt;keyword&gt;Transfection&lt;/keyword&gt;&lt;/keywords&gt;&lt;dates&gt;&lt;year&gt;2007&lt;/year&gt;&lt;pub-dates&gt;&lt;date&gt;Dec 20&lt;/date&gt;&lt;/pub-dates&gt;&lt;/dates&gt;&lt;isbn&gt;1475-2875 (Electronic)&amp;#xD;1475-2875 (Linking)&lt;/isbn&gt;&lt;accession-num&gt;18096071&lt;/accession-num&gt;&lt;urls&gt;&lt;related-urls&gt;&lt;url&gt;https://www.ncbi.nlm.nih.gov/pubmed/18096071&lt;/url&gt;&lt;/related-urls&gt;&lt;/urls&gt;&lt;custom2&gt;PMC2244635&lt;/custom2&gt;&lt;electronic-resource-num&gt;10.1186/1475-2875-6-169&lt;/electronic-resource-num&gt;&lt;/record&gt;&lt;/Cite&gt;&lt;/EndNote&gt;</w:instrText>
      </w:r>
      <w:r w:rsidR="00231B00">
        <w:fldChar w:fldCharType="separate"/>
      </w:r>
      <w:r w:rsidR="00B62885" w:rsidRPr="00B62885">
        <w:rPr>
          <w:noProof/>
          <w:vertAlign w:val="superscript"/>
        </w:rPr>
        <w:t>24</w:t>
      </w:r>
      <w:r w:rsidR="00231B00">
        <w:fldChar w:fldCharType="end"/>
      </w:r>
      <w:r w:rsidR="00C5127D">
        <w:t>,</w:t>
      </w:r>
      <w:r w:rsidR="00FF78F4">
        <w:t xml:space="preserve"> successfu</w:t>
      </w:r>
      <w:r w:rsidR="001C208A">
        <w:t>lly carried out the perfusion of</w:t>
      </w:r>
      <w:r w:rsidR="00FF78F4">
        <w:t xml:space="preserve"> </w:t>
      </w:r>
      <w:r w:rsidR="000210DB">
        <w:t>dissected</w:t>
      </w:r>
      <w:r w:rsidR="00FF78F4">
        <w:t xml:space="preserve"> liver lobes with these buf</w:t>
      </w:r>
      <w:r w:rsidR="001C208A">
        <w:t>fers, raising the promise of their</w:t>
      </w:r>
      <w:r w:rsidR="00FF78F4">
        <w:t xml:space="preserve"> use in </w:t>
      </w:r>
      <w:r w:rsidR="001C208A">
        <w:t xml:space="preserve">liver </w:t>
      </w:r>
      <w:r w:rsidR="00FF78F4">
        <w:t xml:space="preserve">perfusion </w:t>
      </w:r>
      <w:r w:rsidR="00FF78F4" w:rsidRPr="00E076F6">
        <w:rPr>
          <w:i/>
        </w:rPr>
        <w:t>in vivo</w:t>
      </w:r>
      <w:r w:rsidR="00FF78F4">
        <w:t>.</w:t>
      </w:r>
      <w:r w:rsidR="00DD7749">
        <w:t xml:space="preserve"> Here we successfully tested Liver Perfusion Medium </w:t>
      </w:r>
      <w:r w:rsidR="00DD7749">
        <w:lastRenderedPageBreak/>
        <w:t xml:space="preserve">and Liver Digestion Medium in </w:t>
      </w:r>
      <w:r w:rsidR="00C5127D">
        <w:t xml:space="preserve">the </w:t>
      </w:r>
      <w:r w:rsidR="00DD7749">
        <w:t>present mouse primary hepatocyte protocol, which yielded high-quality viable primary hepatocytes (</w:t>
      </w:r>
      <w:r w:rsidR="00DD7749" w:rsidRPr="008E3782">
        <w:rPr>
          <w:b/>
          <w:bCs/>
        </w:rPr>
        <w:t>Fig</w:t>
      </w:r>
      <w:r w:rsidR="00C5127D" w:rsidRPr="008E3782">
        <w:rPr>
          <w:b/>
          <w:bCs/>
        </w:rPr>
        <w:t xml:space="preserve">ure </w:t>
      </w:r>
      <w:r w:rsidR="00DD7749" w:rsidRPr="008E3782">
        <w:rPr>
          <w:b/>
          <w:bCs/>
        </w:rPr>
        <w:t>3</w:t>
      </w:r>
      <w:r w:rsidR="00C5127D">
        <w:t xml:space="preserve"> and </w:t>
      </w:r>
      <w:r w:rsidR="00C5127D" w:rsidRPr="008E3782">
        <w:rPr>
          <w:b/>
          <w:bCs/>
        </w:rPr>
        <w:t>Figure</w:t>
      </w:r>
      <w:r w:rsidR="00DD7749" w:rsidRPr="008E3782">
        <w:rPr>
          <w:b/>
          <w:bCs/>
        </w:rPr>
        <w:t xml:space="preserve"> 4</w:t>
      </w:r>
      <w:r w:rsidR="00DD7749">
        <w:t>).</w:t>
      </w:r>
    </w:p>
    <w:p w14:paraId="7D6A1D05" w14:textId="77777777" w:rsidR="00C5127D" w:rsidRDefault="00C5127D" w:rsidP="00FF78F4"/>
    <w:p w14:paraId="35124BB8" w14:textId="27FD7B06" w:rsidR="00FF78F4" w:rsidRDefault="00FF78F4" w:rsidP="00FF78F4">
      <w:r>
        <w:t>The temperatur</w:t>
      </w:r>
      <w:r w:rsidR="00CE4A66">
        <w:t xml:space="preserve">e of </w:t>
      </w:r>
      <w:r w:rsidR="00C5127D">
        <w:t xml:space="preserve">the </w:t>
      </w:r>
      <w:r w:rsidR="00CE4A66">
        <w:t>perfusion buffer determines</w:t>
      </w:r>
      <w:r>
        <w:t xml:space="preserve"> how well </w:t>
      </w:r>
      <w:r w:rsidR="0028102F">
        <w:t xml:space="preserve">primary </w:t>
      </w:r>
      <w:r>
        <w:t>hepatocytes survive the isolation. If the temperature is too high, the collagen</w:t>
      </w:r>
      <w:r w:rsidR="005F5CB7">
        <w:t>ase within Digestion Buffer may have reduced activity;</w:t>
      </w:r>
      <w:r>
        <w:t xml:space="preserve"> if too low, the </w:t>
      </w:r>
      <w:r w:rsidR="0028102F">
        <w:t xml:space="preserve">primary </w:t>
      </w:r>
      <w:r w:rsidR="005F5CB7">
        <w:t xml:space="preserve">hepatocytes may </w:t>
      </w:r>
      <w:r w:rsidR="006664FD">
        <w:t>suffer</w:t>
      </w:r>
      <w:r>
        <w:t xml:space="preserve"> cold shock, causing </w:t>
      </w:r>
      <w:r w:rsidR="006664FD">
        <w:t>possib</w:t>
      </w:r>
      <w:r w:rsidR="00117809">
        <w:t>le compromised</w:t>
      </w:r>
      <w:r w:rsidR="006664FD">
        <w:t xml:space="preserve"> isolation yield</w:t>
      </w:r>
      <w:r>
        <w:t>. The time</w:t>
      </w:r>
      <w:r w:rsidR="00A356DD">
        <w:t xml:space="preserve"> that buffer takes to flow through perfusion tubing</w:t>
      </w:r>
      <w:r>
        <w:t xml:space="preserve"> also determines the temperature of buffer when it reaches the liver. In previous protocols, 40</w:t>
      </w:r>
      <w:r w:rsidR="003C1C5F">
        <w:t xml:space="preserve"> </w:t>
      </w:r>
      <w:r w:rsidRPr="00891791">
        <w:t>°</w:t>
      </w:r>
      <w:r>
        <w:t>C</w:t>
      </w:r>
      <w:r w:rsidR="00231B00">
        <w:fldChar w:fldCharType="begin"/>
      </w:r>
      <w:r w:rsidR="0086491E">
        <w:instrText xml:space="preserve"> ADDIN EN.CITE &lt;EndNote&gt;&lt;Cite&gt;&lt;Author&gt;Severgnini&lt;/Author&gt;&lt;Year&gt;2012&lt;/Year&gt;&lt;RecNum&gt;10&lt;/RecNum&gt;&lt;DisplayText&gt;&lt;style face="superscript"&gt;2&lt;/style&gt;&lt;/DisplayText&gt;&lt;record&gt;&lt;rec-number&gt;10&lt;/rec-number&gt;&lt;foreign-keys&gt;&lt;key app="EN" db-id="dvr5vxavzef22lertsnp22avrezratd55wtd" timestamp="1590879976"&gt;10&lt;/key&gt;&lt;/foreign-keys&gt;&lt;ref-type name="Journal Article"&gt;17&lt;/ref-type&gt;&lt;contributors&gt;&lt;authors&gt;&lt;author&gt;Severgnini, M.&lt;/author&gt;&lt;author&gt;Sherman, J.&lt;/author&gt;&lt;author&gt;Sehgal, A.&lt;/author&gt;&lt;author&gt;Jayaprakash, N. K.&lt;/author&gt;&lt;author&gt;Aubin, J.&lt;/author&gt;&lt;author&gt;Wang, G.&lt;/author&gt;&lt;author&gt;Zhang, L.&lt;/author&gt;&lt;author&gt;Peng, C. G.&lt;/author&gt;&lt;author&gt;Yucius, K.&lt;/author&gt;&lt;author&gt;Butler, J.&lt;/author&gt;&lt;author&gt;Fitzgerald, K.&lt;/author&gt;&lt;/authors&gt;&lt;/contributors&gt;&lt;auth-address&gt;Alnylam Pharmaceuticals, 300 Third St, Cambridge, MA, 02142, USA, msevergnini@alnylam.com.&lt;/auth-address&gt;&lt;titles&gt;&lt;title&gt;A rapid two-step method for isolation of functional primary mouse hepatocytes: cell characterization and asialoglycoprotein receptor based assay development&lt;/title&gt;&lt;secondary-title&gt;Cytotechnology&lt;/secondary-title&gt;&lt;/titles&gt;&lt;periodical&gt;&lt;full-title&gt;Cytotechnology&lt;/full-title&gt;&lt;/periodical&gt;&lt;pages&gt;187-95&lt;/pages&gt;&lt;volume&gt;64&lt;/volume&gt;&lt;number&gt;2&lt;/number&gt;&lt;edition&gt;2011/11/23&lt;/edition&gt;&lt;dates&gt;&lt;year&gt;2012&lt;/year&gt;&lt;pub-dates&gt;&lt;date&gt;Mar&lt;/date&gt;&lt;/pub-dates&gt;&lt;/dates&gt;&lt;isbn&gt;0920-9069 (Print)&amp;#xD;0920-9069 (Linking)&lt;/isbn&gt;&lt;accession-num&gt;22105762&lt;/accession-num&gt;&lt;urls&gt;&lt;related-urls&gt;&lt;url&gt;https://www.ncbi.nlm.nih.gov/pubmed/22105762&lt;/url&gt;&lt;/related-urls&gt;&lt;/urls&gt;&lt;custom2&gt;PMC3279583&lt;/custom2&gt;&lt;electronic-resource-num&gt;10.1007/s10616-011-9407-0&lt;/electronic-resource-num&gt;&lt;/record&gt;&lt;/Cite&gt;&lt;/EndNote&gt;</w:instrText>
      </w:r>
      <w:r w:rsidR="00231B00">
        <w:fldChar w:fldCharType="separate"/>
      </w:r>
      <w:r w:rsidR="0086491E" w:rsidRPr="0086491E">
        <w:rPr>
          <w:noProof/>
          <w:vertAlign w:val="superscript"/>
        </w:rPr>
        <w:t>2</w:t>
      </w:r>
      <w:r w:rsidR="00231B00">
        <w:fldChar w:fldCharType="end"/>
      </w:r>
      <w:r>
        <w:t xml:space="preserve"> or 42</w:t>
      </w:r>
      <w:r w:rsidR="003C1C5F">
        <w:t xml:space="preserve"> </w:t>
      </w:r>
      <w:r w:rsidRPr="00891791">
        <w:t>°</w:t>
      </w:r>
      <w:r>
        <w:t>C</w:t>
      </w:r>
      <w:r w:rsidR="00231B00">
        <w:fldChar w:fldCharType="begin">
          <w:fldData xml:space="preserve">PEVuZE5vdGU+PENpdGU+PEF1dGhvcj5TYWxlbTwvQXV0aG9yPjxZZWFyPjIwMTg8L1llYXI+PFJl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==
</w:fldData>
        </w:fldChar>
      </w:r>
      <w:r w:rsidR="00B62885">
        <w:instrText xml:space="preserve"> ADDIN EN.CITE </w:instrText>
      </w:r>
      <w:r w:rsidR="00B62885">
        <w:fldChar w:fldCharType="begin">
          <w:fldData xml:space="preserve">PEVuZE5vdGU+PENpdGU+PEF1dGhvcj5TYWxlbTwvQXV0aG9yPjxZZWFyPjIwMTg8L1llYXI+PFJl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==
</w:fldData>
        </w:fldChar>
      </w:r>
      <w:r w:rsidR="00B62885">
        <w:instrText xml:space="preserve"> ADDIN EN.CITE.DATA </w:instrText>
      </w:r>
      <w:r w:rsidR="00B62885">
        <w:fldChar w:fldCharType="end"/>
      </w:r>
      <w:r w:rsidR="00231B00">
        <w:fldChar w:fldCharType="separate"/>
      </w:r>
      <w:r w:rsidR="00B62885" w:rsidRPr="00B62885">
        <w:rPr>
          <w:noProof/>
          <w:vertAlign w:val="superscript"/>
        </w:rPr>
        <w:t>21</w:t>
      </w:r>
      <w:r w:rsidR="00231B00">
        <w:fldChar w:fldCharType="end"/>
      </w:r>
      <w:r w:rsidR="003C1C5F">
        <w:t xml:space="preserve"> water </w:t>
      </w:r>
      <w:r w:rsidR="00C5127D">
        <w:t xml:space="preserve">bath </w:t>
      </w:r>
      <w:r>
        <w:t>was used. This te</w:t>
      </w:r>
      <w:r w:rsidR="00A356DD">
        <w:t>mperatu</w:t>
      </w:r>
      <w:r w:rsidR="00505D00">
        <w:t>re may be subject to change</w:t>
      </w:r>
      <w:r>
        <w:t xml:space="preserve"> based on lab conditions, like the environment temperature, length of the perfusion tube, and the type of Peristaltic Pump.</w:t>
      </w:r>
      <w:r w:rsidR="00CE4A66">
        <w:t xml:space="preserve"> In </w:t>
      </w:r>
      <w:r w:rsidR="00C5127D">
        <w:t xml:space="preserve">the </w:t>
      </w:r>
      <w:r w:rsidR="00CE4A66">
        <w:t xml:space="preserve">present protocol, after multiple times of testing, we optimized the water </w:t>
      </w:r>
      <w:r w:rsidR="00C5127D">
        <w:t xml:space="preserve">bath </w:t>
      </w:r>
      <w:r w:rsidR="00CE4A66">
        <w:t>temperature to be 45</w:t>
      </w:r>
      <w:r w:rsidR="003C1C5F">
        <w:t xml:space="preserve"> </w:t>
      </w:r>
      <w:r w:rsidR="00CE4A66" w:rsidRPr="00891791">
        <w:t>°</w:t>
      </w:r>
      <w:r w:rsidR="00CE4A66">
        <w:t>C to warm up</w:t>
      </w:r>
      <w:r w:rsidR="005E2BD4">
        <w:t xml:space="preserve"> the</w:t>
      </w:r>
      <w:r w:rsidR="00CE4A66">
        <w:t xml:space="preserve"> buffers.</w:t>
      </w:r>
    </w:p>
    <w:p w14:paraId="19EFAC49" w14:textId="77777777" w:rsidR="00FF78F4" w:rsidRDefault="00FF78F4" w:rsidP="00FF78F4"/>
    <w:p w14:paraId="3171885A" w14:textId="0EC3CAC3" w:rsidR="00C5127D" w:rsidRDefault="007C2A60" w:rsidP="005132BA">
      <w:r>
        <w:t xml:space="preserve">The purity of isolated primary hepatocytes plays an important role in </w:t>
      </w:r>
      <w:r w:rsidR="000210DB">
        <w:t xml:space="preserve">subsequent </w:t>
      </w:r>
      <w:r>
        <w:t xml:space="preserve">experiments, as the higher </w:t>
      </w:r>
      <w:r w:rsidR="00C5127D">
        <w:t xml:space="preserve">the </w:t>
      </w:r>
      <w:r>
        <w:t xml:space="preserve">purity ratio, the less possible interference. </w:t>
      </w:r>
      <w:r w:rsidR="0054213E">
        <w:t>A</w:t>
      </w:r>
      <w:r w:rsidR="00DD7525">
        <w:t xml:space="preserve">lthough </w:t>
      </w:r>
      <w:r w:rsidR="00C5127D">
        <w:t xml:space="preserve">the </w:t>
      </w:r>
      <w:r w:rsidR="00DD7525">
        <w:t xml:space="preserve">liver is mainly composed of hepatocytes, </w:t>
      </w:r>
      <w:r w:rsidR="00A356DD">
        <w:t>accounting for 60</w:t>
      </w:r>
      <w:r w:rsidR="00C5127D">
        <w:t>%–</w:t>
      </w:r>
      <w:r w:rsidR="00DD7525">
        <w:t>80% by mass</w:t>
      </w:r>
      <w:r w:rsidR="00DD7525">
        <w:fldChar w:fldCharType="begin">
          <w:fldData xml:space="preserve">PEVuZE5vdGU+PENpdGU+PEF1dGhvcj5TaWE8L0F1dGhvcj48WWVhcj4yMDE3PC9ZZWFyPjxSZWNO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</w:fldData>
        </w:fldChar>
      </w:r>
      <w:r w:rsidR="003B3D4F">
        <w:instrText xml:space="preserve"> ADDIN EN.CITE </w:instrText>
      </w:r>
      <w:r w:rsidR="003B3D4F">
        <w:fldChar w:fldCharType="begin">
          <w:fldData xml:space="preserve">PEVuZE5vdGU+PENpdGU+PEF1dGhvcj5TaWE8L0F1dGhvcj48WWVhcj4yMDE3PC9ZZWFyPjxSZWNO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</w:fldData>
        </w:fldChar>
      </w:r>
      <w:r w:rsidR="003B3D4F">
        <w:instrText xml:space="preserve"> ADDIN EN.CITE.DATA </w:instrText>
      </w:r>
      <w:r w:rsidR="003B3D4F">
        <w:fldChar w:fldCharType="end"/>
      </w:r>
      <w:r w:rsidR="00DD7525">
        <w:fldChar w:fldCharType="separate"/>
      </w:r>
      <w:r w:rsidR="003B3D4F" w:rsidRPr="003B3D4F">
        <w:rPr>
          <w:noProof/>
          <w:vertAlign w:val="superscript"/>
        </w:rPr>
        <w:t>27</w:t>
      </w:r>
      <w:r w:rsidR="00DD7525">
        <w:fldChar w:fldCharType="end"/>
      </w:r>
      <w:r w:rsidR="00DD7525">
        <w:t>, various types of ot</w:t>
      </w:r>
      <w:r w:rsidR="00A356DD">
        <w:t>her cells are also present</w:t>
      </w:r>
      <w:r w:rsidR="00DD7525">
        <w:t>, like immune cells, stellate cells, and endothelial cells</w:t>
      </w:r>
      <w:r w:rsidR="003C1C5F">
        <w:t xml:space="preserve">, which are </w:t>
      </w:r>
      <w:r w:rsidR="0054213E">
        <w:t>important for</w:t>
      </w:r>
      <w:r w:rsidR="003C1C5F">
        <w:t xml:space="preserve"> hepatic</w:t>
      </w:r>
      <w:r w:rsidR="0054213E">
        <w:t xml:space="preserve"> immunological activities. </w:t>
      </w:r>
      <w:r w:rsidR="00DD7525">
        <w:t>Each of these cells could post</w:t>
      </w:r>
      <w:r w:rsidR="00A356DD">
        <w:t xml:space="preserve"> a potential interference in</w:t>
      </w:r>
      <w:r w:rsidR="000C2316">
        <w:t xml:space="preserve"> later-</w:t>
      </w:r>
      <w:r w:rsidR="00596D94">
        <w:t>on</w:t>
      </w:r>
      <w:r w:rsidR="00DD7525">
        <w:t xml:space="preserve"> experiments</w:t>
      </w:r>
      <w:r w:rsidR="00A80B9A">
        <w:fldChar w:fldCharType="begin">
          <w:fldData xml:space="preserve">PEVuZE5vdGU+PENpdGU+PEF1dGhvcj5GcmVpdGFzLUxvcGVzPC9BdXRob3I+PFllYXI+MjAxNzwv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</w:fldData>
        </w:fldChar>
      </w:r>
      <w:r w:rsidR="003B3D4F">
        <w:instrText xml:space="preserve"> ADDIN EN.CITE </w:instrText>
      </w:r>
      <w:r w:rsidR="003B3D4F">
        <w:fldChar w:fldCharType="begin">
          <w:fldData xml:space="preserve">PEVuZE5vdGU+PENpdGU+PEF1dGhvcj5GcmVpdGFzLUxvcGVzPC9BdXRob3I+PFllYXI+MjAxNzwv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</w:fldData>
        </w:fldChar>
      </w:r>
      <w:r w:rsidR="003B3D4F">
        <w:instrText xml:space="preserve"> ADDIN EN.CITE.DATA </w:instrText>
      </w:r>
      <w:r w:rsidR="003B3D4F">
        <w:fldChar w:fldCharType="end"/>
      </w:r>
      <w:r w:rsidR="00A80B9A">
        <w:fldChar w:fldCharType="separate"/>
      </w:r>
      <w:r w:rsidR="003B3D4F" w:rsidRPr="003B3D4F">
        <w:rPr>
          <w:noProof/>
          <w:vertAlign w:val="superscript"/>
        </w:rPr>
        <w:t>28</w:t>
      </w:r>
      <w:r w:rsidR="00A80B9A">
        <w:fldChar w:fldCharType="end"/>
      </w:r>
      <w:r w:rsidR="00573691">
        <w:t xml:space="preserve">. </w:t>
      </w:r>
      <w:r w:rsidR="0054213E">
        <w:t>For instance, s</w:t>
      </w:r>
      <w:r w:rsidR="00A356DD">
        <w:t>tellate cells</w:t>
      </w:r>
      <w:r w:rsidR="005C0884">
        <w:t xml:space="preserve"> in </w:t>
      </w:r>
      <w:r w:rsidR="00C5127D">
        <w:t xml:space="preserve">the </w:t>
      </w:r>
      <w:r w:rsidR="005C0884">
        <w:t>liver also respond to pathogen invasions and liver injuries, involving in scar formation</w:t>
      </w:r>
      <w:r w:rsidR="00A80B9A">
        <w:fldChar w:fldCharType="begin"/>
      </w:r>
      <w:r w:rsidR="003B3D4F">
        <w:instrText xml:space="preserve"> ADDIN EN.CITE &lt;EndNote&gt;&lt;Cite&gt;&lt;Author&gt;Schachtrup&lt;/Author&gt;&lt;Year&gt;2011&lt;/Year&gt;&lt;RecNum&gt;37&lt;/RecNum&gt;&lt;DisplayText&gt;&lt;style face="superscript"&gt;29&lt;/style&gt;&lt;/DisplayText&gt;&lt;record&gt;&lt;rec-number&gt;37&lt;/rec-number&gt;&lt;foreign-keys&gt;&lt;key app="EN" db-id="dvr5vxavzef22lertsnp22avrezratd55wtd" timestamp="1590880725"&gt;37&lt;/key&gt;&lt;/foreign-keys&gt;&lt;ref-type name="Journal Article"&gt;17&lt;/ref-type&gt;&lt;contributors&gt;&lt;authors&gt;&lt;author&gt;Schachtrup, C.&lt;/author&gt;&lt;author&gt;Le Moan, N.&lt;/author&gt;&lt;author&gt;Passino, M. A.&lt;/author&gt;&lt;author&gt;Akassoglou, K.&lt;/author&gt;&lt;/authors&gt;&lt;/contributors&gt;&lt;auth-address&gt;University of California at San Francisco, San Francisco, CA, USA.&lt;/auth-address&gt;&lt;titles&gt;&lt;title&gt;Hepatic stellate cells and astrocytes: Stars of scar formation and tissue repair&lt;/title&gt;&lt;secondary-title&gt;Cell Cycle&lt;/secondary-title&gt;&lt;/titles&gt;&lt;periodical&gt;&lt;full-title&gt;Cell Cycle&lt;/full-title&gt;&lt;/periodical&gt;&lt;pages&gt;1764-71&lt;/pages&gt;&lt;volume&gt;10&lt;/volume&gt;&lt;number&gt;11&lt;/number&gt;&lt;edition&gt;2011/05/11&lt;/edition&gt;&lt;keywords&gt;&lt;keyword&gt;Animals&lt;/keyword&gt;&lt;keyword&gt;Astrocytes/*physiology&lt;/keyword&gt;&lt;keyword&gt;Cicatrix/*pathology&lt;/keyword&gt;&lt;keyword&gt;Hepatic Stellate Cells/*physiology&lt;/keyword&gt;&lt;keyword&gt;Humans&lt;/keyword&gt;&lt;keyword&gt;Liver Regeneration&lt;/keyword&gt;&lt;keyword&gt;Nerve Regeneration&lt;/keyword&gt;&lt;keyword&gt;*Wound Healing&lt;/keyword&gt;&lt;/keywords&gt;&lt;dates&gt;&lt;year&gt;2011&lt;/year&gt;&lt;pub-dates&gt;&lt;date&gt;Jun 1&lt;/date&gt;&lt;/pub-dates&gt;&lt;/dates&gt;&lt;isbn&gt;1551-4005 (Electronic)&amp;#xD;1551-4005 (Linking)&lt;/isbn&gt;&lt;accession-num&gt;21555919&lt;/accession-num&gt;&lt;urls&gt;&lt;related-urls&gt;&lt;url&gt;https://www.ncbi.nlm.nih.gov/pubmed/21555919&lt;/url&gt;&lt;/related-urls&gt;&lt;/urls&gt;&lt;custom2&gt;PMC3142460&lt;/custom2&gt;&lt;electronic-resource-num&gt;10.4161/cc.10.11.15828&lt;/electronic-resource-num&gt;&lt;/record&gt;&lt;/Cite&gt;&lt;/EndNote&gt;</w:instrText>
      </w:r>
      <w:r w:rsidR="00A80B9A">
        <w:fldChar w:fldCharType="separate"/>
      </w:r>
      <w:r w:rsidR="003B3D4F" w:rsidRPr="003B3D4F">
        <w:rPr>
          <w:noProof/>
          <w:vertAlign w:val="superscript"/>
        </w:rPr>
        <w:t>29</w:t>
      </w:r>
      <w:r w:rsidR="00A80B9A">
        <w:fldChar w:fldCharType="end"/>
      </w:r>
      <w:r w:rsidR="005C0884">
        <w:t>. In numbers, 5</w:t>
      </w:r>
      <w:r w:rsidR="00C5127D">
        <w:t>%–</w:t>
      </w:r>
      <w:r w:rsidR="005C0884">
        <w:t xml:space="preserve">8% of </w:t>
      </w:r>
      <w:r w:rsidR="00C5127D">
        <w:t xml:space="preserve">the </w:t>
      </w:r>
      <w:r w:rsidR="005C0884">
        <w:t>total hepatic cell population is contributed by stellate cells</w:t>
      </w:r>
      <w:r w:rsidR="00A80B9A">
        <w:fldChar w:fldCharType="begin"/>
      </w:r>
      <w:r w:rsidR="003B3D4F">
        <w:instrText xml:space="preserve"> ADDIN EN.CITE &lt;EndNote&gt;&lt;Cite&gt;&lt;Author&gt;Geerts&lt;/Author&gt;&lt;Year&gt;2001&lt;/Year&gt;&lt;RecNum&gt;6&lt;/RecNum&gt;&lt;DisplayText&gt;&lt;style face="superscript"&gt;30&lt;/style&gt;&lt;/DisplayText&gt;&lt;record&gt;&lt;rec-number&gt;6&lt;/rec-number&gt;&lt;foreign-keys&gt;&lt;key app="EN" db-id="dvr5vxavzef22lertsnp22avrezratd55wtd" timestamp="1590879837"&gt;6&lt;/key&gt;&lt;/foreign-keys&gt;&lt;ref-type name="Journal Article"&gt;17&lt;/ref-type&gt;&lt;contributors&gt;&lt;authors&gt;&lt;author&gt;Geerts, A.&lt;/author&gt;&lt;/authors&gt;&lt;/contributors&gt;&lt;auth-address&gt;Department of Medical Cell Biology, The Medical School, University of Newcastle-upon-Tyne, Newcastle-upon-Tyne NE2 4HH, United Kingdom. albert.geerts@ncl.ac.uk&lt;/auth-address&gt;&lt;titles&gt;&lt;title&gt;History, heterogeneity, developmental biology, and functions of quiescent hepatic stellate cells&lt;/title&gt;&lt;secondary-title&gt;Semin Liver Dis&lt;/secondary-title&gt;&lt;/titles&gt;&lt;periodical&gt;&lt;full-title&gt;Semin Liver Dis&lt;/full-title&gt;&lt;/periodical&gt;&lt;pages&gt;311-35&lt;/pages&gt;&lt;volume&gt;21&lt;/volume&gt;&lt;number&gt;3&lt;/number&gt;&lt;edition&gt;2001/10/05&lt;/edition&gt;&lt;keywords&gt;&lt;keyword&gt;Cell Communication&lt;/keyword&gt;&lt;keyword&gt;Chemotactic Factors/pharmacology&lt;/keyword&gt;&lt;keyword&gt;Extracellular Matrix/*physiology&lt;/keyword&gt;&lt;keyword&gt;Homeostasis&lt;/keyword&gt;&lt;keyword&gt;Humans&lt;/keyword&gt;&lt;keyword&gt;Hypertension, Portal/physiopathology&lt;/keyword&gt;&lt;keyword&gt;Liver/blood supply/*cytology/*physiology&lt;/keyword&gt;&lt;keyword&gt;Liver Cirrhosis/physiopathology&lt;/keyword&gt;&lt;keyword&gt;Liver Neoplasms/physiopathology&lt;/keyword&gt;&lt;keyword&gt;Regional Blood Flow&lt;/keyword&gt;&lt;keyword&gt;Retinoids/metabolism/pharmacology&lt;/keyword&gt;&lt;keyword&gt;Vitamin A/pharmacology&lt;/keyword&gt;&lt;/keywords&gt;&lt;dates&gt;&lt;year&gt;2001&lt;/year&gt;&lt;pub-dates&gt;&lt;date&gt;Aug&lt;/date&gt;&lt;/pub-dates&gt;&lt;/dates&gt;&lt;isbn&gt;0272-8087 (Print)&amp;#xD;0272-8087 (Linking)&lt;/isbn&gt;&lt;accession-num&gt;11586463&lt;/accession-num&gt;&lt;urls&gt;&lt;related-urls&gt;&lt;url&gt;https://www.ncbi.nlm.nih.gov/pubmed/11586463&lt;/url&gt;&lt;/related-urls&gt;&lt;/urls&gt;&lt;electronic-resource-num&gt;10.1055/s-2001-17550&lt;/electronic-resource-num&gt;&lt;/record&gt;&lt;/Cite&gt;&lt;/EndNote&gt;</w:instrText>
      </w:r>
      <w:r w:rsidR="00A80B9A">
        <w:fldChar w:fldCharType="separate"/>
      </w:r>
      <w:r w:rsidR="003B3D4F" w:rsidRPr="003B3D4F">
        <w:rPr>
          <w:noProof/>
          <w:vertAlign w:val="superscript"/>
        </w:rPr>
        <w:t>30</w:t>
      </w:r>
      <w:r w:rsidR="00A80B9A">
        <w:fldChar w:fldCharType="end"/>
      </w:r>
      <w:r w:rsidR="00A356DD">
        <w:t>. N</w:t>
      </w:r>
      <w:r w:rsidR="003C1C5F">
        <w:t>o</w:t>
      </w:r>
      <w:r w:rsidR="005C0884">
        <w:t>rmally, stellate cells are in quiescence, but this status can be broken when stresses are present. Therefore, stellate cel</w:t>
      </w:r>
      <w:r w:rsidR="00596D94">
        <w:t>l activities may</w:t>
      </w:r>
      <w:r w:rsidR="00A356DD">
        <w:t xml:space="preserve"> be triggered</w:t>
      </w:r>
      <w:r w:rsidR="00BC7249">
        <w:t xml:space="preserve"> </w:t>
      </w:r>
      <w:r w:rsidR="00623977">
        <w:t>by stresses introduced during isolation</w:t>
      </w:r>
      <w:r w:rsidR="000C2316">
        <w:t xml:space="preserve"> or subsequent </w:t>
      </w:r>
      <w:r w:rsidR="005C0884">
        <w:t xml:space="preserve">treatment if some of these cells remain in </w:t>
      </w:r>
      <w:r w:rsidR="00C5127D">
        <w:t xml:space="preserve">the </w:t>
      </w:r>
      <w:r w:rsidR="005C0884">
        <w:t xml:space="preserve">final isolated primary hepatocyte pool. Other types of cells also contribute to a considerable portion of </w:t>
      </w:r>
      <w:r w:rsidR="00C5127D">
        <w:t xml:space="preserve">the </w:t>
      </w:r>
      <w:r w:rsidR="005C0884">
        <w:t>hepatic cell population</w:t>
      </w:r>
      <w:r w:rsidR="009A001D">
        <w:t>, like</w:t>
      </w:r>
      <w:r w:rsidR="005C0884">
        <w:t xml:space="preserve"> </w:t>
      </w:r>
      <w:r w:rsidR="009A001D">
        <w:t>l</w:t>
      </w:r>
      <w:r w:rsidR="005C0884">
        <w:t xml:space="preserve">iver sinusoidal endothelial cells (LSECs), </w:t>
      </w:r>
      <w:r w:rsidR="005E2BD4">
        <w:t>accounting</w:t>
      </w:r>
      <w:r w:rsidR="00C5127D">
        <w:t xml:space="preserve"> for 20% of the </w:t>
      </w:r>
      <w:r w:rsidR="005C0884">
        <w:t>total hepati</w:t>
      </w:r>
      <w:r w:rsidR="009A001D">
        <w:t>c cell population</w:t>
      </w:r>
      <w:r w:rsidR="00A80B9A">
        <w:fldChar w:fldCharType="begin">
          <w:fldData xml:space="preserve">PEVuZE5vdGU+PENpdGU+PEF1dGhvcj5Qb2lzc29uPC9BdXRob3I+PFllYXI+MjAxNzwvWWVhcj48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</w:fldData>
        </w:fldChar>
      </w:r>
      <w:r w:rsidR="003B3D4F">
        <w:instrText xml:space="preserve"> ADDIN EN.CITE </w:instrText>
      </w:r>
      <w:r w:rsidR="003B3D4F">
        <w:fldChar w:fldCharType="begin">
          <w:fldData xml:space="preserve">PEVuZE5vdGU+PENpdGU+PEF1dGhvcj5Qb2lzc29uPC9BdXRob3I+PFllYXI+MjAxNzwvWWVhcj48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</w:fldData>
        </w:fldChar>
      </w:r>
      <w:r w:rsidR="003B3D4F">
        <w:instrText xml:space="preserve"> ADDIN EN.CITE.DATA </w:instrText>
      </w:r>
      <w:r w:rsidR="003B3D4F">
        <w:fldChar w:fldCharType="end"/>
      </w:r>
      <w:r w:rsidR="00A80B9A">
        <w:fldChar w:fldCharType="separate"/>
      </w:r>
      <w:r w:rsidR="003B3D4F" w:rsidRPr="003B3D4F">
        <w:rPr>
          <w:noProof/>
          <w:vertAlign w:val="superscript"/>
        </w:rPr>
        <w:t>31</w:t>
      </w:r>
      <w:r w:rsidR="00A80B9A">
        <w:fldChar w:fldCharType="end"/>
      </w:r>
      <w:r w:rsidR="005C0884">
        <w:t>.</w:t>
      </w:r>
      <w:r w:rsidR="0054213E">
        <w:t xml:space="preserve"> How to eliminate the presence of these cells has been a puzzling part in primary hepatocyte isolation process.</w:t>
      </w:r>
      <w:r w:rsidR="005132BA">
        <w:t xml:space="preserve"> </w:t>
      </w:r>
      <w:r w:rsidR="009A001D">
        <w:t>Therefore, p</w:t>
      </w:r>
      <w:r w:rsidR="00FF78F4">
        <w:t>urification is a key part in</w:t>
      </w:r>
      <w:r w:rsidR="00BC7249">
        <w:t xml:space="preserve"> primary</w:t>
      </w:r>
      <w:r w:rsidR="00FF78F4">
        <w:t xml:space="preserve"> hepatocyte isolation, which usually takes advantages of the weight and size differences between different types of cells. By optimizing the centrifuge speed and/or purification buffer, </w:t>
      </w:r>
      <w:r w:rsidR="0028102F">
        <w:t xml:space="preserve">primary </w:t>
      </w:r>
      <w:r w:rsidR="00FF78F4">
        <w:t>hepatocytes can be pelleted down to the bottom of the tube</w:t>
      </w:r>
      <w:r w:rsidR="003B3A5E">
        <w:t>.</w:t>
      </w:r>
    </w:p>
    <w:p w14:paraId="40AE6FB4" w14:textId="77777777" w:rsidR="00C5127D" w:rsidRDefault="00C5127D" w:rsidP="00C5127D"/>
    <w:p w14:paraId="2791AB26" w14:textId="1400FFB5" w:rsidR="00FF78F4" w:rsidRDefault="00BC7249" w:rsidP="008E3782">
      <w:r>
        <w:t xml:space="preserve">Separating live </w:t>
      </w:r>
      <w:r w:rsidR="00A356DD">
        <w:t>cells from dead cells</w:t>
      </w:r>
      <w:r w:rsidR="00FF78F4">
        <w:t xml:space="preserve"> </w:t>
      </w:r>
      <w:r w:rsidR="00C5127D">
        <w:t>is also critical in obtaining healthy primary hepatocytes and</w:t>
      </w:r>
      <w:r w:rsidR="00FF78F4">
        <w:t xml:space="preserve"> accurate cell counting. Usually</w:t>
      </w:r>
      <w:r w:rsidR="00C5127D">
        <w:t>,</w:t>
      </w:r>
      <w:r w:rsidR="00FF78F4">
        <w:t xml:space="preserve"> counting cell number is a must after purification since </w:t>
      </w:r>
      <w:r w:rsidR="00C5127D">
        <w:t xml:space="preserve">the </w:t>
      </w:r>
      <w:r w:rsidR="00FF78F4">
        <w:t>results of numerous experiments vary as cell confluence changes. G</w:t>
      </w:r>
      <w:r w:rsidR="00FF78F4">
        <w:rPr>
          <w:rFonts w:hint="eastAsia"/>
        </w:rPr>
        <w:t>rad</w:t>
      </w:r>
      <w:r w:rsidR="00FF78F4">
        <w:t>ient centrifuge reagents can be u</w:t>
      </w:r>
      <w:r w:rsidR="00A356DD">
        <w:t>sed in this step to fulfill this</w:t>
      </w:r>
      <w:r w:rsidR="00FF78F4">
        <w:t xml:space="preserve"> mission, like Percoll. 36</w:t>
      </w:r>
      <w:r w:rsidR="00C5127D">
        <w:t>%–</w:t>
      </w:r>
      <w:r w:rsidR="00FF78F4">
        <w:t>40% of Percoll in centrifuge pellets down live cells and ke</w:t>
      </w:r>
      <w:r w:rsidR="00A356DD">
        <w:t>eps dead cells</w:t>
      </w:r>
      <w:r w:rsidR="008F353A">
        <w:t xml:space="preserve"> in supernatant</w:t>
      </w:r>
      <w:r w:rsidR="00FF78F4">
        <w:t>.</w:t>
      </w:r>
      <w:r w:rsidR="009A001D">
        <w:t xml:space="preserve"> We </w:t>
      </w:r>
      <w:r w:rsidR="00014270">
        <w:t xml:space="preserve">successfully </w:t>
      </w:r>
      <w:r w:rsidR="009A001D">
        <w:t xml:space="preserve">optimized centrifugation speed and time to </w:t>
      </w:r>
      <w:r w:rsidR="00014B51">
        <w:t>reduce</w:t>
      </w:r>
      <w:r w:rsidR="009A001D">
        <w:t xml:space="preserve"> </w:t>
      </w:r>
      <w:r w:rsidR="00C5127D">
        <w:t xml:space="preserve">the </w:t>
      </w:r>
      <w:r w:rsidR="0054213E">
        <w:t>non-</w:t>
      </w:r>
      <w:r w:rsidR="008F353A">
        <w:t xml:space="preserve">primary </w:t>
      </w:r>
      <w:r w:rsidR="0054213E">
        <w:t>hepatocyte cel</w:t>
      </w:r>
      <w:r w:rsidR="008F353A">
        <w:t>l population</w:t>
      </w:r>
      <w:r w:rsidR="00014270">
        <w:t xml:space="preserve"> in </w:t>
      </w:r>
      <w:r w:rsidR="00C5127D">
        <w:t xml:space="preserve">the </w:t>
      </w:r>
      <w:r w:rsidR="00014270">
        <w:t xml:space="preserve">present protocol. </w:t>
      </w:r>
      <w:r w:rsidR="0054213E">
        <w:t>C</w:t>
      </w:r>
      <w:r w:rsidR="00FF78F4">
        <w:t>ell</w:t>
      </w:r>
      <w:r w:rsidR="00014270">
        <w:t xml:space="preserve"> type-specific markers were</w:t>
      </w:r>
      <w:r w:rsidR="00FF78F4">
        <w:t xml:space="preserve"> used to test the purity of iso</w:t>
      </w:r>
      <w:r w:rsidR="00014270">
        <w:t xml:space="preserve">lated primary hepatocytes here, </w:t>
      </w:r>
      <w:r w:rsidR="0054213E">
        <w:t>like other</w:t>
      </w:r>
      <w:r w:rsidR="00014270">
        <w:t xml:space="preserve"> protocols. The hepatocyte markers</w:t>
      </w:r>
      <w:r w:rsidR="008F6604">
        <w:t xml:space="preserve"> used here</w:t>
      </w:r>
      <w:r w:rsidR="00014270">
        <w:t xml:space="preserve"> were</w:t>
      </w:r>
      <w:r w:rsidR="00FF78F4">
        <w:t xml:space="preserve"> </w:t>
      </w:r>
      <w:r w:rsidR="00FF78F4" w:rsidRPr="008E3782">
        <w:rPr>
          <w:iCs/>
        </w:rPr>
        <w:t>TTR</w:t>
      </w:r>
      <w:r w:rsidR="00277AB9" w:rsidRPr="00C5127D">
        <w:rPr>
          <w:iCs/>
        </w:rPr>
        <w:fldChar w:fldCharType="begin"/>
      </w:r>
      <w:r w:rsidR="0086491E" w:rsidRPr="00C5127D">
        <w:rPr>
          <w:iCs/>
        </w:rPr>
        <w:instrText xml:space="preserve"> ADDIN EN.CITE &lt;EndNote&gt;&lt;Cite&gt;&lt;Author&gt;Severgnini&lt;/Author&gt;&lt;Year&gt;2012&lt;/Year&gt;&lt;RecNum&gt;10&lt;/RecNum&gt;&lt;DisplayText&gt;&lt;style face="superscript"&gt;2&lt;/style&gt;&lt;/DisplayText&gt;&lt;record&gt;&lt;rec-number&gt;10&lt;/rec-number&gt;&lt;foreign-keys&gt;&lt;key app="EN" db-id="dvr5vxavzef22lertsnp22avrezratd55wtd" timestamp="1590879976"&gt;10&lt;/key&gt;&lt;/foreign-keys&gt;&lt;ref-type name="Journal Article"&gt;17&lt;/ref-type&gt;&lt;contributors&gt;&lt;authors&gt;&lt;author&gt;Severgnini, M.&lt;/author&gt;&lt;author&gt;Sherman, J.&lt;/author&gt;&lt;author&gt;Sehgal, A.&lt;/author&gt;&lt;author&gt;Jayaprakash, N. K.&lt;/author&gt;&lt;author&gt;Aubin, J.&lt;/author&gt;&lt;author&gt;Wang, G.&lt;/author&gt;&lt;author&gt;Zhang, L.&lt;/author&gt;&lt;author&gt;Peng, C. G.&lt;/author&gt;&lt;author&gt;Yucius, K.&lt;/author&gt;&lt;author&gt;Butler, J.&lt;/author&gt;&lt;author&gt;Fitzgerald, K.&lt;/author&gt;&lt;/authors&gt;&lt;/contributors&gt;&lt;auth-address&gt;Alnylam Pharmaceuticals, 300 Third St, Cambridge, MA, 02142, USA, msevergnini@alnylam.com.&lt;/auth-address&gt;&lt;titles&gt;&lt;title&gt;A rapid two-step method for isolation of functional primary mouse hepatocytes: cell characterization and asialoglycoprotein receptor based assay development&lt;/title&gt;&lt;secondary-title&gt;Cytotechnology&lt;/secondary-title&gt;&lt;/titles&gt;&lt;periodical&gt;&lt;full-title&gt;Cytotechnology&lt;/full-title&gt;&lt;/periodical&gt;&lt;pages&gt;187-95&lt;/pages&gt;&lt;volume&gt;64&lt;/volume&gt;&lt;number&gt;2&lt;/number&gt;&lt;edition&gt;2011/11/23&lt;/edition&gt;&lt;dates&gt;&lt;year&gt;2012&lt;/year&gt;&lt;pub-dates&gt;&lt;date&gt;Mar&lt;/date&gt;&lt;/pub-dates&gt;&lt;/dates&gt;&lt;isbn&gt;0920-9069 (Print)&amp;#xD;0920-9069 (Linking)&lt;/isbn&gt;&lt;accession-num&gt;22105762&lt;/accession-num&gt;&lt;urls&gt;&lt;related-urls&gt;&lt;url&gt;https://www.ncbi.nlm.nih.gov/pubmed/22105762&lt;/url&gt;&lt;/related-urls&gt;&lt;/urls&gt;&lt;custom2&gt;PMC3279583&lt;/custom2&gt;&lt;electronic-resource-num&gt;10.1007/s10616-011-9407-0&lt;/electronic-resource-num&gt;&lt;/record&gt;&lt;/Cite&gt;&lt;/EndNote&gt;</w:instrText>
      </w:r>
      <w:r w:rsidR="00277AB9" w:rsidRPr="00C5127D">
        <w:rPr>
          <w:iCs/>
        </w:rPr>
        <w:fldChar w:fldCharType="separate"/>
      </w:r>
      <w:r w:rsidR="0086491E" w:rsidRPr="00C5127D">
        <w:rPr>
          <w:iCs/>
          <w:noProof/>
          <w:vertAlign w:val="superscript"/>
        </w:rPr>
        <w:t>2</w:t>
      </w:r>
      <w:r w:rsidR="00277AB9" w:rsidRPr="00C5127D">
        <w:rPr>
          <w:iCs/>
        </w:rPr>
        <w:fldChar w:fldCharType="end"/>
      </w:r>
      <w:r w:rsidR="00FF78F4" w:rsidRPr="00C5127D">
        <w:rPr>
          <w:iCs/>
        </w:rPr>
        <w:t xml:space="preserve">, </w:t>
      </w:r>
      <w:r w:rsidR="00FF78F4" w:rsidRPr="008E3782">
        <w:rPr>
          <w:iCs/>
        </w:rPr>
        <w:t>CD95</w:t>
      </w:r>
      <w:r w:rsidR="00277AB9" w:rsidRPr="00C5127D">
        <w:rPr>
          <w:iCs/>
        </w:rPr>
        <w:fldChar w:fldCharType="begin">
          <w:fldData xml:space="preserve">PEVuZE5vdGU+PENpdGU+PEF1dGhvcj5QZXRlcjwvQXV0aG9yPjxZZWFyPjIwMDc8L1llYXI+PFJl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</w:fldData>
        </w:fldChar>
      </w:r>
      <w:r w:rsidR="003B3D4F">
        <w:rPr>
          <w:iCs/>
        </w:rPr>
        <w:instrText xml:space="preserve"> ADDIN EN.CITE </w:instrText>
      </w:r>
      <w:r w:rsidR="003B3D4F">
        <w:rPr>
          <w:iCs/>
        </w:rPr>
        <w:fldChar w:fldCharType="begin">
          <w:fldData xml:space="preserve">PEVuZE5vdGU+PENpdGU+PEF1dGhvcj5QZXRlcjwvQXV0aG9yPjxZZWFyPjIwMDc8L1llYXI+PFJl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</w:fldData>
        </w:fldChar>
      </w:r>
      <w:r w:rsidR="003B3D4F">
        <w:rPr>
          <w:iCs/>
        </w:rPr>
        <w:instrText xml:space="preserve"> ADDIN EN.CITE.DATA </w:instrText>
      </w:r>
      <w:r w:rsidR="003B3D4F">
        <w:rPr>
          <w:iCs/>
        </w:rPr>
      </w:r>
      <w:r w:rsidR="003B3D4F">
        <w:rPr>
          <w:iCs/>
        </w:rPr>
        <w:fldChar w:fldCharType="end"/>
      </w:r>
      <w:r w:rsidR="00277AB9" w:rsidRPr="00C5127D">
        <w:rPr>
          <w:iCs/>
        </w:rPr>
      </w:r>
      <w:r w:rsidR="00277AB9" w:rsidRPr="00C5127D">
        <w:rPr>
          <w:iCs/>
        </w:rPr>
        <w:fldChar w:fldCharType="separate"/>
      </w:r>
      <w:r w:rsidR="003B3D4F" w:rsidRPr="003B3D4F">
        <w:rPr>
          <w:iCs/>
          <w:noProof/>
          <w:vertAlign w:val="superscript"/>
        </w:rPr>
        <w:t>24,32</w:t>
      </w:r>
      <w:r w:rsidR="00277AB9" w:rsidRPr="00C5127D">
        <w:rPr>
          <w:iCs/>
        </w:rPr>
        <w:fldChar w:fldCharType="end"/>
      </w:r>
      <w:r w:rsidR="00014270" w:rsidRPr="00C5127D">
        <w:rPr>
          <w:iCs/>
        </w:rPr>
        <w:t xml:space="preserve">, </w:t>
      </w:r>
      <w:r w:rsidR="00014270" w:rsidRPr="008E3782">
        <w:rPr>
          <w:iCs/>
        </w:rPr>
        <w:t>ASGR1</w:t>
      </w:r>
      <w:r w:rsidR="00277AB9" w:rsidRPr="00C5127D">
        <w:rPr>
          <w:iCs/>
        </w:rPr>
        <w:fldChar w:fldCharType="begin">
          <w:fldData xml:space="preserve">PEVuZE5vdGU+PENpdGU+PEF1dGhvcj5QZXRlcnM8L0F1dGhvcj48WWVhcj4yMDE2PC9ZZWFyPjxS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</w:fldData>
        </w:fldChar>
      </w:r>
      <w:r w:rsidR="003B3D4F">
        <w:rPr>
          <w:iCs/>
        </w:rPr>
        <w:instrText xml:space="preserve"> ADDIN EN.CITE </w:instrText>
      </w:r>
      <w:r w:rsidR="003B3D4F">
        <w:rPr>
          <w:iCs/>
        </w:rPr>
        <w:fldChar w:fldCharType="begin">
          <w:fldData xml:space="preserve">PEVuZE5vdGU+PENpdGU+PEF1dGhvcj5QZXRlcnM8L0F1dGhvcj48WWVhcj4yMDE2PC9ZZWFyPjxS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</w:fldData>
        </w:fldChar>
      </w:r>
      <w:r w:rsidR="003B3D4F">
        <w:rPr>
          <w:iCs/>
        </w:rPr>
        <w:instrText xml:space="preserve"> ADDIN EN.CITE.DATA </w:instrText>
      </w:r>
      <w:r w:rsidR="003B3D4F">
        <w:rPr>
          <w:iCs/>
        </w:rPr>
      </w:r>
      <w:r w:rsidR="003B3D4F">
        <w:rPr>
          <w:iCs/>
        </w:rPr>
        <w:fldChar w:fldCharType="end"/>
      </w:r>
      <w:r w:rsidR="00277AB9" w:rsidRPr="00C5127D">
        <w:rPr>
          <w:iCs/>
        </w:rPr>
      </w:r>
      <w:r w:rsidR="00277AB9" w:rsidRPr="00C5127D">
        <w:rPr>
          <w:iCs/>
        </w:rPr>
        <w:fldChar w:fldCharType="separate"/>
      </w:r>
      <w:r w:rsidR="003B3D4F" w:rsidRPr="003B3D4F">
        <w:rPr>
          <w:iCs/>
          <w:noProof/>
          <w:vertAlign w:val="superscript"/>
        </w:rPr>
        <w:t>33</w:t>
      </w:r>
      <w:r w:rsidR="00277AB9" w:rsidRPr="00C5127D">
        <w:rPr>
          <w:iCs/>
        </w:rPr>
        <w:fldChar w:fldCharType="end"/>
      </w:r>
      <w:r w:rsidR="005E2BD4">
        <w:rPr>
          <w:iCs/>
        </w:rPr>
        <w:t>,</w:t>
      </w:r>
      <w:r w:rsidR="00014270" w:rsidRPr="00C5127D">
        <w:rPr>
          <w:iCs/>
        </w:rPr>
        <w:t xml:space="preserve"> and </w:t>
      </w:r>
      <w:r w:rsidR="00014270" w:rsidRPr="008E3782">
        <w:rPr>
          <w:iCs/>
        </w:rPr>
        <w:t>ASGR2</w:t>
      </w:r>
      <w:r w:rsidR="00277AB9" w:rsidRPr="00C5127D">
        <w:rPr>
          <w:iCs/>
        </w:rPr>
        <w:fldChar w:fldCharType="begin">
          <w:fldData xml:space="preserve">PEVuZE5vdGU+PENpdGU+PEF1dGhvcj5XaWxsb3VnaGJ5PC9BdXRob3I+PFllYXI+MjAxODwvWWVh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</w:fldData>
        </w:fldChar>
      </w:r>
      <w:r w:rsidR="003B3D4F">
        <w:rPr>
          <w:iCs/>
        </w:rPr>
        <w:instrText xml:space="preserve"> ADDIN EN.CITE </w:instrText>
      </w:r>
      <w:r w:rsidR="003B3D4F">
        <w:rPr>
          <w:iCs/>
        </w:rPr>
        <w:fldChar w:fldCharType="begin">
          <w:fldData xml:space="preserve">PEVuZE5vdGU+PENpdGU+PEF1dGhvcj5XaWxsb3VnaGJ5PC9BdXRob3I+PFllYXI+MjAxODwvWWVh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</w:fldData>
        </w:fldChar>
      </w:r>
      <w:r w:rsidR="003B3D4F">
        <w:rPr>
          <w:iCs/>
        </w:rPr>
        <w:instrText xml:space="preserve"> ADDIN EN.CITE.DATA </w:instrText>
      </w:r>
      <w:r w:rsidR="003B3D4F">
        <w:rPr>
          <w:iCs/>
        </w:rPr>
      </w:r>
      <w:r w:rsidR="003B3D4F">
        <w:rPr>
          <w:iCs/>
        </w:rPr>
        <w:fldChar w:fldCharType="end"/>
      </w:r>
      <w:r w:rsidR="00277AB9" w:rsidRPr="00C5127D">
        <w:rPr>
          <w:iCs/>
        </w:rPr>
      </w:r>
      <w:r w:rsidR="00277AB9" w:rsidRPr="00C5127D">
        <w:rPr>
          <w:iCs/>
        </w:rPr>
        <w:fldChar w:fldCharType="separate"/>
      </w:r>
      <w:r w:rsidR="003B3D4F" w:rsidRPr="003B3D4F">
        <w:rPr>
          <w:iCs/>
          <w:noProof/>
          <w:vertAlign w:val="superscript"/>
        </w:rPr>
        <w:t>34</w:t>
      </w:r>
      <w:r w:rsidR="00277AB9" w:rsidRPr="00C5127D">
        <w:rPr>
          <w:iCs/>
        </w:rPr>
        <w:fldChar w:fldCharType="end"/>
      </w:r>
      <w:r w:rsidR="00FF78F4" w:rsidRPr="00C5127D">
        <w:rPr>
          <w:iCs/>
        </w:rPr>
        <w:t xml:space="preserve">. Markers for other types of cells include </w:t>
      </w:r>
      <w:r w:rsidR="00FF78F4" w:rsidRPr="008E3782">
        <w:rPr>
          <w:iCs/>
        </w:rPr>
        <w:t>CD45</w:t>
      </w:r>
      <w:r w:rsidR="00FF78F4" w:rsidRPr="00C5127D">
        <w:rPr>
          <w:iCs/>
        </w:rPr>
        <w:t xml:space="preserve"> (immune cell marker), </w:t>
      </w:r>
      <w:r w:rsidR="00FF78F4" w:rsidRPr="008E3782">
        <w:rPr>
          <w:iCs/>
        </w:rPr>
        <w:t>COL1A1</w:t>
      </w:r>
      <w:r w:rsidR="007C56E7" w:rsidRPr="00C5127D">
        <w:rPr>
          <w:iCs/>
        </w:rPr>
        <w:t xml:space="preserve"> (</w:t>
      </w:r>
      <w:r w:rsidR="001A49EC" w:rsidRPr="00C5127D">
        <w:rPr>
          <w:iCs/>
        </w:rPr>
        <w:t xml:space="preserve">Stellate cell marker), </w:t>
      </w:r>
      <w:r w:rsidR="001A49EC" w:rsidRPr="008E3782">
        <w:rPr>
          <w:iCs/>
        </w:rPr>
        <w:t>TIE</w:t>
      </w:r>
      <w:r w:rsidR="00FF78F4" w:rsidRPr="008E3782">
        <w:rPr>
          <w:iCs/>
        </w:rPr>
        <w:t>2</w:t>
      </w:r>
      <w:r w:rsidR="00FF78F4" w:rsidRPr="00C5127D">
        <w:rPr>
          <w:iCs/>
        </w:rPr>
        <w:t xml:space="preserve"> (Endothelial cell marker)</w:t>
      </w:r>
      <w:r w:rsidR="00277AB9" w:rsidRPr="00C5127D">
        <w:rPr>
          <w:iCs/>
        </w:rPr>
        <w:fldChar w:fldCharType="begin">
          <w:fldData xml:space="preserve">PEVuZE5vdGU+PENpdGU+PEF1dGhvcj5TZXZlcmduaW5pPC9BdXRob3I+PFllYXI+MjAxMjwvWWVh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</w:fldData>
        </w:fldChar>
      </w:r>
      <w:r w:rsidR="003B3D4F">
        <w:rPr>
          <w:iCs/>
        </w:rPr>
        <w:instrText xml:space="preserve"> ADDIN EN.CITE </w:instrText>
      </w:r>
      <w:r w:rsidR="003B3D4F">
        <w:rPr>
          <w:iCs/>
        </w:rPr>
        <w:fldChar w:fldCharType="begin">
          <w:fldData xml:space="preserve">PEVuZE5vdGU+PENpdGU+PEF1dGhvcj5TZXZlcmduaW5pPC9BdXRob3I+PFllYXI+MjAxMjwvWWVh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</w:fldData>
        </w:fldChar>
      </w:r>
      <w:r w:rsidR="003B3D4F">
        <w:rPr>
          <w:iCs/>
        </w:rPr>
        <w:instrText xml:space="preserve"> ADDIN EN.CITE.DATA </w:instrText>
      </w:r>
      <w:r w:rsidR="003B3D4F">
        <w:rPr>
          <w:iCs/>
        </w:rPr>
      </w:r>
      <w:r w:rsidR="003B3D4F">
        <w:rPr>
          <w:iCs/>
        </w:rPr>
        <w:fldChar w:fldCharType="end"/>
      </w:r>
      <w:r w:rsidR="00277AB9" w:rsidRPr="00C5127D">
        <w:rPr>
          <w:iCs/>
        </w:rPr>
      </w:r>
      <w:r w:rsidR="00277AB9" w:rsidRPr="00C5127D">
        <w:rPr>
          <w:iCs/>
        </w:rPr>
        <w:fldChar w:fldCharType="separate"/>
      </w:r>
      <w:r w:rsidR="003B3D4F" w:rsidRPr="003B3D4F">
        <w:rPr>
          <w:iCs/>
          <w:noProof/>
          <w:vertAlign w:val="superscript"/>
        </w:rPr>
        <w:t>2,35</w:t>
      </w:r>
      <w:r w:rsidR="00277AB9" w:rsidRPr="00C5127D">
        <w:rPr>
          <w:iCs/>
        </w:rPr>
        <w:fldChar w:fldCharType="end"/>
      </w:r>
      <w:r w:rsidR="00FF78F4">
        <w:t>.</w:t>
      </w:r>
      <w:r w:rsidR="008F6604">
        <w:t xml:space="preserve"> With these markers, the primary hepatocytes isolated with </w:t>
      </w:r>
      <w:r w:rsidR="00C5127D">
        <w:t xml:space="preserve">the </w:t>
      </w:r>
      <w:r w:rsidR="008F6604">
        <w:t>present protocol showed</w:t>
      </w:r>
      <w:r w:rsidR="00EF4E62">
        <w:t xml:space="preserve"> a</w:t>
      </w:r>
      <w:r w:rsidR="008F6604">
        <w:t xml:space="preserve"> high level of purity (</w:t>
      </w:r>
      <w:r w:rsidR="008F6604" w:rsidRPr="008E3782">
        <w:rPr>
          <w:b/>
          <w:bCs/>
        </w:rPr>
        <w:t>Fig</w:t>
      </w:r>
      <w:r w:rsidR="00C5127D" w:rsidRPr="008E3782">
        <w:rPr>
          <w:b/>
          <w:bCs/>
        </w:rPr>
        <w:t xml:space="preserve">ure </w:t>
      </w:r>
      <w:r w:rsidR="008F6604" w:rsidRPr="008E3782">
        <w:rPr>
          <w:b/>
          <w:bCs/>
        </w:rPr>
        <w:t>4</w:t>
      </w:r>
      <w:r w:rsidR="008F6604">
        <w:t xml:space="preserve">), comparable to </w:t>
      </w:r>
      <w:r w:rsidR="00C5127D">
        <w:t xml:space="preserve">the </w:t>
      </w:r>
      <w:r w:rsidR="008F6604">
        <w:t>previous protocols</w:t>
      </w:r>
      <w:r w:rsidR="00277AB9">
        <w:fldChar w:fldCharType="begin">
          <w:fldData xml:space="preserve">PEVuZE5vdGU+PENpdGU+PEF1dGhvcj5Hb25jYWx2ZXM8L0F1dGhvcj48WWVhcj4yMDA3PC9ZZWFy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</w:fldData>
        </w:fldChar>
      </w:r>
      <w:r w:rsidR="00B62885">
        <w:instrText xml:space="preserve"> ADDIN EN.CITE </w:instrText>
      </w:r>
      <w:r w:rsidR="00B62885">
        <w:fldChar w:fldCharType="begin">
          <w:fldData xml:space="preserve">PEVuZE5vdGU+PENpdGU+PEF1dGhvcj5Hb25jYWx2ZXM8L0F1dGhvcj48WWVhcj4yMDA3PC9ZZWFy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</w:fldData>
        </w:fldChar>
      </w:r>
      <w:r w:rsidR="00B62885">
        <w:instrText xml:space="preserve"> ADDIN EN.CITE.DATA </w:instrText>
      </w:r>
      <w:r w:rsidR="00B62885">
        <w:fldChar w:fldCharType="end"/>
      </w:r>
      <w:r w:rsidR="00277AB9">
        <w:fldChar w:fldCharType="separate"/>
      </w:r>
      <w:r w:rsidR="00B62885" w:rsidRPr="00B62885">
        <w:rPr>
          <w:noProof/>
          <w:vertAlign w:val="superscript"/>
        </w:rPr>
        <w:t>2,24</w:t>
      </w:r>
      <w:r w:rsidR="00277AB9">
        <w:fldChar w:fldCharType="end"/>
      </w:r>
      <w:r w:rsidR="008F6604">
        <w:t>.</w:t>
      </w:r>
    </w:p>
    <w:p w14:paraId="1CE34814" w14:textId="77777777" w:rsidR="00C5127D" w:rsidRDefault="00C5127D" w:rsidP="007A4DD6"/>
    <w:p w14:paraId="68281A90" w14:textId="0A5180F5" w:rsidR="00B33B29" w:rsidRDefault="008F6604" w:rsidP="007A4DD6">
      <w:r>
        <w:lastRenderedPageBreak/>
        <w:t>During perfusion</w:t>
      </w:r>
      <w:r w:rsidR="00FF78F4">
        <w:t>, collagenase in Digestion Buffer loosens at</w:t>
      </w:r>
      <w:r w:rsidR="00C04EDA">
        <w:t>tachment</w:t>
      </w:r>
      <w:r w:rsidR="00FF78F4">
        <w:t xml:space="preserve"> between cells by breaking down collagen within </w:t>
      </w:r>
      <w:r w:rsidR="00C5127D">
        <w:t xml:space="preserve">the </w:t>
      </w:r>
      <w:r w:rsidR="00FF78F4">
        <w:t xml:space="preserve">extracellular matrix. This leads to difficulty in cell attainment during plating. Most of </w:t>
      </w:r>
      <w:r w:rsidR="00C5127D">
        <w:t xml:space="preserve">the </w:t>
      </w:r>
      <w:r w:rsidR="00FF78F4">
        <w:t>previous protocols require</w:t>
      </w:r>
      <w:r w:rsidR="00A26C6D">
        <w:t>/recommend</w:t>
      </w:r>
      <w:r w:rsidR="00FF78F4">
        <w:t xml:space="preserve"> pre-coating of plates with collagen</w:t>
      </w:r>
      <w:r w:rsidR="00277AB9">
        <w:fldChar w:fldCharType="begin">
          <w:fldData xml:space="preserve">PEVuZE5vdGU+PENpdGU+PEF1dGhvcj5TZXZlcmduaW5pPC9BdXRob3I+PFllYXI+MjAxMjwvWWVh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</w:fldData>
        </w:fldChar>
      </w:r>
      <w:r w:rsidR="00A264AA">
        <w:instrText xml:space="preserve"> ADDIN EN.CITE </w:instrText>
      </w:r>
      <w:r w:rsidR="00A264AA">
        <w:fldChar w:fldCharType="begin">
          <w:fldData xml:space="preserve">PEVuZE5vdGU+PENpdGU+PEF1dGhvcj5TZXZlcmduaW5pPC9BdXRob3I+PFllYXI+MjAxMjwvWWVh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</w:fldData>
        </w:fldChar>
      </w:r>
      <w:r w:rsidR="00A264AA">
        <w:instrText xml:space="preserve"> ADDIN EN.CITE.DATA </w:instrText>
      </w:r>
      <w:r w:rsidR="00A264AA">
        <w:fldChar w:fldCharType="end"/>
      </w:r>
      <w:r w:rsidR="00277AB9">
        <w:fldChar w:fldCharType="separate"/>
      </w:r>
      <w:r w:rsidR="00B62885" w:rsidRPr="00B62885">
        <w:rPr>
          <w:noProof/>
          <w:vertAlign w:val="superscript"/>
        </w:rPr>
        <w:t>2,22</w:t>
      </w:r>
      <w:r w:rsidR="00277AB9">
        <w:fldChar w:fldCharType="end"/>
      </w:r>
      <w:r w:rsidR="000320B3">
        <w:t xml:space="preserve"> or gelatine</w:t>
      </w:r>
      <w:r w:rsidR="000320B3">
        <w:fldChar w:fldCharType="begin"/>
      </w:r>
      <w:r w:rsidR="00A264AA">
        <w:instrText xml:space="preserve"> ADDIN EN.CITE &lt;EndNote&gt;&lt;Cite&gt;&lt;Author&gt;Goncalves&lt;/Author&gt;&lt;Year&gt;2007&lt;/Year&gt;&lt;RecNum&gt;11&lt;/RecNum&gt;&lt;DisplayText&gt;&lt;style face="superscript"&gt;24&lt;/style&gt;&lt;/DisplayText&gt;&lt;record&gt;&lt;rec-number&gt;11&lt;/rec-number&gt;&lt;foreign-keys&gt;&lt;key app="EN" db-id="dvr5vxavzef22lertsnp22avrezratd55wtd" timestamp="1590879993"&gt;11&lt;/key&gt;&lt;/foreign-keys&gt;&lt;ref-type name="Journal Article"&gt;17&lt;/ref-type&gt;&lt;contributors&gt;&lt;authors&gt;&lt;author&gt;Goncalves, L. A.&lt;/author&gt;&lt;author&gt;Vigario, A. M.&lt;/author&gt;&lt;author&gt;Penha-Goncalves, C.&lt;/author&gt;&lt;/authors&gt;&lt;/contributors&gt;&lt;auth-address&gt;Instituto Gulbenkian de Ciencia, Rua da Quinta Grande, 6, 2781-901 Oeiras, Portugal. ligdeus@igc.gulbenkian.pt&lt;/auth-address&gt;&lt;titles&gt;&lt;title&gt;Improved isolation of murine hepatocytes for in vitro malaria liver stage studies&lt;/title&gt;&lt;secondary-title&gt;Malar J&lt;/secondary-title&gt;&lt;/titles&gt;&lt;periodical&gt;&lt;full-title&gt;Malar J&lt;/full-title&gt;&lt;/periodical&gt;&lt;pages&gt;169&lt;/pages&gt;&lt;volume&gt;6&lt;/volume&gt;&lt;edition&gt;2007/12/22&lt;/edition&gt;&lt;keywords&gt;&lt;keyword&gt;Animals&lt;/keyword&gt;&lt;keyword&gt;Cell Culture Techniques&lt;/keyword&gt;&lt;keyword&gt;Cell Separation/*methods&lt;/keyword&gt;&lt;keyword&gt;Cell Survival&lt;/keyword&gt;&lt;keyword&gt;Cells, Cultured&lt;/keyword&gt;&lt;keyword&gt;Collagenases/metabolism&lt;/keyword&gt;&lt;keyword&gt;Dissection&lt;/keyword&gt;&lt;keyword&gt;Flow Cytometry/instrumentation&lt;/keyword&gt;&lt;keyword&gt;Hepatocytes/cytology/*parasitology&lt;/keyword&gt;&lt;keyword&gt;Malaria/*pathology&lt;/keyword&gt;&lt;keyword&gt;Mice&lt;/keyword&gt;&lt;keyword&gt;Perfusion&lt;/keyword&gt;&lt;keyword&gt;Plasmodium&lt;/keyword&gt;&lt;keyword&gt;Povidone&lt;/keyword&gt;&lt;keyword&gt;Silicon Dioxide&lt;/keyword&gt;&lt;keyword&gt;Transfection&lt;/keyword&gt;&lt;/keywords&gt;&lt;dates&gt;&lt;year&gt;2007&lt;/year&gt;&lt;pub-dates&gt;&lt;date&gt;Dec 20&lt;/date&gt;&lt;/pub-dates&gt;&lt;/dates&gt;&lt;isbn&gt;1475-2875 (Electronic)&amp;#xD;1475-2875 (Linking)&lt;/isbn&gt;&lt;accession-num&gt;18096071&lt;/accession-num&gt;&lt;urls&gt;&lt;related-urls&gt;&lt;url&gt;https://www.ncbi.nlm.nih.gov/pubmed/18096071&lt;/url&gt;&lt;/related-urls&gt;&lt;/urls&gt;&lt;custom2&gt;PMC2244635&lt;/custom2&gt;&lt;electronic-resource-num&gt;10.1186/1475-2875-6-169&lt;/electronic-resource-num&gt;&lt;/record&gt;&lt;/Cite&gt;&lt;/EndNote&gt;</w:instrText>
      </w:r>
      <w:r w:rsidR="000320B3">
        <w:fldChar w:fldCharType="separate"/>
      </w:r>
      <w:r w:rsidR="00B62885" w:rsidRPr="00B62885">
        <w:rPr>
          <w:noProof/>
          <w:vertAlign w:val="superscript"/>
        </w:rPr>
        <w:t>24</w:t>
      </w:r>
      <w:r w:rsidR="000320B3">
        <w:fldChar w:fldCharType="end"/>
      </w:r>
      <w:r w:rsidR="00FF78F4">
        <w:t xml:space="preserve"> for better attachment of </w:t>
      </w:r>
      <w:r w:rsidR="0028102F">
        <w:t xml:space="preserve">primary </w:t>
      </w:r>
      <w:r w:rsidR="00FF78F4">
        <w:t xml:space="preserve">hepatocytes. </w:t>
      </w:r>
      <w:r w:rsidR="0054213E">
        <w:t>T</w:t>
      </w:r>
      <w:r w:rsidR="00FF78F4">
        <w:t>o our knowle</w:t>
      </w:r>
      <w:r w:rsidR="0028102F">
        <w:t xml:space="preserve">dge, </w:t>
      </w:r>
      <w:r w:rsidR="00EB4B70">
        <w:t>while</w:t>
      </w:r>
      <w:r w:rsidR="00277AB9">
        <w:t xml:space="preserve"> </w:t>
      </w:r>
      <w:r w:rsidR="0028102F">
        <w:t xml:space="preserve">Salem </w:t>
      </w:r>
      <w:r w:rsidR="00C5127D" w:rsidRPr="00C5127D">
        <w:t>et al</w:t>
      </w:r>
      <w:r w:rsidR="0028102F" w:rsidRPr="00A547A7">
        <w:rPr>
          <w:i/>
        </w:rPr>
        <w:t>.</w:t>
      </w:r>
      <w:r w:rsidR="00277AB9">
        <w:fldChar w:fldCharType="begin">
          <w:fldData xml:space="preserve">PEVuZE5vdGU+PENpdGU+PEF1dGhvcj5TYWxlbTwvQXV0aG9yPjxZZWFyPjIwMTg8L1llYXI+PFJl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==
</w:fldData>
        </w:fldChar>
      </w:r>
      <w:r w:rsidR="00B62885">
        <w:instrText xml:space="preserve"> ADDIN EN.CITE </w:instrText>
      </w:r>
      <w:r w:rsidR="00B62885">
        <w:fldChar w:fldCharType="begin">
          <w:fldData xml:space="preserve">PEVuZE5vdGU+PENpdGU+PEF1dGhvcj5TYWxlbTwvQXV0aG9yPjxZZWFyPjIwMTg8L1llYXI+PFJl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==
</w:fldData>
        </w:fldChar>
      </w:r>
      <w:r w:rsidR="00B62885">
        <w:instrText xml:space="preserve"> ADDIN EN.CITE.DATA </w:instrText>
      </w:r>
      <w:r w:rsidR="00B62885">
        <w:fldChar w:fldCharType="end"/>
      </w:r>
      <w:r w:rsidR="00277AB9">
        <w:fldChar w:fldCharType="separate"/>
      </w:r>
      <w:r w:rsidR="00B62885" w:rsidRPr="00B62885">
        <w:rPr>
          <w:noProof/>
          <w:vertAlign w:val="superscript"/>
        </w:rPr>
        <w:t>21</w:t>
      </w:r>
      <w:r w:rsidR="00277AB9">
        <w:fldChar w:fldCharType="end"/>
      </w:r>
      <w:r w:rsidR="0028102F">
        <w:t xml:space="preserve"> and Li </w:t>
      </w:r>
      <w:r w:rsidR="00C5127D" w:rsidRPr="00C5127D">
        <w:t>et al</w:t>
      </w:r>
      <w:r w:rsidR="0028102F" w:rsidRPr="00A547A7">
        <w:rPr>
          <w:i/>
        </w:rPr>
        <w:t>.</w:t>
      </w:r>
      <w:r w:rsidR="00277AB9">
        <w:fldChar w:fldCharType="begin"/>
      </w:r>
      <w:r w:rsidR="00B62885">
        <w:instrText xml:space="preserve"> ADDIN EN.CITE &lt;EndNote&gt;&lt;Cite&gt;&lt;Author&gt;Li&lt;/Author&gt;&lt;Year&gt;2010&lt;/Year&gt;&lt;RecNum&gt;41&lt;/RecNum&gt;&lt;DisplayText&gt;&lt;style face="superscript"&gt;20&lt;/style&gt;&lt;/DisplayText&gt;&lt;record&gt;&lt;rec-number&gt;41&lt;/rec-number&gt;&lt;foreign-keys&gt;&lt;key app="EN" db-id="dvr5vxavzef22lertsnp22avrezratd55wtd" timestamp="1590897720"&gt;41&lt;/key&gt;&lt;/foreign-keys&gt;&lt;ref-type name="Journal Article"&gt;17&lt;/ref-type&gt;&lt;contributors&gt;&lt;authors&gt;&lt;author&gt;Li, W. C.&lt;/author&gt;&lt;author&gt;Ralphs, K. L.&lt;/author&gt;&lt;author&gt;Tosh, D.&lt;/author&gt;&lt;/authors&gt;&lt;/contributors&gt;&lt;auth-address&gt;Department of Biology and Biochemistry, Centre for Regenerative Medicine, University of Bath, BA2 7AY Bath, UK.&lt;/auth-address&gt;&lt;titles&gt;&lt;title&gt;Isolation and culture of adult mouse hepatocytes&lt;/title&gt;&lt;secondary-title&gt;Methods Mol Biol&lt;/secondary-title&gt;&lt;/titles&gt;&lt;periodical&gt;&lt;full-title&gt;Methods Mol Biol&lt;/full-title&gt;&lt;/periodical&gt;&lt;pages&gt;185-96&lt;/pages&gt;&lt;volume&gt;633&lt;/volume&gt;&lt;edition&gt;2010/03/06&lt;/edition&gt;&lt;keywords&gt;&lt;keyword&gt;*Aging&lt;/keyword&gt;&lt;keyword&gt;Animals&lt;/keyword&gt;&lt;keyword&gt;Cell Culture Techniques/instrumentation/*methods&lt;/keyword&gt;&lt;keyword&gt;Cell Separation/instrumentation/*methods&lt;/keyword&gt;&lt;keyword&gt;Collagenases/metabolism&lt;/keyword&gt;&lt;keyword&gt;Hepatocytes/*cytology/metabolism&lt;/keyword&gt;&lt;keyword&gt;Mice&lt;/keyword&gt;&lt;keyword&gt;Perfusion&lt;/keyword&gt;&lt;/keywords&gt;&lt;dates&gt;&lt;year&gt;2010&lt;/year&gt;&lt;/dates&gt;&lt;isbn&gt;1940-6029 (Electronic)&amp;#xD;1064-3745 (Linking)&lt;/isbn&gt;&lt;accession-num&gt;20204628&lt;/accession-num&gt;&lt;urls&gt;&lt;related-urls&gt;&lt;url&gt;https://www.ncbi.nlm.nih.gov/pubmed/20204628&lt;/url&gt;&lt;/related-urls&gt;&lt;/urls&gt;&lt;electronic-resource-num&gt;10.1007/978-1-59745-019-5_13&lt;/electronic-resource-num&gt;&lt;/record&gt;&lt;/Cite&gt;&lt;/EndNote&gt;</w:instrText>
      </w:r>
      <w:r w:rsidR="00277AB9">
        <w:fldChar w:fldCharType="separate"/>
      </w:r>
      <w:r w:rsidR="00B62885" w:rsidRPr="00B62885">
        <w:rPr>
          <w:noProof/>
          <w:vertAlign w:val="superscript"/>
        </w:rPr>
        <w:t>20</w:t>
      </w:r>
      <w:r w:rsidR="00277AB9">
        <w:fldChar w:fldCharType="end"/>
      </w:r>
      <w:r w:rsidR="00277AB9">
        <w:t xml:space="preserve"> did not</w:t>
      </w:r>
      <w:r w:rsidR="00FF78F4">
        <w:t xml:space="preserve"> </w:t>
      </w:r>
      <w:r w:rsidR="00EB4B70">
        <w:t>discuss</w:t>
      </w:r>
      <w:r w:rsidR="0054213E">
        <w:t xml:space="preserve"> </w:t>
      </w:r>
      <w:r w:rsidR="00FF78F4">
        <w:t xml:space="preserve">this step, other </w:t>
      </w:r>
      <w:r w:rsidR="002608BF">
        <w:t>protocols</w:t>
      </w:r>
      <w:r w:rsidR="00F333BE">
        <w:t xml:space="preserve"> </w:t>
      </w:r>
      <w:r w:rsidR="00EB4B70">
        <w:t>assessed</w:t>
      </w:r>
      <w:r w:rsidR="00F333BE">
        <w:t xml:space="preserve"> in this study</w:t>
      </w:r>
      <w:r w:rsidR="002608BF">
        <w:t xml:space="preserve"> clearly stated</w:t>
      </w:r>
      <w:r w:rsidR="00CB0109">
        <w:t>/recommended</w:t>
      </w:r>
      <w:r w:rsidR="002608BF">
        <w:t xml:space="preserve"> the usage</w:t>
      </w:r>
      <w:r w:rsidR="00014270">
        <w:t xml:space="preserve"> of pre-coated</w:t>
      </w:r>
      <w:r w:rsidR="00FF78F4">
        <w:t xml:space="preserve"> plates</w:t>
      </w:r>
      <w:r w:rsidR="00CB0109">
        <w:fldChar w:fldCharType="begin">
          <w:fldData xml:space="preserve">PEVuZE5vdGU+PENpdGU+PEF1dGhvcj5TZXZlcmduaW5pPC9BdXRob3I+PFllYXI+MjAxMjwvWWVh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</w:fldData>
        </w:fldChar>
      </w:r>
      <w:r w:rsidR="003B3D4F">
        <w:instrText xml:space="preserve"> ADDIN EN.CITE </w:instrText>
      </w:r>
      <w:r w:rsidR="003B3D4F">
        <w:fldChar w:fldCharType="begin">
          <w:fldData xml:space="preserve">PEVuZE5vdGU+PENpdGU+PEF1dGhvcj5TZXZlcmduaW5pPC9BdXRob3I+PFllYXI+MjAxMjwvWWVh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</w:fldData>
        </w:fldChar>
      </w:r>
      <w:r w:rsidR="003B3D4F">
        <w:instrText xml:space="preserve"> ADDIN EN.CITE.DATA </w:instrText>
      </w:r>
      <w:r w:rsidR="003B3D4F">
        <w:fldChar w:fldCharType="end"/>
      </w:r>
      <w:r w:rsidR="00CB0109">
        <w:fldChar w:fldCharType="separate"/>
      </w:r>
      <w:r w:rsidR="003B3D4F" w:rsidRPr="003B3D4F">
        <w:rPr>
          <w:noProof/>
          <w:vertAlign w:val="superscript"/>
        </w:rPr>
        <w:t>2,22-24</w:t>
      </w:r>
      <w:r w:rsidR="00CB0109">
        <w:fldChar w:fldCharType="end"/>
      </w:r>
      <w:r w:rsidR="00FF78F4">
        <w:t>.</w:t>
      </w:r>
      <w:r>
        <w:t xml:space="preserve"> In </w:t>
      </w:r>
      <w:r w:rsidR="00C5127D">
        <w:t xml:space="preserve">the </w:t>
      </w:r>
      <w:r>
        <w:t>present protocol, we found that the plate coating was not required</w:t>
      </w:r>
      <w:r w:rsidR="00D77424">
        <w:t xml:space="preserve"> for plates of certain types. While we </w:t>
      </w:r>
      <w:r w:rsidR="003D54B2">
        <w:t>are</w:t>
      </w:r>
      <w:r w:rsidR="00D77424">
        <w:t xml:space="preserve"> not sure whether this was because different types of plates, especially if they </w:t>
      </w:r>
      <w:r w:rsidR="003D54B2">
        <w:t>are</w:t>
      </w:r>
      <w:r w:rsidR="00D77424">
        <w:t xml:space="preserve"> from different manufacture</w:t>
      </w:r>
      <w:r w:rsidR="00C5127D">
        <w:t>r</w:t>
      </w:r>
      <w:r w:rsidR="00D77424">
        <w:t>s, h</w:t>
      </w:r>
      <w:r w:rsidR="003D54B2">
        <w:t>ave</w:t>
      </w:r>
      <w:r w:rsidR="00D77424">
        <w:t xml:space="preserve"> different surface smoothness, and whether this varied smoothness, if ever exists, play</w:t>
      </w:r>
      <w:r w:rsidR="003D54B2">
        <w:t>s</w:t>
      </w:r>
      <w:r w:rsidR="00D77424">
        <w:t xml:space="preserve"> an important role in primary hepatocyte attachment, it </w:t>
      </w:r>
      <w:r w:rsidR="003D54B2">
        <w:t>is</w:t>
      </w:r>
      <w:r w:rsidR="00D77424">
        <w:t xml:space="preserve"> beneficial to </w:t>
      </w:r>
      <w:r w:rsidR="003D54B2">
        <w:t xml:space="preserve">note </w:t>
      </w:r>
      <w:r w:rsidR="00D77424">
        <w:t>so that another step (plate-coating) could be skipped for efficacy.</w:t>
      </w:r>
      <w:r w:rsidR="00EF4E62">
        <w:t xml:space="preserve"> </w:t>
      </w:r>
      <w:r w:rsidR="009D33CE">
        <w:t xml:space="preserve">It is </w:t>
      </w:r>
      <w:r w:rsidR="00E86DF7">
        <w:t xml:space="preserve">also </w:t>
      </w:r>
      <w:r w:rsidR="009D33CE">
        <w:t xml:space="preserve">important to note that this protocol generates a significant proportion of terminally differentiated, </w:t>
      </w:r>
      <w:r w:rsidR="00EA2F43">
        <w:t>e.g.,</w:t>
      </w:r>
      <w:r w:rsidR="009D33CE">
        <w:t xml:space="preserve"> diploid hepatocytes, along with mononuclear hepatocytes, similar to </w:t>
      </w:r>
      <w:r w:rsidR="009D33CE" w:rsidRPr="009D33CE">
        <w:rPr>
          <w:i/>
        </w:rPr>
        <w:t xml:space="preserve">in vivo </w:t>
      </w:r>
      <w:r w:rsidR="009D33CE">
        <w:t>hepatic sinusoid.</w:t>
      </w:r>
    </w:p>
    <w:p w14:paraId="292B518E" w14:textId="05F2BC96" w:rsidR="00C5127D" w:rsidRDefault="00C5127D" w:rsidP="007A4DD6"/>
    <w:p w14:paraId="6F76468E" w14:textId="181E18EB" w:rsidR="005A518A" w:rsidRDefault="00E57A6A" w:rsidP="007A4DD6">
      <w:r>
        <w:t xml:space="preserve">In </w:t>
      </w:r>
      <w:r w:rsidR="00C5127D">
        <w:t>this</w:t>
      </w:r>
      <w:r>
        <w:t xml:space="preserve"> study, </w:t>
      </w:r>
      <w:r w:rsidR="00B33B29">
        <w:t>the advantages of previous primary hepatocyte isolation protocols</w:t>
      </w:r>
      <w:r>
        <w:t xml:space="preserve"> were combined</w:t>
      </w:r>
      <w:r w:rsidR="00B33B29">
        <w:t xml:space="preserve">, and the process </w:t>
      </w:r>
      <w:r>
        <w:t xml:space="preserve">was simplified </w:t>
      </w:r>
      <w:r w:rsidR="00B33B29">
        <w:t>as</w:t>
      </w:r>
      <w:r w:rsidR="004B7CC2">
        <w:t xml:space="preserve"> much as possible, using</w:t>
      </w:r>
      <w:r w:rsidR="00B33B29">
        <w:t xml:space="preserve"> commercially available reagents and eliminating unnecessary steps. </w:t>
      </w:r>
      <w:r w:rsidR="00872614">
        <w:t>T</w:t>
      </w:r>
      <w:r w:rsidR="00CD6EEA">
        <w:t xml:space="preserve">he centrifugation </w:t>
      </w:r>
      <w:r w:rsidR="00AE528C">
        <w:t>step</w:t>
      </w:r>
      <w:r w:rsidR="0054213E">
        <w:t xml:space="preserve">s </w:t>
      </w:r>
      <w:r w:rsidR="00872614">
        <w:t xml:space="preserve">were successfully reduced </w:t>
      </w:r>
      <w:r w:rsidR="00CD6EEA">
        <w:t>to</w:t>
      </w:r>
      <w:r w:rsidR="005E2BD4">
        <w:t xml:space="preserve"> two</w:t>
      </w:r>
      <w:r w:rsidR="00CD6EEA">
        <w:t>, which is</w:t>
      </w:r>
      <w:r w:rsidR="00C5127D">
        <w:t>,</w:t>
      </w:r>
      <w:r w:rsidR="00CD6EEA">
        <w:t xml:space="preserve"> </w:t>
      </w:r>
      <w:r w:rsidR="0065622D">
        <w:t>to our knowledge</w:t>
      </w:r>
      <w:r w:rsidR="00C5127D">
        <w:t>,</w:t>
      </w:r>
      <w:r w:rsidR="0065622D">
        <w:t xml:space="preserve"> the fewest</w:t>
      </w:r>
      <w:r w:rsidR="004B7CC2">
        <w:t xml:space="preserve"> in </w:t>
      </w:r>
      <w:r w:rsidR="0054213E">
        <w:t>published protocols</w:t>
      </w:r>
      <w:r w:rsidR="00CD6EEA">
        <w:t xml:space="preserve">. </w:t>
      </w:r>
      <w:r w:rsidR="00B33B29">
        <w:t>To co</w:t>
      </w:r>
      <w:r w:rsidR="004B7CC2">
        <w:t>nfirm the purity and bioactivity</w:t>
      </w:r>
      <w:r w:rsidR="00B33B29">
        <w:t xml:space="preserve"> of </w:t>
      </w:r>
      <w:r w:rsidR="0054213E">
        <w:t xml:space="preserve">isolated </w:t>
      </w:r>
      <w:r w:rsidR="00B33B29">
        <w:t xml:space="preserve">primary hepatocytes, </w:t>
      </w:r>
      <w:r w:rsidR="00872614">
        <w:t xml:space="preserve">the level of </w:t>
      </w:r>
      <w:r w:rsidR="00B33B29">
        <w:t>various hepatic cell markers</w:t>
      </w:r>
      <w:r w:rsidR="00872614">
        <w:t xml:space="preserve"> w</w:t>
      </w:r>
      <w:r w:rsidR="00AE528C">
        <w:t>as</w:t>
      </w:r>
      <w:r w:rsidR="00872614">
        <w:t xml:space="preserve"> assessed, confirming</w:t>
      </w:r>
      <w:r w:rsidR="00B33B29">
        <w:t xml:space="preserve"> that </w:t>
      </w:r>
      <w:r w:rsidR="00035C0F">
        <w:t xml:space="preserve">the </w:t>
      </w:r>
      <w:r w:rsidR="00B33B29">
        <w:t>present protocol could greatly enhance primary hepatocyte purity and reduce other hepatic cell population</w:t>
      </w:r>
      <w:r w:rsidR="00C5127D">
        <w:t>s</w:t>
      </w:r>
      <w:r w:rsidR="00B33B29">
        <w:t xml:space="preserve">, </w:t>
      </w:r>
      <w:r w:rsidR="00C5127D">
        <w:t xml:space="preserve">such as </w:t>
      </w:r>
      <w:r w:rsidR="00B33B29">
        <w:t xml:space="preserve">immune cells, stellate cells, and endothelial cells. </w:t>
      </w:r>
      <w:r w:rsidR="0054213E">
        <w:t>The</w:t>
      </w:r>
      <w:r w:rsidR="00B33B29">
        <w:t xml:space="preserve"> activity of pharmaceutical </w:t>
      </w:r>
      <w:r w:rsidR="008E74EC">
        <w:t>bio</w:t>
      </w:r>
      <w:r w:rsidR="00B33B29">
        <w:t xml:space="preserve">markers like </w:t>
      </w:r>
      <w:r w:rsidR="00B33B29" w:rsidRPr="008E3782">
        <w:rPr>
          <w:iCs/>
        </w:rPr>
        <w:t>ASGR1</w:t>
      </w:r>
      <w:r w:rsidR="00B33B29" w:rsidRPr="00C5127D">
        <w:rPr>
          <w:iCs/>
        </w:rPr>
        <w:t xml:space="preserve">, </w:t>
      </w:r>
      <w:r w:rsidR="00B33B29" w:rsidRPr="008E3782">
        <w:rPr>
          <w:iCs/>
        </w:rPr>
        <w:t>ASGR2</w:t>
      </w:r>
      <w:r w:rsidR="00B33B29" w:rsidRPr="00C5127D">
        <w:rPr>
          <w:iCs/>
        </w:rPr>
        <w:t xml:space="preserve">, </w:t>
      </w:r>
      <w:r w:rsidR="00B33B29" w:rsidRPr="008E3782">
        <w:rPr>
          <w:iCs/>
        </w:rPr>
        <w:t>CD81</w:t>
      </w:r>
      <w:r w:rsidR="00B33B29" w:rsidRPr="00C5127D">
        <w:rPr>
          <w:iCs/>
        </w:rPr>
        <w:t xml:space="preserve">, and </w:t>
      </w:r>
      <w:r w:rsidR="00B33B29" w:rsidRPr="008E3782">
        <w:rPr>
          <w:iCs/>
        </w:rPr>
        <w:t>TLR4</w:t>
      </w:r>
      <w:r w:rsidR="00B33B29">
        <w:t xml:space="preserve"> </w:t>
      </w:r>
      <w:r w:rsidR="00C5127D">
        <w:t xml:space="preserve">was </w:t>
      </w:r>
      <w:r w:rsidR="00281618">
        <w:t>well-</w:t>
      </w:r>
      <w:r w:rsidR="00872614">
        <w:t>preserved in</w:t>
      </w:r>
      <w:r w:rsidR="00B33B29">
        <w:t xml:space="preserve"> primary hepatocytes</w:t>
      </w:r>
      <w:r w:rsidR="00872614">
        <w:t xml:space="preserve"> isolated with present protocol</w:t>
      </w:r>
      <w:r w:rsidR="00B33B29">
        <w:t xml:space="preserve">, </w:t>
      </w:r>
      <w:r w:rsidR="00052AA3">
        <w:t>which also had confirmed insulin</w:t>
      </w:r>
      <w:r w:rsidR="00B33B29">
        <w:t xml:space="preserve"> sensitivity and</w:t>
      </w:r>
      <w:r w:rsidR="00052AA3">
        <w:t xml:space="preserve"> glucose productio</w:t>
      </w:r>
      <w:r w:rsidR="00AE528C">
        <w:t>n activity</w:t>
      </w:r>
      <w:r w:rsidR="008D45D8">
        <w:t>.</w:t>
      </w:r>
      <w:r w:rsidR="00F272B6">
        <w:t xml:space="preserve"> </w:t>
      </w:r>
      <w:r w:rsidR="0054213E">
        <w:t xml:space="preserve">The </w:t>
      </w:r>
      <w:r w:rsidR="004B7CC2">
        <w:t xml:space="preserve">main </w:t>
      </w:r>
      <w:r w:rsidR="0054213E">
        <w:t xml:space="preserve">limitation of </w:t>
      </w:r>
      <w:r w:rsidR="00F272B6">
        <w:t>th</w:t>
      </w:r>
      <w:r w:rsidR="007F62CB">
        <w:t xml:space="preserve">is protocol </w:t>
      </w:r>
      <w:r w:rsidR="0054213E">
        <w:t xml:space="preserve">is </w:t>
      </w:r>
      <w:r w:rsidR="00C5127D">
        <w:t xml:space="preserve">the </w:t>
      </w:r>
      <w:r w:rsidR="0054213E">
        <w:t xml:space="preserve">expense </w:t>
      </w:r>
      <w:r w:rsidR="00F272B6">
        <w:t>since all reagents were purchased commercially for effic</w:t>
      </w:r>
      <w:r w:rsidR="0054213E">
        <w:t>iency</w:t>
      </w:r>
      <w:r w:rsidR="00F272B6">
        <w:t>.</w:t>
      </w:r>
      <w:r w:rsidR="004B7CC2">
        <w:t xml:space="preserve">  We did not specifically verify that glycogenosis was intact</w:t>
      </w:r>
      <w:r w:rsidR="005536DE">
        <w:t xml:space="preserve"> in primary hepatocytes isolated</w:t>
      </w:r>
      <w:r w:rsidR="004B7CC2">
        <w:t xml:space="preserve"> using </w:t>
      </w:r>
      <w:r w:rsidR="00C5127D">
        <w:t xml:space="preserve">the </w:t>
      </w:r>
      <w:r w:rsidR="005536DE">
        <w:t xml:space="preserve">present protocol, and this may need further </w:t>
      </w:r>
      <w:r w:rsidR="00E00009">
        <w:t>research for related studies</w:t>
      </w:r>
      <w:r w:rsidR="004B7CC2">
        <w:t>.</w:t>
      </w:r>
      <w:r w:rsidR="00356B41">
        <w:t xml:space="preserve"> </w:t>
      </w:r>
      <w:r w:rsidR="004B7CC2">
        <w:t>This</w:t>
      </w:r>
      <w:r w:rsidR="00E120EC">
        <w:t xml:space="preserve"> protocol</w:t>
      </w:r>
      <w:r w:rsidR="00C1077F">
        <w:t xml:space="preserve"> </w:t>
      </w:r>
      <w:r w:rsidR="00E120EC">
        <w:t>has</w:t>
      </w:r>
      <w:r w:rsidR="00356B41">
        <w:t xml:space="preserve"> similar</w:t>
      </w:r>
      <w:r w:rsidR="00E120EC">
        <w:t xml:space="preserve"> </w:t>
      </w:r>
      <w:r w:rsidR="0081128F">
        <w:t>perfusion steps</w:t>
      </w:r>
      <w:r w:rsidR="00356B41">
        <w:t xml:space="preserve"> to </w:t>
      </w:r>
      <w:r w:rsidR="0081128F">
        <w:t>previous one</w:t>
      </w:r>
      <w:r w:rsidR="00E120EC">
        <w:t>s</w:t>
      </w:r>
      <w:r w:rsidR="0081128F">
        <w:t>,</w:t>
      </w:r>
      <w:r w:rsidR="00E120EC">
        <w:t xml:space="preserve"> like </w:t>
      </w:r>
      <w:r w:rsidR="00356B41">
        <w:t>Sa</w:t>
      </w:r>
      <w:r w:rsidR="00E120EC">
        <w:t xml:space="preserve">lem </w:t>
      </w:r>
      <w:r w:rsidR="00C5127D" w:rsidRPr="00C5127D">
        <w:t>et al</w:t>
      </w:r>
      <w:r w:rsidR="00E120EC">
        <w:t>.</w:t>
      </w:r>
      <w:r w:rsidR="00EA7C8C">
        <w:fldChar w:fldCharType="begin">
          <w:fldData xml:space="preserve">PEVuZE5vdGU+PENpdGU+PEF1dGhvcj5TYWxlbTwvQXV0aG9yPjxZZWFyPjIwMTg8L1llYXI+PFJl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==
</w:fldData>
        </w:fldChar>
      </w:r>
      <w:r w:rsidR="00B62885">
        <w:instrText xml:space="preserve"> ADDIN EN.CITE </w:instrText>
      </w:r>
      <w:r w:rsidR="00B62885">
        <w:fldChar w:fldCharType="begin">
          <w:fldData xml:space="preserve">PEVuZE5vdGU+PENpdGU+PEF1dGhvcj5TYWxlbTwvQXV0aG9yPjxZZWFyPjIwMTg8L1llYXI+PFJl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==
</w:fldData>
        </w:fldChar>
      </w:r>
      <w:r w:rsidR="00B62885">
        <w:instrText xml:space="preserve"> ADDIN EN.CITE.DATA </w:instrText>
      </w:r>
      <w:r w:rsidR="00B62885">
        <w:fldChar w:fldCharType="end"/>
      </w:r>
      <w:r w:rsidR="00EA7C8C">
        <w:fldChar w:fldCharType="separate"/>
      </w:r>
      <w:r w:rsidR="00B62885" w:rsidRPr="00B62885">
        <w:rPr>
          <w:noProof/>
          <w:vertAlign w:val="superscript"/>
        </w:rPr>
        <w:t>21</w:t>
      </w:r>
      <w:r w:rsidR="00EA7C8C">
        <w:fldChar w:fldCharType="end"/>
      </w:r>
      <w:r w:rsidR="00E120EC">
        <w:t>,</w:t>
      </w:r>
      <w:r w:rsidR="00356B41">
        <w:t xml:space="preserve"> S</w:t>
      </w:r>
      <w:r w:rsidR="00E120EC">
        <w:t xml:space="preserve">evergnini </w:t>
      </w:r>
      <w:r w:rsidR="00C5127D" w:rsidRPr="00C5127D">
        <w:t>et al</w:t>
      </w:r>
      <w:r w:rsidR="00E120EC">
        <w:t>.</w:t>
      </w:r>
      <w:r w:rsidR="00EA7C8C">
        <w:fldChar w:fldCharType="begin"/>
      </w:r>
      <w:r w:rsidR="00EA7C8C">
        <w:instrText xml:space="preserve"> ADDIN EN.CITE &lt;EndNote&gt;&lt;Cite&gt;&lt;Author&gt;Severgnini&lt;/Author&gt;&lt;Year&gt;2012&lt;/Year&gt;&lt;RecNum&gt;10&lt;/RecNum&gt;&lt;DisplayText&gt;&lt;style face="superscript"&gt;2&lt;/style&gt;&lt;/DisplayText&gt;&lt;record&gt;&lt;rec-number&gt;10&lt;/rec-number&gt;&lt;foreign-keys&gt;&lt;key app="EN" db-id="dvr5vxavzef22lertsnp22avrezratd55wtd" timestamp="1590879976"&gt;10&lt;/key&gt;&lt;/foreign-keys&gt;&lt;ref-type name="Journal Article"&gt;17&lt;/ref-type&gt;&lt;contributors&gt;&lt;authors&gt;&lt;author&gt;Severgnini, M.&lt;/author&gt;&lt;author&gt;Sherman, J.&lt;/author&gt;&lt;author&gt;Sehgal, A.&lt;/author&gt;&lt;author&gt;Jayaprakash, N. K.&lt;/author&gt;&lt;author&gt;Aubin, J.&lt;/author&gt;&lt;author&gt;Wang, G.&lt;/author&gt;&lt;author&gt;Zhang, L.&lt;/author&gt;&lt;author&gt;Peng, C. G.&lt;/author&gt;&lt;author&gt;Yucius, K.&lt;/author&gt;&lt;author&gt;Butler, J.&lt;/author&gt;&lt;author&gt;Fitzgerald, K.&lt;/author&gt;&lt;/authors&gt;&lt;/contributors&gt;&lt;auth-address&gt;Alnylam Pharmaceuticals, 300 Third St, Cambridge, MA, 02142, USA, msevergnini@alnylam.com.&lt;/auth-address&gt;&lt;titles&gt;&lt;title&gt;A rapid two-step method for isolation of functional primary mouse hepatocytes: cell characterization and asialoglycoprotein receptor based assay development&lt;/title&gt;&lt;secondary-title&gt;Cytotechnology&lt;/secondary-title&gt;&lt;/titles&gt;&lt;periodical&gt;&lt;full-title&gt;Cytotechnology&lt;/full-title&gt;&lt;/periodical&gt;&lt;pages&gt;187-95&lt;/pages&gt;&lt;volume&gt;64&lt;/volume&gt;&lt;number&gt;2&lt;/number&gt;&lt;edition&gt;2011/11/23&lt;/edition&gt;&lt;dates&gt;&lt;year&gt;2012&lt;/year&gt;&lt;pub-dates&gt;&lt;date&gt;Mar&lt;/date&gt;&lt;/pub-dates&gt;&lt;/dates&gt;&lt;isbn&gt;0920-9069 (Print)&amp;#xD;0920-9069 (Linking)&lt;/isbn&gt;&lt;accession-num&gt;22105762&lt;/accession-num&gt;&lt;urls&gt;&lt;related-urls&gt;&lt;url&gt;https://www.ncbi.nlm.nih.gov/pubmed/22105762&lt;/url&gt;&lt;/related-urls&gt;&lt;/urls&gt;&lt;custom2&gt;PMC3279583&lt;/custom2&gt;&lt;electronic-resource-num&gt;10.1007/s10616-011-9407-0&lt;/electronic-resource-num&gt;&lt;/record&gt;&lt;/Cite&gt;&lt;/EndNote&gt;</w:instrText>
      </w:r>
      <w:r w:rsidR="00EA7C8C">
        <w:fldChar w:fldCharType="separate"/>
      </w:r>
      <w:r w:rsidR="00EA7C8C" w:rsidRPr="00EA7C8C">
        <w:rPr>
          <w:noProof/>
          <w:vertAlign w:val="superscript"/>
        </w:rPr>
        <w:t>2</w:t>
      </w:r>
      <w:r w:rsidR="00EA7C8C">
        <w:fldChar w:fldCharType="end"/>
      </w:r>
      <w:r w:rsidR="00EA7C8C">
        <w:t xml:space="preserve"> </w:t>
      </w:r>
      <w:r w:rsidR="00E120EC">
        <w:t xml:space="preserve">and Li </w:t>
      </w:r>
      <w:r w:rsidR="00C5127D" w:rsidRPr="00C5127D">
        <w:t>et al</w:t>
      </w:r>
      <w:r w:rsidR="00E120EC">
        <w:t>.</w:t>
      </w:r>
      <w:r w:rsidR="00EA7C8C">
        <w:fldChar w:fldCharType="begin"/>
      </w:r>
      <w:r w:rsidR="00B62885">
        <w:instrText xml:space="preserve"> ADDIN EN.CITE &lt;EndNote&gt;&lt;Cite&gt;&lt;Author&gt;Li&lt;/Author&gt;&lt;Year&gt;2010&lt;/Year&gt;&lt;RecNum&gt;41&lt;/RecNum&gt;&lt;DisplayText&gt;&lt;style face="superscript"&gt;20&lt;/style&gt;&lt;/DisplayText&gt;&lt;record&gt;&lt;rec-number&gt;41&lt;/rec-number&gt;&lt;foreign-keys&gt;&lt;key app="EN" db-id="dvr5vxavzef22lertsnp22avrezratd55wtd" timestamp="1590897720"&gt;41&lt;/key&gt;&lt;/foreign-keys&gt;&lt;ref-type name="Journal Article"&gt;17&lt;/ref-type&gt;&lt;contributors&gt;&lt;authors&gt;&lt;author&gt;Li, W. C.&lt;/author&gt;&lt;author&gt;Ralphs, K. L.&lt;/author&gt;&lt;author&gt;Tosh, D.&lt;/author&gt;&lt;/authors&gt;&lt;/contributors&gt;&lt;auth-address&gt;Department of Biology and Biochemistry, Centre for Regenerative Medicine, University of Bath, BA2 7AY Bath, UK.&lt;/auth-address&gt;&lt;titles&gt;&lt;title&gt;Isolation and culture of adult mouse hepatocytes&lt;/title&gt;&lt;secondary-title&gt;Methods Mol Biol&lt;/secondary-title&gt;&lt;/titles&gt;&lt;periodical&gt;&lt;full-title&gt;Methods Mol Biol&lt;/full-title&gt;&lt;/periodical&gt;&lt;pages&gt;185-96&lt;/pages&gt;&lt;volume&gt;633&lt;/volume&gt;&lt;edition&gt;2010/03/06&lt;/edition&gt;&lt;keywords&gt;&lt;keyword&gt;*Aging&lt;/keyword&gt;&lt;keyword&gt;Animals&lt;/keyword&gt;&lt;keyword&gt;Cell Culture Techniques/instrumentation/*methods&lt;/keyword&gt;&lt;keyword&gt;Cell Separation/instrumentation/*methods&lt;/keyword&gt;&lt;keyword&gt;Collagenases/metabolism&lt;/keyword&gt;&lt;keyword&gt;Hepatocytes/*cytology/metabolism&lt;/keyword&gt;&lt;keyword&gt;Mice&lt;/keyword&gt;&lt;keyword&gt;Perfusion&lt;/keyword&gt;&lt;/keywords&gt;&lt;dates&gt;&lt;year&gt;2010&lt;/year&gt;&lt;/dates&gt;&lt;isbn&gt;1940-6029 (Electronic)&amp;#xD;1064-3745 (Linking)&lt;/isbn&gt;&lt;accession-num&gt;20204628&lt;/accession-num&gt;&lt;urls&gt;&lt;related-urls&gt;&lt;url&gt;https://www.ncbi.nlm.nih.gov/pubmed/20204628&lt;/url&gt;&lt;/related-urls&gt;&lt;/urls&gt;&lt;electronic-resource-num&gt;10.1007/978-1-59745-019-5_13&lt;/electronic-resource-num&gt;&lt;/record&gt;&lt;/Cite&gt;&lt;/EndNote&gt;</w:instrText>
      </w:r>
      <w:r w:rsidR="00EA7C8C">
        <w:fldChar w:fldCharType="separate"/>
      </w:r>
      <w:r w:rsidR="00B62885" w:rsidRPr="00B62885">
        <w:rPr>
          <w:noProof/>
          <w:vertAlign w:val="superscript"/>
        </w:rPr>
        <w:t>20</w:t>
      </w:r>
      <w:r w:rsidR="00EA7C8C">
        <w:fldChar w:fldCharType="end"/>
      </w:r>
      <w:r w:rsidR="00747BD4">
        <w:t xml:space="preserve">, and </w:t>
      </w:r>
      <w:r w:rsidR="00747BD4" w:rsidRPr="00747BD4">
        <w:t>Korelova</w:t>
      </w:r>
      <w:r w:rsidR="00747BD4">
        <w:t xml:space="preserve"> </w:t>
      </w:r>
      <w:r w:rsidR="00C5127D" w:rsidRPr="00C5127D">
        <w:t>et al</w:t>
      </w:r>
      <w:r w:rsidR="00747BD4">
        <w:t>.</w:t>
      </w:r>
      <w:r w:rsidR="00747BD4">
        <w:fldChar w:fldCharType="begin"/>
      </w:r>
      <w:r w:rsidR="00747BD4">
        <w:instrText xml:space="preserve"> ADDIN EN.CITE &lt;EndNote&gt;&lt;Cite&gt;&lt;Author&gt;Korelova&lt;/Author&gt;&lt;Year&gt;2019&lt;/Year&gt;&lt;RecNum&gt;45&lt;/RecNum&gt;&lt;DisplayText&gt;&lt;style face="superscript"&gt;23&lt;/style&gt;&lt;/DisplayText&gt;&lt;record&gt;&lt;rec-number&gt;45&lt;/rec-number&gt;&lt;foreign-keys&gt;&lt;key app="EN" db-id="dvr5vxavzef22lertsnp22avrezratd55wtd" timestamp="1624260653"&gt;45&lt;/key&gt;&lt;/foreign-keys&gt;&lt;ref-type name="Journal Article"&gt;17&lt;/ref-type&gt;&lt;contributors&gt;&lt;authors&gt;&lt;author&gt;Korelova, K.&lt;/author&gt;&lt;author&gt;Jirouskova, M.&lt;/author&gt;&lt;author&gt;Sarnova, L.&lt;/author&gt;&lt;author&gt;Gregor, M.&lt;/author&gt;&lt;/authors&gt;&lt;/contributors&gt;&lt;auth-address&gt;Laboratory of Integrative Biology, Institute of Molecular Genetics of the Czech Academy of Sciences.&amp;#xD;Laboratory of Integrative Biology, Institute of Molecular Genetics of the Czech Academy of Sciences; martin.gregor@img.cas.cz.&lt;/auth-address&gt;&lt;titles&gt;&lt;title&gt;Isolation and 3D Collagen Sandwich Culture of Primary Mouse Hepatocytes to Study the Role of Cytoskeleton in Bile Canalicular Formation In Vitro&lt;/title&gt;&lt;secondary-title&gt;J Vis Exp&lt;/secondary-title&gt;&lt;/titles&gt;&lt;periodical&gt;&lt;full-title&gt;J Vis Exp&lt;/full-title&gt;&lt;/periodical&gt;&lt;number&gt;154&lt;/number&gt;&lt;edition&gt;2020/01/07&lt;/edition&gt;&lt;keywords&gt;&lt;keyword&gt;Actin Cytoskeleton&lt;/keyword&gt;&lt;keyword&gt;Actins/metabolism&lt;/keyword&gt;&lt;keyword&gt;Animals&lt;/keyword&gt;&lt;keyword&gt;Bile/metabolism&lt;/keyword&gt;&lt;keyword&gt;Bile Canaliculi/metabolism/*pathology&lt;/keyword&gt;&lt;keyword&gt;Biological Transport&lt;/keyword&gt;&lt;keyword&gt;Cell Membrane/metabolism&lt;/keyword&gt;&lt;keyword&gt;Cells, Cultured&lt;/keyword&gt;&lt;keyword&gt;Collagen/*metabolism&lt;/keyword&gt;&lt;keyword&gt;Cytoskeleton/*metabolism&lt;/keyword&gt;&lt;keyword&gt;Extracellular Matrix/metabolism&lt;/keyword&gt;&lt;keyword&gt;Hepatocytes/metabolism/*pathology&lt;/keyword&gt;&lt;keyword&gt;Mice&lt;/keyword&gt;&lt;keyword&gt;Microtubules/metabolism&lt;/keyword&gt;&lt;/keywords&gt;&lt;dates&gt;&lt;year&gt;2019&lt;/year&gt;&lt;pub-dates&gt;&lt;date&gt;Dec 20&lt;/date&gt;&lt;/pub-dates&gt;&lt;/dates&gt;&lt;isbn&gt;1940-087X (Electronic)&amp;#xD;1940-087X (Linking)&lt;/isbn&gt;&lt;accession-num&gt;31904017&lt;/accession-num&gt;&lt;urls&gt;&lt;related-urls&gt;&lt;url&gt;https://www.ncbi.nlm.nih.gov/pubmed/31904017&lt;/url&gt;&lt;/related-urls&gt;&lt;/urls&gt;&lt;electronic-resource-num&gt;10.3791/60507&lt;/electronic-resource-num&gt;&lt;/record&gt;&lt;/Cite&gt;&lt;/EndNote&gt;</w:instrText>
      </w:r>
      <w:r w:rsidR="00747BD4">
        <w:fldChar w:fldCharType="separate"/>
      </w:r>
      <w:r w:rsidR="00747BD4" w:rsidRPr="00747BD4">
        <w:rPr>
          <w:noProof/>
          <w:vertAlign w:val="superscript"/>
        </w:rPr>
        <w:t>23</w:t>
      </w:r>
      <w:r w:rsidR="00747BD4">
        <w:fldChar w:fldCharType="end"/>
      </w:r>
      <w:r w:rsidR="004B7CC2">
        <w:t xml:space="preserve">, using </w:t>
      </w:r>
      <w:r w:rsidR="00E120EC">
        <w:t>IVC insertion</w:t>
      </w:r>
      <w:r w:rsidR="00777770">
        <w:t>. T</w:t>
      </w:r>
      <w:r w:rsidR="004B7CC2">
        <w:t>heir p</w:t>
      </w:r>
      <w:r w:rsidR="00E120EC">
        <w:t>erfusion and digestion buffers, which may require extra labor to prepare,</w:t>
      </w:r>
      <w:r w:rsidR="0081128F">
        <w:t xml:space="preserve"> may also work wit</w:t>
      </w:r>
      <w:r w:rsidR="004B7CC2">
        <w:t xml:space="preserve">h </w:t>
      </w:r>
      <w:r w:rsidR="00C5127D">
        <w:t xml:space="preserve">the </w:t>
      </w:r>
      <w:r w:rsidR="004B7CC2">
        <w:t xml:space="preserve">present protocol </w:t>
      </w:r>
      <w:r w:rsidR="00A1353B">
        <w:t>with</w:t>
      </w:r>
      <w:r w:rsidR="0081128F">
        <w:t xml:space="preserve"> </w:t>
      </w:r>
      <w:r w:rsidR="00BA1761">
        <w:t xml:space="preserve">little </w:t>
      </w:r>
      <w:r w:rsidR="0081128F">
        <w:t>modification of enzyme digestion time. Therefore,</w:t>
      </w:r>
      <w:r w:rsidR="00777770">
        <w:t xml:space="preserve"> </w:t>
      </w:r>
      <w:r w:rsidR="004B7CC2">
        <w:t>combining reagents of prior</w:t>
      </w:r>
      <w:r w:rsidR="0081128F">
        <w:t xml:space="preserve"> protocols with steps of </w:t>
      </w:r>
      <w:r w:rsidR="00C5127D">
        <w:t xml:space="preserve">the </w:t>
      </w:r>
      <w:r w:rsidR="0081128F">
        <w:t xml:space="preserve">present protocol </w:t>
      </w:r>
      <w:r w:rsidR="0088406B">
        <w:t>may also be</w:t>
      </w:r>
      <w:r w:rsidR="007F62CB">
        <w:t xml:space="preserve"> </w:t>
      </w:r>
      <w:r w:rsidR="0054213E">
        <w:t>beneficial</w:t>
      </w:r>
      <w:r w:rsidR="004B7CC2">
        <w:t xml:space="preserve">, </w:t>
      </w:r>
      <w:r w:rsidR="00C91E8F">
        <w:t xml:space="preserve">both time- and </w:t>
      </w:r>
      <w:r w:rsidR="007F62CB">
        <w:t>economically friendly</w:t>
      </w:r>
      <w:r w:rsidR="00777770">
        <w:t>.</w:t>
      </w:r>
    </w:p>
    <w:p w14:paraId="46849DE4" w14:textId="16C177AF" w:rsidR="00C5127D" w:rsidRDefault="00C5127D" w:rsidP="007A4DD6"/>
    <w:p w14:paraId="2574B8D8" w14:textId="22D5D52A" w:rsidR="005A518A" w:rsidRPr="00FF78F4" w:rsidRDefault="00F34F8F" w:rsidP="007A4DD6">
      <w:r>
        <w:t xml:space="preserve">In summary, </w:t>
      </w:r>
      <w:r w:rsidR="005A518A">
        <w:t>a</w:t>
      </w:r>
      <w:r w:rsidR="007F7D70">
        <w:t>n improved</w:t>
      </w:r>
      <w:r w:rsidR="005A518A">
        <w:t xml:space="preserve"> time- and labor-efficient protocol for primary hepatocyte isolation </w:t>
      </w:r>
      <w:r w:rsidR="00163FEF">
        <w:t>from mouse</w:t>
      </w:r>
      <w:r w:rsidR="0054213E">
        <w:t xml:space="preserve"> liver</w:t>
      </w:r>
      <w:r w:rsidR="004B7CC2">
        <w:t xml:space="preserve"> was</w:t>
      </w:r>
      <w:r>
        <w:t xml:space="preserve"> developed</w:t>
      </w:r>
      <w:r w:rsidR="00163FEF">
        <w:t>. This protocol utilize</w:t>
      </w:r>
      <w:r w:rsidR="004B77E5">
        <w:t>s</w:t>
      </w:r>
      <w:r w:rsidR="004B7CC2">
        <w:t xml:space="preserve"> </w:t>
      </w:r>
      <w:r w:rsidR="00163FEF">
        <w:t>commerc</w:t>
      </w:r>
      <w:r w:rsidR="003E0AC4">
        <w:t>ially available</w:t>
      </w:r>
      <w:r w:rsidR="004B7CC2">
        <w:t xml:space="preserve"> reagents entirely</w:t>
      </w:r>
      <w:r w:rsidR="003E0AC4">
        <w:t xml:space="preserve"> and </w:t>
      </w:r>
      <w:r w:rsidR="004B77E5">
        <w:t>can</w:t>
      </w:r>
      <w:r w:rsidR="002608BF">
        <w:t xml:space="preserve"> be completed</w:t>
      </w:r>
      <w:r w:rsidR="00163FEF">
        <w:t xml:space="preserve"> </w:t>
      </w:r>
      <w:r w:rsidR="0054213E">
        <w:t>in</w:t>
      </w:r>
      <w:r w:rsidR="00F74C1C">
        <w:t xml:space="preserve"> </w:t>
      </w:r>
      <w:r w:rsidR="00754BFE">
        <w:t>~</w:t>
      </w:r>
      <w:r w:rsidR="00163FEF">
        <w:t>35 min</w:t>
      </w:r>
      <w:r w:rsidR="002608BF">
        <w:t>, from dissecting</w:t>
      </w:r>
      <w:r w:rsidR="00C5127D">
        <w:t xml:space="preserve"> </w:t>
      </w:r>
      <w:r w:rsidR="002608BF">
        <w:t>mouse to plating primary hepatocytes</w:t>
      </w:r>
      <w:r w:rsidR="003E0AC4">
        <w:t>, thus providing a useful technique</w:t>
      </w:r>
      <w:r w:rsidR="00F74C1C">
        <w:t xml:space="preserve"> to </w:t>
      </w:r>
      <w:r w:rsidR="004B77E5">
        <w:t xml:space="preserve">primary </w:t>
      </w:r>
      <w:r w:rsidR="00F74C1C">
        <w:t>hepatocyte-related studies</w:t>
      </w:r>
      <w:r w:rsidR="00D345F6">
        <w:t>.</w:t>
      </w:r>
    </w:p>
    <w:p w14:paraId="66C0A571" w14:textId="77777777" w:rsidR="00014314" w:rsidRPr="001B1519" w:rsidRDefault="00014314" w:rsidP="001B1519">
      <w:pPr>
        <w:rPr>
          <w:rFonts w:asciiTheme="minorHAnsi" w:hAnsiTheme="minorHAnsi" w:cstheme="minorHAnsi"/>
          <w:color w:val="auto"/>
        </w:rPr>
      </w:pPr>
    </w:p>
    <w:p w14:paraId="66C0A572" w14:textId="4D4D65A4" w:rsidR="00AA03DF" w:rsidRPr="001B1519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</w:p>
    <w:p w14:paraId="66C0A573" w14:textId="16FA8536" w:rsidR="007A4DD6" w:rsidRPr="00F856AF" w:rsidRDefault="003558B4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is work</w:t>
      </w:r>
      <w:r w:rsidR="004E1F92" w:rsidRPr="00F856AF">
        <w:rPr>
          <w:rFonts w:asciiTheme="minorHAnsi" w:hAnsiTheme="minorHAnsi" w:cstheme="minorHAnsi"/>
          <w:color w:val="auto"/>
        </w:rPr>
        <w:t xml:space="preserve"> was supported by </w:t>
      </w:r>
      <w:r w:rsidR="009631F8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National Institutes of Health (G</w:t>
      </w:r>
      <w:r w:rsidR="00C65EF1">
        <w:rPr>
          <w:rFonts w:asciiTheme="minorHAnsi" w:hAnsiTheme="minorHAnsi" w:cstheme="minorHAnsi"/>
          <w:color w:val="auto"/>
        </w:rPr>
        <w:t xml:space="preserve">rant </w:t>
      </w:r>
      <w:r w:rsidR="00C65EF1" w:rsidRPr="00C65EF1">
        <w:rPr>
          <w:rFonts w:asciiTheme="minorHAnsi" w:hAnsiTheme="minorHAnsi" w:cstheme="minorHAnsi"/>
          <w:color w:val="auto"/>
        </w:rPr>
        <w:t>5R01HD095512-02</w:t>
      </w:r>
      <w:r>
        <w:rPr>
          <w:rFonts w:asciiTheme="minorHAnsi" w:hAnsiTheme="minorHAnsi" w:cstheme="minorHAnsi"/>
          <w:color w:val="auto"/>
        </w:rPr>
        <w:t xml:space="preserve"> to S.W.)</w:t>
      </w:r>
      <w:r w:rsidR="00C65EF1">
        <w:rPr>
          <w:rFonts w:asciiTheme="minorHAnsi" w:hAnsiTheme="minorHAnsi" w:cstheme="minorHAnsi"/>
          <w:color w:val="auto"/>
        </w:rPr>
        <w:t>.</w:t>
      </w:r>
    </w:p>
    <w:p w14:paraId="66C0A574" w14:textId="77777777" w:rsidR="00AA03DF" w:rsidRPr="001B1519" w:rsidRDefault="00AA03DF" w:rsidP="001B1519">
      <w:pPr>
        <w:rPr>
          <w:rFonts w:asciiTheme="minorHAnsi" w:hAnsiTheme="minorHAnsi" w:cstheme="minorHAnsi"/>
          <w:b/>
          <w:bCs/>
        </w:rPr>
      </w:pPr>
    </w:p>
    <w:p w14:paraId="66C0A575" w14:textId="594B9131" w:rsidR="00AA03DF" w:rsidRPr="001B1519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E85DA98" w14:textId="005F7937" w:rsidR="00472E45" w:rsidRPr="00F856AF" w:rsidRDefault="00C5127D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authors have nothing to disclose.</w:t>
      </w:r>
    </w:p>
    <w:p w14:paraId="66C0A577" w14:textId="77777777" w:rsidR="00AA03DF" w:rsidRPr="001B1519" w:rsidRDefault="00AA03DF" w:rsidP="001B1519">
      <w:pPr>
        <w:rPr>
          <w:rFonts w:asciiTheme="minorHAnsi" w:hAnsiTheme="minorHAnsi" w:cstheme="minorHAnsi"/>
          <w:color w:val="auto"/>
        </w:rPr>
      </w:pPr>
    </w:p>
    <w:p w14:paraId="29429FC2" w14:textId="064476C5" w:rsidR="004927A2" w:rsidRPr="00B71041" w:rsidRDefault="009726EE" w:rsidP="00F3781F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lastRenderedPageBreak/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</w:p>
    <w:p w14:paraId="36BD0A93" w14:textId="03FB0DF2" w:rsidR="003B3D4F" w:rsidRPr="003B3D4F" w:rsidRDefault="004927A2" w:rsidP="00D42385">
      <w:pPr>
        <w:pStyle w:val="EndNoteBibliography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3B3D4F" w:rsidRPr="003B3D4F">
        <w:t>1</w:t>
      </w:r>
      <w:r w:rsidR="003B3D4F" w:rsidRPr="003B3D4F">
        <w:tab/>
        <w:t>Han, H. S., Kang, G., Kim, J. S., Choi, B. H.</w:t>
      </w:r>
      <w:r w:rsidR="005E2BD4">
        <w:t>,</w:t>
      </w:r>
      <w:r w:rsidR="003B3D4F" w:rsidRPr="003B3D4F">
        <w:t xml:space="preserve"> Koo, S. H. Regulation of glucose metabolism from a liver-centric perspective. </w:t>
      </w:r>
      <w:r w:rsidR="005E2BD4" w:rsidRPr="00D42385">
        <w:rPr>
          <w:i/>
          <w:iCs/>
        </w:rPr>
        <w:t>Experimental and Molecular Medicine</w:t>
      </w:r>
      <w:r w:rsidR="003B3D4F" w:rsidRPr="003B3D4F">
        <w:rPr>
          <w:i/>
        </w:rPr>
        <w:t>.</w:t>
      </w:r>
      <w:r w:rsidR="003B3D4F" w:rsidRPr="003B3D4F">
        <w:t xml:space="preserve"> </w:t>
      </w:r>
      <w:r w:rsidR="003B3D4F" w:rsidRPr="003B3D4F">
        <w:rPr>
          <w:b/>
        </w:rPr>
        <w:t>48</w:t>
      </w:r>
      <w:r w:rsidR="005E2BD4">
        <w:t xml:space="preserve">, </w:t>
      </w:r>
      <w:r w:rsidR="003B3D4F" w:rsidRPr="003B3D4F">
        <w:t>e218, (2016).</w:t>
      </w:r>
    </w:p>
    <w:p w14:paraId="0DF03831" w14:textId="3679F0CA" w:rsidR="003B3D4F" w:rsidRPr="003B3D4F" w:rsidRDefault="003B3D4F" w:rsidP="00D42385">
      <w:pPr>
        <w:pStyle w:val="EndNoteBibliography"/>
      </w:pPr>
      <w:r w:rsidRPr="003B3D4F">
        <w:t>2</w:t>
      </w:r>
      <w:r w:rsidRPr="003B3D4F">
        <w:tab/>
        <w:t>Severgnini, M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A rapid two-step method for isolation of functional primary mouse hepatocytes: cell characterization and asialoglycoprotein receptor based assay development. </w:t>
      </w:r>
      <w:r w:rsidRPr="003B3D4F">
        <w:rPr>
          <w:i/>
        </w:rPr>
        <w:t>Cytotechnology.</w:t>
      </w:r>
      <w:r w:rsidRPr="003B3D4F">
        <w:t xml:space="preserve"> </w:t>
      </w:r>
      <w:r w:rsidRPr="003B3D4F">
        <w:rPr>
          <w:b/>
        </w:rPr>
        <w:t>64</w:t>
      </w:r>
      <w:r w:rsidRPr="003B3D4F">
        <w:t xml:space="preserve"> (2), 187</w:t>
      </w:r>
      <w:r w:rsidR="005E2BD4">
        <w:t>–</w:t>
      </w:r>
      <w:r w:rsidRPr="003B3D4F">
        <w:t>195 (2012).</w:t>
      </w:r>
    </w:p>
    <w:p w14:paraId="21AA9DC9" w14:textId="5406C4E9" w:rsidR="003B3D4F" w:rsidRPr="003B3D4F" w:rsidRDefault="003B3D4F" w:rsidP="00D42385">
      <w:pPr>
        <w:pStyle w:val="EndNoteBibliography"/>
      </w:pPr>
      <w:r w:rsidRPr="003B3D4F">
        <w:t>3</w:t>
      </w:r>
      <w:r w:rsidRPr="003B3D4F">
        <w:tab/>
        <w:t>Guidotti, J. E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Liver cell polyploidization: a pivotal role for binuclear hepatocytes. </w:t>
      </w:r>
      <w:r w:rsidR="005E2BD4" w:rsidRPr="00D42385">
        <w:rPr>
          <w:i/>
          <w:iCs/>
        </w:rPr>
        <w:t>Journal of Biological Chemistry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278</w:t>
      </w:r>
      <w:r w:rsidRPr="003B3D4F">
        <w:t xml:space="preserve"> (21), 19095</w:t>
      </w:r>
      <w:r w:rsidR="005E2BD4">
        <w:t>–</w:t>
      </w:r>
      <w:r w:rsidRPr="003B3D4F">
        <w:t>19101 (2003).</w:t>
      </w:r>
    </w:p>
    <w:p w14:paraId="5DE35B5B" w14:textId="22BCFFD4" w:rsidR="003B3D4F" w:rsidRPr="003B3D4F" w:rsidRDefault="003B3D4F" w:rsidP="00D42385">
      <w:pPr>
        <w:pStyle w:val="EndNoteBibliography"/>
      </w:pPr>
      <w:r w:rsidRPr="003B3D4F">
        <w:t>4</w:t>
      </w:r>
      <w:r w:rsidRPr="003B3D4F">
        <w:tab/>
        <w:t>Morales-Navarrete, H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A versatile pipeline for the multi-scale digital reconstruction and quantitative analysis of 3D tissue architecture. </w:t>
      </w:r>
      <w:r w:rsidRPr="003B3D4F">
        <w:rPr>
          <w:i/>
        </w:rPr>
        <w:t>Elife.</w:t>
      </w:r>
      <w:r w:rsidRPr="003B3D4F">
        <w:t xml:space="preserve"> </w:t>
      </w:r>
      <w:r w:rsidRPr="003B3D4F">
        <w:rPr>
          <w:b/>
        </w:rPr>
        <w:t>4</w:t>
      </w:r>
      <w:r w:rsidRPr="003B3D4F">
        <w:t>,</w:t>
      </w:r>
      <w:r w:rsidR="005E2BD4" w:rsidRPr="005E2BD4">
        <w:t xml:space="preserve"> e11214</w:t>
      </w:r>
      <w:r w:rsidRPr="003B3D4F">
        <w:t xml:space="preserve"> (2015).</w:t>
      </w:r>
    </w:p>
    <w:p w14:paraId="5DF218C1" w14:textId="47AF320B" w:rsidR="003B3D4F" w:rsidRPr="003B3D4F" w:rsidRDefault="003B3D4F" w:rsidP="00D42385">
      <w:pPr>
        <w:pStyle w:val="EndNoteBibliography"/>
      </w:pPr>
      <w:r w:rsidRPr="003B3D4F">
        <w:t>5</w:t>
      </w:r>
      <w:r w:rsidRPr="003B3D4F">
        <w:tab/>
        <w:t>Bruening, J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Hepatitis C virus enters liver cells using the CD81 receptor complex proteins calpain-5 and CBLB. </w:t>
      </w:r>
      <w:r w:rsidRPr="003B3D4F">
        <w:rPr>
          <w:i/>
        </w:rPr>
        <w:t>PLoS Pathog</w:t>
      </w:r>
      <w:r w:rsidR="005E2BD4">
        <w:rPr>
          <w:i/>
        </w:rPr>
        <w:t>ens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14</w:t>
      </w:r>
      <w:r w:rsidRPr="003B3D4F">
        <w:t xml:space="preserve"> (7), e1007111, (2018).</w:t>
      </w:r>
    </w:p>
    <w:p w14:paraId="17E3B7B7" w14:textId="7BA78217" w:rsidR="003B3D4F" w:rsidRPr="003B3D4F" w:rsidRDefault="003B3D4F" w:rsidP="00D42385">
      <w:pPr>
        <w:pStyle w:val="EndNoteBibliography"/>
      </w:pPr>
      <w:r w:rsidRPr="003B3D4F">
        <w:t>6</w:t>
      </w:r>
      <w:r w:rsidRPr="003B3D4F">
        <w:tab/>
        <w:t>Silvie, O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Hepatocyte CD81 is required for Plasmodium falciparum and Plasmodium yoelii sporozoite infectivity. </w:t>
      </w:r>
      <w:r w:rsidRPr="003B3D4F">
        <w:rPr>
          <w:i/>
        </w:rPr>
        <w:t>Nat</w:t>
      </w:r>
      <w:r w:rsidR="005E2BD4">
        <w:rPr>
          <w:i/>
        </w:rPr>
        <w:t>ure</w:t>
      </w:r>
      <w:r w:rsidRPr="003B3D4F">
        <w:rPr>
          <w:i/>
        </w:rPr>
        <w:t xml:space="preserve"> Med</w:t>
      </w:r>
      <w:r w:rsidR="005E2BD4">
        <w:rPr>
          <w:i/>
        </w:rPr>
        <w:t>icine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9</w:t>
      </w:r>
      <w:r w:rsidRPr="003B3D4F">
        <w:t xml:space="preserve"> (1), 93</w:t>
      </w:r>
      <w:r w:rsidR="005E2BD4">
        <w:t>–</w:t>
      </w:r>
      <w:r w:rsidRPr="003B3D4F">
        <w:t>96 (2003).</w:t>
      </w:r>
    </w:p>
    <w:p w14:paraId="1C03FB22" w14:textId="7337A298" w:rsidR="003B3D4F" w:rsidRPr="003B3D4F" w:rsidRDefault="003B3D4F" w:rsidP="00D42385">
      <w:pPr>
        <w:pStyle w:val="EndNoteBibliography"/>
      </w:pPr>
      <w:r w:rsidRPr="003B3D4F">
        <w:t>7</w:t>
      </w:r>
      <w:r w:rsidRPr="003B3D4F">
        <w:tab/>
        <w:t>Crispe, I. N. Hepatocytes as</w:t>
      </w:r>
      <w:r w:rsidR="005E2BD4" w:rsidRPr="003B3D4F">
        <w:t xml:space="preserve"> immunological a</w:t>
      </w:r>
      <w:r w:rsidRPr="003B3D4F">
        <w:t xml:space="preserve">gents. </w:t>
      </w:r>
      <w:r w:rsidR="005E2BD4" w:rsidRPr="00D42385">
        <w:rPr>
          <w:i/>
          <w:iCs/>
        </w:rPr>
        <w:t>Journal of Immunology</w:t>
      </w:r>
      <w:r w:rsidR="005E2BD4">
        <w:t xml:space="preserve">. </w:t>
      </w:r>
      <w:r w:rsidRPr="003B3D4F">
        <w:rPr>
          <w:b/>
        </w:rPr>
        <w:t>196</w:t>
      </w:r>
      <w:r w:rsidRPr="003B3D4F">
        <w:t xml:space="preserve"> (1), 17</w:t>
      </w:r>
      <w:r w:rsidR="005E2BD4">
        <w:t>–</w:t>
      </w:r>
      <w:r w:rsidRPr="003B3D4F">
        <w:t>21 (2016).</w:t>
      </w:r>
    </w:p>
    <w:p w14:paraId="4B1D12B4" w14:textId="76BDD25D" w:rsidR="003B3D4F" w:rsidRPr="003B3D4F" w:rsidRDefault="003B3D4F" w:rsidP="00D42385">
      <w:pPr>
        <w:pStyle w:val="EndNoteBibliography"/>
      </w:pPr>
      <w:r w:rsidRPr="003B3D4F">
        <w:t>8</w:t>
      </w:r>
      <w:r w:rsidRPr="003B3D4F">
        <w:tab/>
        <w:t>Liu, N. C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Loss of TR4 orphan nuclear receptor reduces phosphoenolpyruvate carboxykinase-mediated gluconeogenesis. </w:t>
      </w:r>
      <w:r w:rsidRPr="003B3D4F">
        <w:rPr>
          <w:i/>
        </w:rPr>
        <w:t>Diabetes.</w:t>
      </w:r>
      <w:r w:rsidRPr="003B3D4F">
        <w:t xml:space="preserve"> </w:t>
      </w:r>
      <w:r w:rsidRPr="003B3D4F">
        <w:rPr>
          <w:b/>
        </w:rPr>
        <w:t>56</w:t>
      </w:r>
      <w:r w:rsidRPr="003B3D4F">
        <w:t xml:space="preserve"> (12), 2901</w:t>
      </w:r>
      <w:r w:rsidR="005E2BD4">
        <w:t>–</w:t>
      </w:r>
      <w:r w:rsidRPr="003B3D4F">
        <w:t>2909 (2007).</w:t>
      </w:r>
    </w:p>
    <w:p w14:paraId="04306682" w14:textId="63892AEB" w:rsidR="003B3D4F" w:rsidRPr="003B3D4F" w:rsidRDefault="003B3D4F" w:rsidP="00D42385">
      <w:pPr>
        <w:pStyle w:val="EndNoteBibliography"/>
      </w:pPr>
      <w:r w:rsidRPr="003B3D4F">
        <w:t>9</w:t>
      </w:r>
      <w:r w:rsidRPr="003B3D4F">
        <w:tab/>
        <w:t>Wang, Z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Gonadotrope androgen receptor mediates pituitary responsiveness to hormones and androgen-induced subfertility. </w:t>
      </w:r>
      <w:r w:rsidRPr="003B3D4F">
        <w:rPr>
          <w:i/>
        </w:rPr>
        <w:t>JCI Insight.</w:t>
      </w:r>
      <w:r w:rsidRPr="003B3D4F">
        <w:t xml:space="preserve"> </w:t>
      </w:r>
      <w:r w:rsidR="005E2BD4" w:rsidRPr="00D42385">
        <w:rPr>
          <w:b/>
          <w:bCs/>
        </w:rPr>
        <w:t>5</w:t>
      </w:r>
      <w:r w:rsidR="005E2BD4">
        <w:t xml:space="preserve"> </w:t>
      </w:r>
      <w:r w:rsidR="005E2BD4" w:rsidRPr="005E2BD4">
        <w:t>(17)</w:t>
      </w:r>
      <w:r w:rsidR="005E2BD4">
        <w:t xml:space="preserve">, </w:t>
      </w:r>
      <w:r w:rsidR="005E2BD4" w:rsidRPr="005E2BD4">
        <w:t>e127817</w:t>
      </w:r>
      <w:r w:rsidRPr="003B3D4F">
        <w:t xml:space="preserve"> (2019).</w:t>
      </w:r>
    </w:p>
    <w:p w14:paraId="03FE01BA" w14:textId="03C8FD2C" w:rsidR="003B3D4F" w:rsidRPr="003B3D4F" w:rsidRDefault="003B3D4F" w:rsidP="00D42385">
      <w:pPr>
        <w:pStyle w:val="EndNoteBibliography"/>
      </w:pPr>
      <w:r w:rsidRPr="003B3D4F">
        <w:t>10</w:t>
      </w:r>
      <w:r w:rsidRPr="003B3D4F">
        <w:tab/>
        <w:t>Santos, S. D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CSF transthyretin neuroprotection in a mouse model of brain ischemia. </w:t>
      </w:r>
      <w:r w:rsidR="005E2BD4" w:rsidRPr="00D42385">
        <w:rPr>
          <w:i/>
          <w:iCs/>
        </w:rPr>
        <w:t>Journal of Neurochemistry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115</w:t>
      </w:r>
      <w:r w:rsidRPr="003B3D4F">
        <w:t xml:space="preserve"> (6), 1434</w:t>
      </w:r>
      <w:r w:rsidR="005E2BD4">
        <w:t>–</w:t>
      </w:r>
      <w:r w:rsidRPr="003B3D4F">
        <w:t>1444 (2010).</w:t>
      </w:r>
    </w:p>
    <w:p w14:paraId="68C97702" w14:textId="7BE79A64" w:rsidR="003B3D4F" w:rsidRPr="003B3D4F" w:rsidRDefault="003B3D4F" w:rsidP="00D42385">
      <w:pPr>
        <w:pStyle w:val="EndNoteBibliography"/>
      </w:pPr>
      <w:r w:rsidRPr="003B3D4F">
        <w:t>11</w:t>
      </w:r>
      <w:r w:rsidRPr="003B3D4F">
        <w:tab/>
        <w:t>Pinhu, L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Overexpression of Fas and FasL is associated with infectious complications and severity of experimental severe acute pancreatitis by promoting apoptosis of lymphocytes. </w:t>
      </w:r>
      <w:r w:rsidRPr="003B3D4F">
        <w:rPr>
          <w:i/>
        </w:rPr>
        <w:t>Inflammation.</w:t>
      </w:r>
      <w:r w:rsidRPr="003B3D4F">
        <w:t xml:space="preserve"> </w:t>
      </w:r>
      <w:r w:rsidRPr="003B3D4F">
        <w:rPr>
          <w:b/>
        </w:rPr>
        <w:t>37</w:t>
      </w:r>
      <w:r w:rsidRPr="003B3D4F">
        <w:t xml:space="preserve"> (4), 1202</w:t>
      </w:r>
      <w:r w:rsidR="005E2BD4">
        <w:t>–</w:t>
      </w:r>
      <w:r w:rsidRPr="003B3D4F">
        <w:t>1212 (2014).</w:t>
      </w:r>
    </w:p>
    <w:p w14:paraId="2BD6DC2D" w14:textId="7233A89B" w:rsidR="003B3D4F" w:rsidRPr="003B3D4F" w:rsidRDefault="003B3D4F" w:rsidP="00D42385">
      <w:pPr>
        <w:pStyle w:val="EndNoteBibliography"/>
      </w:pPr>
      <w:r w:rsidRPr="003B3D4F">
        <w:t>12</w:t>
      </w:r>
      <w:r w:rsidRPr="003B3D4F">
        <w:tab/>
        <w:t>Mi, Y., Lin, A., Fiete, D., Steirer, L.</w:t>
      </w:r>
      <w:r w:rsidR="005E2BD4">
        <w:t>,</w:t>
      </w:r>
      <w:r w:rsidRPr="003B3D4F">
        <w:t xml:space="preserve"> Baenziger, J. U. Modulation of mannose and asialoglycoprotein receptor expression determines glycoprotein hormone half-life at critical points in the reproductive cycle.</w:t>
      </w:r>
      <w:r w:rsidR="005E2BD4" w:rsidRPr="005E2BD4">
        <w:t xml:space="preserve"> </w:t>
      </w:r>
      <w:r w:rsidR="005E2BD4" w:rsidRPr="00D42385">
        <w:rPr>
          <w:i/>
          <w:iCs/>
        </w:rPr>
        <w:t>Journal of Biological Chemistry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289</w:t>
      </w:r>
      <w:r w:rsidRPr="003B3D4F">
        <w:t xml:space="preserve"> (17), 12157</w:t>
      </w:r>
      <w:r w:rsidR="005E2BD4">
        <w:t>–</w:t>
      </w:r>
      <w:r w:rsidRPr="003B3D4F">
        <w:t>12167 (2014).</w:t>
      </w:r>
    </w:p>
    <w:p w14:paraId="6921CEC6" w14:textId="1DD3CA01" w:rsidR="003B3D4F" w:rsidRPr="003B3D4F" w:rsidRDefault="003B3D4F" w:rsidP="00D42385">
      <w:pPr>
        <w:pStyle w:val="EndNoteBibliography"/>
      </w:pPr>
      <w:r w:rsidRPr="003B3D4F">
        <w:t>13</w:t>
      </w:r>
      <w:r w:rsidRPr="003B3D4F">
        <w:tab/>
        <w:t>Tanowitz, M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Asialoglycoprotein receptor 1 mediates productive uptake of N-acetylgalactosamine-conjugated and unconjugated phosphorothioate antisense oligonucleotides into liver hepatocytes. </w:t>
      </w:r>
      <w:r w:rsidRPr="003B3D4F">
        <w:rPr>
          <w:i/>
        </w:rPr>
        <w:t>Nucleic Acids Res</w:t>
      </w:r>
      <w:r w:rsidR="005E2BD4">
        <w:rPr>
          <w:i/>
        </w:rPr>
        <w:t>earch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45</w:t>
      </w:r>
      <w:r w:rsidRPr="003B3D4F">
        <w:t xml:space="preserve"> (21), 12388</w:t>
      </w:r>
      <w:r w:rsidR="005E2BD4">
        <w:t>–</w:t>
      </w:r>
      <w:r w:rsidRPr="003B3D4F">
        <w:t>12400 (2017).</w:t>
      </w:r>
    </w:p>
    <w:p w14:paraId="6BB5570D" w14:textId="1284B7EC" w:rsidR="003B3D4F" w:rsidRPr="003B3D4F" w:rsidRDefault="003B3D4F" w:rsidP="00D42385">
      <w:pPr>
        <w:pStyle w:val="EndNoteBibliography"/>
      </w:pPr>
      <w:r w:rsidRPr="003B3D4F">
        <w:t>14</w:t>
      </w:r>
      <w:r w:rsidRPr="003B3D4F">
        <w:tab/>
        <w:t>Manczak, M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Neutralization of granulocyte macrophage colony-stimulating factor decreases amyloid beta 1-42 and suppresses microglial activity in a transgenic mouse model of </w:t>
      </w:r>
      <w:r w:rsidR="005E2BD4" w:rsidRPr="003B3D4F">
        <w:t>Alzheimer</w:t>
      </w:r>
      <w:r w:rsidR="005E2BD4">
        <w:t>’</w:t>
      </w:r>
      <w:r w:rsidR="005E2BD4" w:rsidRPr="003B3D4F">
        <w:t xml:space="preserve">s </w:t>
      </w:r>
      <w:r w:rsidRPr="003B3D4F">
        <w:t xml:space="preserve">disease. </w:t>
      </w:r>
      <w:r w:rsidR="005E2BD4" w:rsidRPr="00D42385">
        <w:rPr>
          <w:i/>
          <w:iCs/>
        </w:rPr>
        <w:t>Human Molecular Genetics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18</w:t>
      </w:r>
      <w:r w:rsidRPr="003B3D4F">
        <w:t xml:space="preserve"> (20), 3876</w:t>
      </w:r>
      <w:r w:rsidR="005E2BD4">
        <w:t>–</w:t>
      </w:r>
      <w:r w:rsidRPr="003B3D4F">
        <w:t>3893 (2009).</w:t>
      </w:r>
    </w:p>
    <w:p w14:paraId="41B1E1A0" w14:textId="175E8102" w:rsidR="003B3D4F" w:rsidRPr="003B3D4F" w:rsidRDefault="003B3D4F" w:rsidP="00D42385">
      <w:pPr>
        <w:pStyle w:val="EndNoteBibliography"/>
      </w:pPr>
      <w:r w:rsidRPr="003B3D4F">
        <w:t>15</w:t>
      </w:r>
      <w:r w:rsidRPr="003B3D4F">
        <w:tab/>
        <w:t>Zhang, Y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JAK1-dependent transphosphorylation of JAK2 limits the antifibrotic effects of selective JAK2 inhibitors on long-term treatment. </w:t>
      </w:r>
      <w:r w:rsidR="005E2BD4" w:rsidRPr="00D42385">
        <w:rPr>
          <w:i/>
          <w:iCs/>
        </w:rPr>
        <w:t>Annals of the Rheumatic Diseases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76</w:t>
      </w:r>
      <w:r w:rsidRPr="003B3D4F">
        <w:t xml:space="preserve"> (8), 1467</w:t>
      </w:r>
      <w:r w:rsidR="005E2BD4">
        <w:t>–</w:t>
      </w:r>
      <w:r w:rsidRPr="003B3D4F">
        <w:t>1475 (2017).</w:t>
      </w:r>
    </w:p>
    <w:p w14:paraId="636EAFBC" w14:textId="433FC389" w:rsidR="003B3D4F" w:rsidRPr="003B3D4F" w:rsidRDefault="003B3D4F" w:rsidP="00D42385">
      <w:pPr>
        <w:pStyle w:val="EndNoteBibliography"/>
      </w:pPr>
      <w:r w:rsidRPr="003B3D4F">
        <w:t>16</w:t>
      </w:r>
      <w:r w:rsidRPr="003B3D4F">
        <w:tab/>
        <w:t>Shih, S. C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Molecular profiling of angiogenesis markers. </w:t>
      </w:r>
      <w:r w:rsidR="005E2BD4" w:rsidRPr="00D42385">
        <w:rPr>
          <w:i/>
          <w:iCs/>
        </w:rPr>
        <w:t>American Journal of Pathology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161</w:t>
      </w:r>
      <w:r w:rsidRPr="003B3D4F">
        <w:t xml:space="preserve"> (1), 35</w:t>
      </w:r>
      <w:r w:rsidR="005E2BD4">
        <w:t>–</w:t>
      </w:r>
      <w:r w:rsidRPr="003B3D4F">
        <w:t>41 (2002).</w:t>
      </w:r>
    </w:p>
    <w:p w14:paraId="6C088D97" w14:textId="69B60B6B" w:rsidR="003B3D4F" w:rsidRPr="003B3D4F" w:rsidRDefault="003B3D4F" w:rsidP="00D42385">
      <w:pPr>
        <w:pStyle w:val="EndNoteBibliography"/>
      </w:pPr>
      <w:r w:rsidRPr="003B3D4F">
        <w:t>17</w:t>
      </w:r>
      <w:r w:rsidRPr="003B3D4F">
        <w:tab/>
        <w:t>Liu, G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miR-147, a microRNA that is induced upon Toll-like receptor stimulation, regulates murine macrophage inflammatory responses. </w:t>
      </w:r>
      <w:r w:rsidRPr="003B3D4F">
        <w:rPr>
          <w:i/>
        </w:rPr>
        <w:t>Proc</w:t>
      </w:r>
      <w:r w:rsidR="005E2BD4">
        <w:rPr>
          <w:i/>
        </w:rPr>
        <w:t>eedings of the</w:t>
      </w:r>
      <w:r w:rsidRPr="003B3D4F">
        <w:rPr>
          <w:i/>
        </w:rPr>
        <w:t xml:space="preserve"> Nat</w:t>
      </w:r>
      <w:r w:rsidR="005E2BD4">
        <w:rPr>
          <w:i/>
        </w:rPr>
        <w:t>iona</w:t>
      </w:r>
      <w:r w:rsidRPr="003B3D4F">
        <w:rPr>
          <w:i/>
        </w:rPr>
        <w:t>l Acad</w:t>
      </w:r>
      <w:r w:rsidR="005E2BD4">
        <w:rPr>
          <w:i/>
        </w:rPr>
        <w:t>emy of</w:t>
      </w:r>
      <w:r w:rsidRPr="003B3D4F">
        <w:rPr>
          <w:i/>
        </w:rPr>
        <w:t xml:space="preserve"> Sci</w:t>
      </w:r>
      <w:r w:rsidR="005E2BD4">
        <w:rPr>
          <w:i/>
        </w:rPr>
        <w:t>ences of the</w:t>
      </w:r>
      <w:r w:rsidRPr="003B3D4F">
        <w:rPr>
          <w:i/>
        </w:rPr>
        <w:t xml:space="preserve"> U</w:t>
      </w:r>
      <w:r w:rsidR="005E2BD4">
        <w:rPr>
          <w:i/>
        </w:rPr>
        <w:t xml:space="preserve">nited </w:t>
      </w:r>
      <w:r w:rsidRPr="003B3D4F">
        <w:rPr>
          <w:i/>
        </w:rPr>
        <w:t xml:space="preserve"> S</w:t>
      </w:r>
      <w:r w:rsidR="005E2BD4">
        <w:rPr>
          <w:i/>
        </w:rPr>
        <w:t>tates of</w:t>
      </w:r>
      <w:r w:rsidRPr="003B3D4F">
        <w:rPr>
          <w:i/>
        </w:rPr>
        <w:t xml:space="preserve"> A</w:t>
      </w:r>
      <w:r w:rsidR="005E2BD4">
        <w:rPr>
          <w:i/>
        </w:rPr>
        <w:t>merica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106</w:t>
      </w:r>
      <w:r w:rsidRPr="003B3D4F">
        <w:t xml:space="preserve"> (37), 15819</w:t>
      </w:r>
      <w:r w:rsidR="005E2BD4">
        <w:t>–</w:t>
      </w:r>
      <w:r w:rsidRPr="003B3D4F">
        <w:t>15824 (2009).</w:t>
      </w:r>
    </w:p>
    <w:p w14:paraId="77C41509" w14:textId="261188EF" w:rsidR="003B3D4F" w:rsidRPr="003B3D4F" w:rsidRDefault="003B3D4F" w:rsidP="00D42385">
      <w:pPr>
        <w:pStyle w:val="EndNoteBibliography"/>
      </w:pPr>
      <w:r w:rsidRPr="003B3D4F">
        <w:t>18</w:t>
      </w:r>
      <w:r w:rsidRPr="003B3D4F">
        <w:tab/>
        <w:t>Ding, Q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Mice </w:t>
      </w:r>
      <w:r w:rsidR="005E2BD4" w:rsidRPr="003B3D4F">
        <w:t>expressing minimally humaniz</w:t>
      </w:r>
      <w:r w:rsidRPr="003B3D4F">
        <w:t xml:space="preserve">ed CD81 and </w:t>
      </w:r>
      <w:r w:rsidR="005E2BD4" w:rsidRPr="003B3D4F">
        <w:t xml:space="preserve">occludin genes support </w:t>
      </w:r>
      <w:r w:rsidR="005E2BD4">
        <w:t>H</w:t>
      </w:r>
      <w:r w:rsidR="005E2BD4" w:rsidRPr="003B3D4F">
        <w:t xml:space="preserve">epatitis </w:t>
      </w:r>
      <w:r w:rsidR="005E2BD4">
        <w:t>C</w:t>
      </w:r>
      <w:r w:rsidR="005E2BD4" w:rsidRPr="003B3D4F">
        <w:t xml:space="preserve"> virus uptake in vi</w:t>
      </w:r>
      <w:r w:rsidRPr="003B3D4F">
        <w:t xml:space="preserve">vo. </w:t>
      </w:r>
      <w:r w:rsidR="005E2BD4" w:rsidRPr="00D42385">
        <w:rPr>
          <w:i/>
          <w:iCs/>
        </w:rPr>
        <w:t>Journal of Virology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91</w:t>
      </w:r>
      <w:r w:rsidRPr="003B3D4F">
        <w:t xml:space="preserve"> (4), </w:t>
      </w:r>
      <w:r w:rsidR="005E2BD4" w:rsidRPr="005E2BD4">
        <w:t xml:space="preserve">e01799-16 </w:t>
      </w:r>
      <w:r w:rsidRPr="003B3D4F">
        <w:t>(2017).</w:t>
      </w:r>
    </w:p>
    <w:p w14:paraId="064BD95D" w14:textId="6F902925" w:rsidR="003B3D4F" w:rsidRPr="003B3D4F" w:rsidRDefault="003B3D4F" w:rsidP="00D42385">
      <w:pPr>
        <w:pStyle w:val="EndNoteBibliography"/>
      </w:pPr>
      <w:r w:rsidRPr="003B3D4F">
        <w:lastRenderedPageBreak/>
        <w:t>19</w:t>
      </w:r>
      <w:r w:rsidRPr="003B3D4F">
        <w:tab/>
        <w:t>Renshaw, M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Cutting edge: impaired Toll-like receptor expression and function in aging. </w:t>
      </w:r>
      <w:r w:rsidR="005E2BD4" w:rsidRPr="00D42385">
        <w:rPr>
          <w:i/>
          <w:iCs/>
        </w:rPr>
        <w:t>Journal of Immunology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169</w:t>
      </w:r>
      <w:r w:rsidRPr="003B3D4F">
        <w:t xml:space="preserve"> (9), 4697</w:t>
      </w:r>
      <w:r w:rsidR="005E2BD4">
        <w:t>–</w:t>
      </w:r>
      <w:r w:rsidRPr="003B3D4F">
        <w:t>4701 (2002).</w:t>
      </w:r>
    </w:p>
    <w:p w14:paraId="7A6AEA98" w14:textId="7F753D29" w:rsidR="003B3D4F" w:rsidRPr="003B3D4F" w:rsidRDefault="003B3D4F" w:rsidP="00D42385">
      <w:pPr>
        <w:pStyle w:val="EndNoteBibliography"/>
      </w:pPr>
      <w:r w:rsidRPr="003B3D4F">
        <w:t>20</w:t>
      </w:r>
      <w:r w:rsidRPr="003B3D4F">
        <w:tab/>
        <w:t>Li, W. C., Ralphs, K. L.</w:t>
      </w:r>
      <w:r w:rsidR="005E2BD4">
        <w:t>,</w:t>
      </w:r>
      <w:r w:rsidRPr="003B3D4F">
        <w:t xml:space="preserve"> Tosh, D. Isolation and culture of adult mouse hepatocytes.</w:t>
      </w:r>
      <w:r w:rsidRPr="00D42385">
        <w:rPr>
          <w:i/>
          <w:iCs/>
        </w:rPr>
        <w:t xml:space="preserve"> </w:t>
      </w:r>
      <w:r w:rsidR="005E2BD4" w:rsidRPr="00D42385">
        <w:rPr>
          <w:i/>
          <w:iCs/>
        </w:rPr>
        <w:t>Methods in Molecular Biology</w:t>
      </w:r>
      <w:r w:rsidR="005E2BD4">
        <w:t>.</w:t>
      </w:r>
      <w:r w:rsidRPr="003B3D4F">
        <w:t xml:space="preserve"> </w:t>
      </w:r>
      <w:r w:rsidRPr="003B3D4F">
        <w:rPr>
          <w:b/>
        </w:rPr>
        <w:t>633</w:t>
      </w:r>
      <w:r w:rsidR="005E2BD4">
        <w:t xml:space="preserve">, </w:t>
      </w:r>
      <w:r w:rsidRPr="003B3D4F">
        <w:t>185</w:t>
      </w:r>
      <w:r w:rsidR="005E2BD4">
        <w:t>–</w:t>
      </w:r>
      <w:r w:rsidRPr="003B3D4F">
        <w:t>196 (2010).</w:t>
      </w:r>
    </w:p>
    <w:p w14:paraId="180C041F" w14:textId="29957B8A" w:rsidR="003B3D4F" w:rsidRPr="003B3D4F" w:rsidRDefault="003B3D4F" w:rsidP="00D42385">
      <w:pPr>
        <w:pStyle w:val="EndNoteBibliography"/>
      </w:pPr>
      <w:r w:rsidRPr="003B3D4F">
        <w:t>21</w:t>
      </w:r>
      <w:r w:rsidRPr="003B3D4F">
        <w:tab/>
        <w:t>Salem, E. S. B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Isolation of </w:t>
      </w:r>
      <w:r w:rsidR="005E2BD4" w:rsidRPr="003B3D4F">
        <w:t>primary mouse hepatocytes for nascent protein synthesis analysis by non-radioactive l-azidohomoalanine labeling met</w:t>
      </w:r>
      <w:r w:rsidRPr="003B3D4F">
        <w:t xml:space="preserve">hod. </w:t>
      </w:r>
      <w:r w:rsidRPr="003B3D4F">
        <w:rPr>
          <w:i/>
        </w:rPr>
        <w:t>J</w:t>
      </w:r>
      <w:r w:rsidR="005E2BD4">
        <w:rPr>
          <w:i/>
        </w:rPr>
        <w:t>ournal of</w:t>
      </w:r>
      <w:r w:rsidRPr="003B3D4F">
        <w:rPr>
          <w:i/>
        </w:rPr>
        <w:t xml:space="preserve"> Vis</w:t>
      </w:r>
      <w:r w:rsidR="005E2BD4">
        <w:rPr>
          <w:i/>
        </w:rPr>
        <w:t>ualized</w:t>
      </w:r>
      <w:r w:rsidRPr="003B3D4F">
        <w:rPr>
          <w:i/>
        </w:rPr>
        <w:t xml:space="preserve"> Exp</w:t>
      </w:r>
      <w:r w:rsidR="005E2BD4">
        <w:rPr>
          <w:i/>
        </w:rPr>
        <w:t>eriments: JoVE</w:t>
      </w:r>
      <w:r w:rsidRPr="003B3D4F">
        <w:rPr>
          <w:i/>
        </w:rPr>
        <w:t>.</w:t>
      </w:r>
      <w:r w:rsidRPr="003B3D4F">
        <w:t xml:space="preserve"> </w:t>
      </w:r>
      <w:r w:rsidR="005E2BD4" w:rsidRPr="00D42385">
        <w:rPr>
          <w:b/>
          <w:bCs/>
        </w:rPr>
        <w:t>140</w:t>
      </w:r>
      <w:r w:rsidR="005E2BD4">
        <w:t xml:space="preserve">, </w:t>
      </w:r>
      <w:r w:rsidRPr="003B3D4F">
        <w:t>58323 (2018).</w:t>
      </w:r>
    </w:p>
    <w:p w14:paraId="43FCB163" w14:textId="2B74B7BB" w:rsidR="003B3D4F" w:rsidRPr="003B3D4F" w:rsidRDefault="003B3D4F" w:rsidP="00D42385">
      <w:pPr>
        <w:pStyle w:val="EndNoteBibliography"/>
      </w:pPr>
      <w:r w:rsidRPr="003B3D4F">
        <w:t>22</w:t>
      </w:r>
      <w:r w:rsidRPr="003B3D4F">
        <w:tab/>
        <w:t>Cabral, F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Purification of Hepatocytes and Sinusoidal Endothelial Cells from Mouse Liver Perfusion. </w:t>
      </w:r>
      <w:r w:rsidR="005E2BD4" w:rsidRPr="003B3D4F">
        <w:rPr>
          <w:i/>
        </w:rPr>
        <w:t>J</w:t>
      </w:r>
      <w:r w:rsidR="005E2BD4">
        <w:rPr>
          <w:i/>
        </w:rPr>
        <w:t>ournal of</w:t>
      </w:r>
      <w:r w:rsidR="005E2BD4" w:rsidRPr="003B3D4F">
        <w:rPr>
          <w:i/>
        </w:rPr>
        <w:t xml:space="preserve"> Vis</w:t>
      </w:r>
      <w:r w:rsidR="005E2BD4">
        <w:rPr>
          <w:i/>
        </w:rPr>
        <w:t>ualized</w:t>
      </w:r>
      <w:r w:rsidR="005E2BD4" w:rsidRPr="003B3D4F">
        <w:rPr>
          <w:i/>
        </w:rPr>
        <w:t xml:space="preserve"> Exp</w:t>
      </w:r>
      <w:r w:rsidR="005E2BD4">
        <w:rPr>
          <w:i/>
        </w:rPr>
        <w:t>eriments: JoVE</w:t>
      </w:r>
      <w:r w:rsidRPr="003B3D4F">
        <w:rPr>
          <w:i/>
        </w:rPr>
        <w:t>.</w:t>
      </w:r>
      <w:r w:rsidR="005E2BD4">
        <w:rPr>
          <w:i/>
        </w:rPr>
        <w:t xml:space="preserve"> </w:t>
      </w:r>
      <w:r w:rsidRPr="003B3D4F">
        <w:t xml:space="preserve"> </w:t>
      </w:r>
      <w:r w:rsidR="005E2BD4" w:rsidRPr="00D42385">
        <w:rPr>
          <w:b/>
          <w:bCs/>
        </w:rPr>
        <w:t>132</w:t>
      </w:r>
      <w:r w:rsidR="005E2BD4">
        <w:t xml:space="preserve">, </w:t>
      </w:r>
      <w:r w:rsidRPr="003B3D4F">
        <w:t>56993 (2018).</w:t>
      </w:r>
    </w:p>
    <w:p w14:paraId="1672E2F2" w14:textId="53366D57" w:rsidR="003B3D4F" w:rsidRPr="003B3D4F" w:rsidRDefault="003B3D4F" w:rsidP="00D42385">
      <w:pPr>
        <w:pStyle w:val="EndNoteBibliography"/>
      </w:pPr>
      <w:r w:rsidRPr="003B3D4F">
        <w:t>23</w:t>
      </w:r>
      <w:r w:rsidRPr="003B3D4F">
        <w:tab/>
        <w:t>Korelova, K., Jirouskova, M., Sarnova, L.</w:t>
      </w:r>
      <w:r w:rsidR="005E2BD4">
        <w:t xml:space="preserve">, </w:t>
      </w:r>
      <w:r w:rsidRPr="003B3D4F">
        <w:t xml:space="preserve">Gregor, M. Isolation and 3D </w:t>
      </w:r>
      <w:r w:rsidR="005E2BD4">
        <w:t>c</w:t>
      </w:r>
      <w:r w:rsidR="005E2BD4" w:rsidRPr="003B3D4F">
        <w:t>ollagen sandwich culture of primary mouse hepatocytes to study the role of cytoskeleton in bile canalicular formation in vit</w:t>
      </w:r>
      <w:r w:rsidRPr="003B3D4F">
        <w:t xml:space="preserve">ro. </w:t>
      </w:r>
      <w:r w:rsidR="005E2BD4" w:rsidRPr="003B3D4F">
        <w:rPr>
          <w:i/>
        </w:rPr>
        <w:t>J</w:t>
      </w:r>
      <w:r w:rsidR="005E2BD4">
        <w:rPr>
          <w:i/>
        </w:rPr>
        <w:t>ournal of</w:t>
      </w:r>
      <w:r w:rsidR="005E2BD4" w:rsidRPr="003B3D4F">
        <w:rPr>
          <w:i/>
        </w:rPr>
        <w:t xml:space="preserve"> Vis</w:t>
      </w:r>
      <w:r w:rsidR="005E2BD4">
        <w:rPr>
          <w:i/>
        </w:rPr>
        <w:t>ualized</w:t>
      </w:r>
      <w:r w:rsidR="005E2BD4" w:rsidRPr="003B3D4F">
        <w:rPr>
          <w:i/>
        </w:rPr>
        <w:t xml:space="preserve"> Exp</w:t>
      </w:r>
      <w:r w:rsidR="005E2BD4">
        <w:rPr>
          <w:i/>
        </w:rPr>
        <w:t>eriments: JoVE.</w:t>
      </w:r>
      <w:r w:rsidRPr="003B3D4F">
        <w:t xml:space="preserve"> </w:t>
      </w:r>
      <w:r w:rsidR="005E2BD4" w:rsidRPr="00D42385">
        <w:rPr>
          <w:b/>
          <w:bCs/>
        </w:rPr>
        <w:t>154</w:t>
      </w:r>
      <w:r w:rsidR="005E2BD4">
        <w:t xml:space="preserve">, </w:t>
      </w:r>
      <w:r w:rsidRPr="003B3D4F">
        <w:t>60507 (2019).</w:t>
      </w:r>
    </w:p>
    <w:p w14:paraId="26677F00" w14:textId="0690F2C9" w:rsidR="003B3D4F" w:rsidRPr="003B3D4F" w:rsidRDefault="003B3D4F" w:rsidP="00D42385">
      <w:pPr>
        <w:pStyle w:val="EndNoteBibliography"/>
      </w:pPr>
      <w:r w:rsidRPr="003B3D4F">
        <w:t>24</w:t>
      </w:r>
      <w:r w:rsidRPr="003B3D4F">
        <w:tab/>
        <w:t>Goncalves, L. A., Vigario, A. M.</w:t>
      </w:r>
      <w:r w:rsidR="005E2BD4">
        <w:t xml:space="preserve">, </w:t>
      </w:r>
      <w:r w:rsidRPr="003B3D4F">
        <w:t xml:space="preserve">Penha-Goncalves, C. Improved isolation of murine hepatocytes for in vitro malaria liver stage studies. </w:t>
      </w:r>
      <w:r w:rsidRPr="003B3D4F">
        <w:rPr>
          <w:i/>
        </w:rPr>
        <w:t>Malar J</w:t>
      </w:r>
      <w:r w:rsidR="005E2BD4">
        <w:rPr>
          <w:i/>
        </w:rPr>
        <w:t>ournal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6</w:t>
      </w:r>
      <w:r w:rsidR="005E2BD4">
        <w:t xml:space="preserve">, </w:t>
      </w:r>
      <w:r w:rsidRPr="003B3D4F">
        <w:t>169 (2007).</w:t>
      </w:r>
    </w:p>
    <w:p w14:paraId="34CBE0A9" w14:textId="48DB5FE0" w:rsidR="003B3D4F" w:rsidRPr="003B3D4F" w:rsidRDefault="003B3D4F" w:rsidP="00D42385">
      <w:pPr>
        <w:pStyle w:val="EndNoteBibliography"/>
      </w:pPr>
      <w:r w:rsidRPr="003B3D4F">
        <w:t>25</w:t>
      </w:r>
      <w:r w:rsidRPr="003B3D4F">
        <w:tab/>
        <w:t>Yin, Z., Ellis, E. C.</w:t>
      </w:r>
      <w:r w:rsidR="005E2BD4">
        <w:t xml:space="preserve">, </w:t>
      </w:r>
      <w:r w:rsidRPr="003B3D4F">
        <w:t xml:space="preserve">Nowak, G. Isolation of mouse hepatocytes for transplantation: a comparison between antegrade and retrograde liver perfusion. </w:t>
      </w:r>
      <w:r w:rsidRPr="003B3D4F">
        <w:rPr>
          <w:i/>
        </w:rPr>
        <w:t>Cell Transplant.</w:t>
      </w:r>
      <w:r w:rsidRPr="003B3D4F">
        <w:t xml:space="preserve"> </w:t>
      </w:r>
      <w:r w:rsidRPr="003B3D4F">
        <w:rPr>
          <w:b/>
        </w:rPr>
        <w:t>16</w:t>
      </w:r>
      <w:r w:rsidRPr="003B3D4F">
        <w:t xml:space="preserve"> (8), 859</w:t>
      </w:r>
      <w:r w:rsidR="005E2BD4">
        <w:t>–</w:t>
      </w:r>
      <w:r w:rsidRPr="003B3D4F">
        <w:t>865 (2007).</w:t>
      </w:r>
    </w:p>
    <w:p w14:paraId="3B73E434" w14:textId="369B789A" w:rsidR="003B3D4F" w:rsidRPr="003B3D4F" w:rsidRDefault="003B3D4F" w:rsidP="00D42385">
      <w:pPr>
        <w:pStyle w:val="EndNoteBibliography"/>
      </w:pPr>
      <w:r w:rsidRPr="003B3D4F">
        <w:t>26</w:t>
      </w:r>
      <w:r w:rsidRPr="003B3D4F">
        <w:tab/>
      </w:r>
      <w:r w:rsidR="005E2BD4">
        <w:t>Hepatocyte media, Thermofisher at &lt;</w:t>
      </w:r>
      <w:r w:rsidRPr="00D42385">
        <w:t>https://assets.thermofisher.com/TFS-Assets/LSG/manuals/Hepatocyte_Media_UG.pd</w:t>
      </w:r>
      <w:r w:rsidRPr="00D42385">
        <w:rPr>
          <w:color w:val="auto"/>
        </w:rPr>
        <w:t>f</w:t>
      </w:r>
      <w:r w:rsidR="005E2BD4" w:rsidRPr="00D42385">
        <w:rPr>
          <w:rStyle w:val="Hyperlink"/>
          <w:color w:val="auto"/>
          <w:u w:val="none"/>
        </w:rPr>
        <w:t>&gt; (2021)</w:t>
      </w:r>
      <w:r w:rsidRPr="00D42385">
        <w:rPr>
          <w:color w:val="auto"/>
        </w:rPr>
        <w:t>.</w:t>
      </w:r>
    </w:p>
    <w:p w14:paraId="402C83DC" w14:textId="46B599D5" w:rsidR="003B3D4F" w:rsidRPr="003B3D4F" w:rsidRDefault="003B3D4F" w:rsidP="00D42385">
      <w:pPr>
        <w:pStyle w:val="EndNoteBibliography"/>
      </w:pPr>
      <w:r w:rsidRPr="003B3D4F">
        <w:t>27</w:t>
      </w:r>
      <w:r w:rsidRPr="003B3D4F">
        <w:tab/>
        <w:t>Sia, D., Villanueva, A., Friedman, S. L</w:t>
      </w:r>
      <w:r w:rsidR="005E2BD4">
        <w:t>.,</w:t>
      </w:r>
      <w:r w:rsidRPr="003B3D4F">
        <w:t xml:space="preserve"> Llovet, J. M. Liver </w:t>
      </w:r>
      <w:r w:rsidR="005E2BD4" w:rsidRPr="003B3D4F">
        <w:t>cancer cell of origin, molecular class, and effects on patient progn</w:t>
      </w:r>
      <w:r w:rsidRPr="003B3D4F">
        <w:t xml:space="preserve">osis. </w:t>
      </w:r>
      <w:r w:rsidRPr="003B3D4F">
        <w:rPr>
          <w:i/>
        </w:rPr>
        <w:t>Gastroenterology.</w:t>
      </w:r>
      <w:r w:rsidRPr="003B3D4F">
        <w:t xml:space="preserve"> </w:t>
      </w:r>
      <w:r w:rsidRPr="003B3D4F">
        <w:rPr>
          <w:b/>
        </w:rPr>
        <w:t>152</w:t>
      </w:r>
      <w:r w:rsidRPr="003B3D4F">
        <w:t xml:space="preserve"> (4), 745</w:t>
      </w:r>
      <w:r w:rsidR="005E2BD4">
        <w:t>–</w:t>
      </w:r>
      <w:r w:rsidRPr="003B3D4F">
        <w:t>761 (2017).</w:t>
      </w:r>
    </w:p>
    <w:p w14:paraId="44005834" w14:textId="3FDB5426" w:rsidR="003B3D4F" w:rsidRPr="003B3D4F" w:rsidRDefault="003B3D4F" w:rsidP="00D42385">
      <w:pPr>
        <w:pStyle w:val="EndNoteBibliography"/>
      </w:pPr>
      <w:r w:rsidRPr="003B3D4F">
        <w:t>28</w:t>
      </w:r>
      <w:r w:rsidRPr="003B3D4F">
        <w:tab/>
        <w:t>Freitas-Lopes, M. A., Mafra, K., David, B. A., Carvalho-Gontijo, R.</w:t>
      </w:r>
      <w:r w:rsidR="005E2BD4">
        <w:t xml:space="preserve">, </w:t>
      </w:r>
      <w:r w:rsidRPr="003B3D4F">
        <w:t xml:space="preserve">Menezes, G. B. Differential </w:t>
      </w:r>
      <w:r w:rsidR="005E2BD4" w:rsidRPr="003B3D4F">
        <w:t>location and distribution of hepatic immune cel</w:t>
      </w:r>
      <w:r w:rsidRPr="003B3D4F">
        <w:t xml:space="preserve">ls. </w:t>
      </w:r>
      <w:r w:rsidRPr="003B3D4F">
        <w:rPr>
          <w:i/>
        </w:rPr>
        <w:t>Cells.</w:t>
      </w:r>
      <w:r w:rsidRPr="003B3D4F">
        <w:t xml:space="preserve"> </w:t>
      </w:r>
      <w:r w:rsidRPr="003B3D4F">
        <w:rPr>
          <w:b/>
        </w:rPr>
        <w:t>6</w:t>
      </w:r>
      <w:r w:rsidRPr="003B3D4F">
        <w:t xml:space="preserve"> (4), </w:t>
      </w:r>
      <w:r w:rsidR="005E2BD4">
        <w:t xml:space="preserve">48 </w:t>
      </w:r>
      <w:r w:rsidRPr="003B3D4F">
        <w:t>(2017).</w:t>
      </w:r>
    </w:p>
    <w:p w14:paraId="21C646AA" w14:textId="64F45E45" w:rsidR="003B3D4F" w:rsidRPr="003B3D4F" w:rsidRDefault="003B3D4F" w:rsidP="00D42385">
      <w:pPr>
        <w:pStyle w:val="EndNoteBibliography"/>
      </w:pPr>
      <w:r w:rsidRPr="003B3D4F">
        <w:t>29</w:t>
      </w:r>
      <w:r w:rsidRPr="003B3D4F">
        <w:tab/>
        <w:t>Schachtrup, C., Le Moan, N., Passino, M. A.</w:t>
      </w:r>
      <w:r w:rsidR="005E2BD4">
        <w:t>,</w:t>
      </w:r>
      <w:r w:rsidRPr="003B3D4F">
        <w:t xml:space="preserve"> Akassoglou, K. Hepatic stellate cells and astrocytes: Stars of scar formation and tissue repair. </w:t>
      </w:r>
      <w:r w:rsidRPr="003B3D4F">
        <w:rPr>
          <w:i/>
        </w:rPr>
        <w:t>Cell Cycle.</w:t>
      </w:r>
      <w:r w:rsidRPr="003B3D4F">
        <w:t xml:space="preserve"> </w:t>
      </w:r>
      <w:r w:rsidRPr="003B3D4F">
        <w:rPr>
          <w:b/>
        </w:rPr>
        <w:t>10</w:t>
      </w:r>
      <w:r w:rsidRPr="003B3D4F">
        <w:t xml:space="preserve"> (11), 1764</w:t>
      </w:r>
      <w:r w:rsidR="005E2BD4">
        <w:t>–</w:t>
      </w:r>
      <w:r w:rsidRPr="003B3D4F">
        <w:t>1771 (2011).</w:t>
      </w:r>
    </w:p>
    <w:p w14:paraId="63C239C9" w14:textId="1D59F519" w:rsidR="003B3D4F" w:rsidRPr="003B3D4F" w:rsidRDefault="003B3D4F" w:rsidP="00D42385">
      <w:pPr>
        <w:pStyle w:val="EndNoteBibliography"/>
      </w:pPr>
      <w:r w:rsidRPr="003B3D4F">
        <w:t>30</w:t>
      </w:r>
      <w:r w:rsidRPr="003B3D4F">
        <w:tab/>
        <w:t xml:space="preserve">Geerts, A. History, heterogeneity, developmental biology, and functions of quiescent hepatic stellate cells. </w:t>
      </w:r>
      <w:r w:rsidR="005E2BD4" w:rsidRPr="00D42385">
        <w:rPr>
          <w:i/>
          <w:iCs/>
        </w:rPr>
        <w:t>Seminars in Liver Disease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21</w:t>
      </w:r>
      <w:r w:rsidRPr="003B3D4F">
        <w:t xml:space="preserve"> (3), 311</w:t>
      </w:r>
      <w:r w:rsidR="005E2BD4">
        <w:t>–</w:t>
      </w:r>
      <w:r w:rsidRPr="003B3D4F">
        <w:t>335 (2001).</w:t>
      </w:r>
    </w:p>
    <w:p w14:paraId="197E1EFA" w14:textId="402237AB" w:rsidR="003B3D4F" w:rsidRPr="003B3D4F" w:rsidRDefault="003B3D4F" w:rsidP="00D42385">
      <w:pPr>
        <w:pStyle w:val="EndNoteBibliography"/>
      </w:pPr>
      <w:r w:rsidRPr="003B3D4F">
        <w:t>31</w:t>
      </w:r>
      <w:r w:rsidRPr="003B3D4F">
        <w:tab/>
        <w:t>Poisson, J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Liver sinusoidal endothelial cells: Physiology and role in liver diseases. </w:t>
      </w:r>
      <w:r w:rsidR="005E2BD4" w:rsidRPr="00D42385">
        <w:rPr>
          <w:i/>
          <w:iCs/>
        </w:rPr>
        <w:t>Journal of Hepatology</w:t>
      </w:r>
      <w:r w:rsidR="005E2BD4">
        <w:t xml:space="preserve">. </w:t>
      </w:r>
      <w:r w:rsidRPr="003B3D4F">
        <w:rPr>
          <w:b/>
        </w:rPr>
        <w:t>66</w:t>
      </w:r>
      <w:r w:rsidRPr="003B3D4F">
        <w:t xml:space="preserve"> (1), 212</w:t>
      </w:r>
      <w:r w:rsidR="005E2BD4">
        <w:t>–</w:t>
      </w:r>
      <w:r w:rsidRPr="003B3D4F">
        <w:t>227 (2017).</w:t>
      </w:r>
    </w:p>
    <w:p w14:paraId="364C51A4" w14:textId="31F6AC5D" w:rsidR="003B3D4F" w:rsidRPr="003B3D4F" w:rsidRDefault="003B3D4F" w:rsidP="00D42385">
      <w:pPr>
        <w:pStyle w:val="EndNoteBibliography"/>
      </w:pPr>
      <w:r w:rsidRPr="003B3D4F">
        <w:t>32</w:t>
      </w:r>
      <w:r w:rsidRPr="003B3D4F">
        <w:tab/>
        <w:t>Peter, M. E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The CD95 receptor: apoptosis revisited. </w:t>
      </w:r>
      <w:r w:rsidRPr="003B3D4F">
        <w:rPr>
          <w:i/>
        </w:rPr>
        <w:t>Cell.</w:t>
      </w:r>
      <w:r w:rsidRPr="003B3D4F">
        <w:t xml:space="preserve"> </w:t>
      </w:r>
      <w:r w:rsidRPr="003B3D4F">
        <w:rPr>
          <w:b/>
        </w:rPr>
        <w:t>129</w:t>
      </w:r>
      <w:r w:rsidRPr="003B3D4F">
        <w:t xml:space="preserve"> (3), 447</w:t>
      </w:r>
      <w:r w:rsidR="005E2BD4">
        <w:t>–</w:t>
      </w:r>
      <w:r w:rsidRPr="003B3D4F">
        <w:t>450 (2007).</w:t>
      </w:r>
    </w:p>
    <w:p w14:paraId="6C51A6EC" w14:textId="5183BF0C" w:rsidR="003B3D4F" w:rsidRPr="003B3D4F" w:rsidRDefault="003B3D4F" w:rsidP="00D42385">
      <w:pPr>
        <w:pStyle w:val="EndNoteBibliography"/>
      </w:pPr>
      <w:r w:rsidRPr="003B3D4F">
        <w:t>33</w:t>
      </w:r>
      <w:r w:rsidRPr="003B3D4F">
        <w:tab/>
        <w:t>Peters, D. T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Asialoglycoprotein receptor 1 is a specific cell-surface marker for isolating hepatocytes derived from human pluripotent stem cells. </w:t>
      </w:r>
      <w:r w:rsidRPr="003B3D4F">
        <w:rPr>
          <w:i/>
        </w:rPr>
        <w:t>Development.</w:t>
      </w:r>
      <w:r w:rsidRPr="003B3D4F">
        <w:t xml:space="preserve"> </w:t>
      </w:r>
      <w:r w:rsidRPr="003B3D4F">
        <w:rPr>
          <w:b/>
        </w:rPr>
        <w:t>143</w:t>
      </w:r>
      <w:r w:rsidRPr="003B3D4F">
        <w:t xml:space="preserve"> (9), 1475</w:t>
      </w:r>
      <w:r w:rsidR="005E2BD4">
        <w:t>–</w:t>
      </w:r>
      <w:r w:rsidRPr="003B3D4F">
        <w:t>1481 (2016).</w:t>
      </w:r>
    </w:p>
    <w:p w14:paraId="59C2EDA6" w14:textId="5AE553CB" w:rsidR="003B3D4F" w:rsidRPr="003B3D4F" w:rsidRDefault="003B3D4F" w:rsidP="00D42385">
      <w:pPr>
        <w:pStyle w:val="EndNoteBibliography"/>
      </w:pPr>
      <w:r w:rsidRPr="003B3D4F">
        <w:t>34</w:t>
      </w:r>
      <w:r w:rsidRPr="003B3D4F">
        <w:tab/>
        <w:t>Willoughby, J. L. S.</w:t>
      </w:r>
      <w:r w:rsidRPr="003B3D4F">
        <w:rPr>
          <w:i/>
        </w:rPr>
        <w:t xml:space="preserve"> </w:t>
      </w:r>
      <w:r w:rsidR="005E2BD4" w:rsidRPr="005E2BD4">
        <w:t>et al</w:t>
      </w:r>
      <w:r w:rsidRPr="003B3D4F">
        <w:rPr>
          <w:i/>
        </w:rPr>
        <w:t>.</w:t>
      </w:r>
      <w:r w:rsidRPr="003B3D4F">
        <w:t xml:space="preserve"> Evaluation of GalNAc-siRNA </w:t>
      </w:r>
      <w:r w:rsidR="005E2BD4">
        <w:t>c</w:t>
      </w:r>
      <w:r w:rsidR="005E2BD4" w:rsidRPr="003B3D4F">
        <w:t xml:space="preserve">onjugate </w:t>
      </w:r>
      <w:r w:rsidR="005E2BD4">
        <w:t>a</w:t>
      </w:r>
      <w:r w:rsidR="005E2BD4" w:rsidRPr="003B3D4F">
        <w:t xml:space="preserve">ctivity </w:t>
      </w:r>
      <w:r w:rsidRPr="003B3D4F">
        <w:t xml:space="preserve">in </w:t>
      </w:r>
      <w:r w:rsidR="005E2BD4">
        <w:t>p</w:t>
      </w:r>
      <w:r w:rsidR="005E2BD4" w:rsidRPr="003B3D4F">
        <w:t>re</w:t>
      </w:r>
      <w:r w:rsidRPr="003B3D4F">
        <w:t xml:space="preserve">-clinical </w:t>
      </w:r>
      <w:r w:rsidR="005E2BD4" w:rsidRPr="003B3D4F">
        <w:t>animal models with reduced asialoglycoprotein receptor expressi</w:t>
      </w:r>
      <w:r w:rsidRPr="003B3D4F">
        <w:t xml:space="preserve">on. </w:t>
      </w:r>
      <w:r w:rsidRPr="003B3D4F">
        <w:rPr>
          <w:i/>
        </w:rPr>
        <w:t>Mol</w:t>
      </w:r>
      <w:r w:rsidR="005E2BD4">
        <w:rPr>
          <w:i/>
        </w:rPr>
        <w:t>ecular</w:t>
      </w:r>
      <w:r w:rsidRPr="003B3D4F">
        <w:rPr>
          <w:i/>
        </w:rPr>
        <w:t xml:space="preserve"> Ther</w:t>
      </w:r>
      <w:r w:rsidR="005E2BD4">
        <w:rPr>
          <w:i/>
        </w:rPr>
        <w:t>apy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26</w:t>
      </w:r>
      <w:r w:rsidRPr="003B3D4F">
        <w:t xml:space="preserve"> (1), 105</w:t>
      </w:r>
      <w:r w:rsidR="005E2BD4">
        <w:t>–</w:t>
      </w:r>
      <w:r w:rsidRPr="003B3D4F">
        <w:t>114 (2018).</w:t>
      </w:r>
    </w:p>
    <w:p w14:paraId="62C0283D" w14:textId="611340E4" w:rsidR="003B3D4F" w:rsidRPr="003B3D4F" w:rsidRDefault="003B3D4F" w:rsidP="00D42385">
      <w:pPr>
        <w:pStyle w:val="EndNoteBibliography"/>
      </w:pPr>
      <w:r w:rsidRPr="003B3D4F">
        <w:t>35</w:t>
      </w:r>
      <w:r w:rsidRPr="003B3D4F">
        <w:tab/>
        <w:t>Hutchins, N. A., Chung, C. S., Borgerding, J. N., Ayala, C. A</w:t>
      </w:r>
      <w:r w:rsidR="005E2BD4">
        <w:t>.,</w:t>
      </w:r>
      <w:r w:rsidRPr="003B3D4F">
        <w:t xml:space="preserve"> Ayala, A. Kupffer cells protect liver sinusoidal endothelial cells from Fas-dependent apoptosis in sepsis by down-regulating gp130. </w:t>
      </w:r>
      <w:r w:rsidR="005E2BD4" w:rsidRPr="00D42385">
        <w:rPr>
          <w:i/>
          <w:iCs/>
        </w:rPr>
        <w:t>American Journal of Pathology</w:t>
      </w:r>
      <w:r w:rsidRPr="003B3D4F">
        <w:rPr>
          <w:i/>
        </w:rPr>
        <w:t>.</w:t>
      </w:r>
      <w:r w:rsidRPr="003B3D4F">
        <w:t xml:space="preserve"> </w:t>
      </w:r>
      <w:r w:rsidRPr="003B3D4F">
        <w:rPr>
          <w:b/>
        </w:rPr>
        <w:t>182</w:t>
      </w:r>
      <w:r w:rsidRPr="003B3D4F">
        <w:t xml:space="preserve"> (3), 742</w:t>
      </w:r>
      <w:r w:rsidR="005E2BD4">
        <w:t>–</w:t>
      </w:r>
      <w:r w:rsidRPr="003B3D4F">
        <w:t>754 (2013).</w:t>
      </w:r>
    </w:p>
    <w:p w14:paraId="66C0A631" w14:textId="47FD7D63" w:rsidR="009F659A" w:rsidRPr="00962E71" w:rsidRDefault="004927A2" w:rsidP="00F3781F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962E71" w:rsidSect="00B81B15">
      <w:headerReference w:type="default" r:id="rId12"/>
      <w:headerReference w:type="first" r:id="rId13"/>
      <w:foot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C533A0" w14:textId="77777777" w:rsidR="007D4947" w:rsidRDefault="007D4947" w:rsidP="00621C4E">
      <w:r>
        <w:separator/>
      </w:r>
    </w:p>
  </w:endnote>
  <w:endnote w:type="continuationSeparator" w:id="0">
    <w:p w14:paraId="23EC5C28" w14:textId="77777777" w:rsidR="007D4947" w:rsidRDefault="007D4947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C0A63A" w14:textId="77777777" w:rsidR="00054963" w:rsidRDefault="00054963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894A63" w14:textId="77777777" w:rsidR="007D4947" w:rsidRDefault="007D4947" w:rsidP="00621C4E">
      <w:r>
        <w:separator/>
      </w:r>
    </w:p>
  </w:footnote>
  <w:footnote w:type="continuationSeparator" w:id="0">
    <w:p w14:paraId="007613F1" w14:textId="77777777" w:rsidR="007D4947" w:rsidRDefault="007D4947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C0A636" w14:textId="77777777" w:rsidR="00054963" w:rsidRPr="006F06E4" w:rsidRDefault="00054963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C0A639" w14:textId="78AAC45F" w:rsidR="00054963" w:rsidRPr="006F06E4" w:rsidRDefault="00054963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A20571"/>
    <w:multiLevelType w:val="multilevel"/>
    <w:tmpl w:val="1800259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08772B3"/>
    <w:multiLevelType w:val="hybridMultilevel"/>
    <w:tmpl w:val="95880FF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DCC2AE5"/>
    <w:multiLevelType w:val="multilevel"/>
    <w:tmpl w:val="4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5"/>
  </w:num>
  <w:num w:numId="2">
    <w:abstractNumId w:val="18"/>
  </w:num>
  <w:num w:numId="3">
    <w:abstractNumId w:val="4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2"/>
  </w:num>
  <w:num w:numId="12">
    <w:abstractNumId w:val="1"/>
  </w:num>
  <w:num w:numId="13">
    <w:abstractNumId w:val="19"/>
  </w:num>
  <w:num w:numId="14">
    <w:abstractNumId w:val="26"/>
  </w:num>
  <w:num w:numId="15">
    <w:abstractNumId w:val="12"/>
  </w:num>
  <w:num w:numId="16">
    <w:abstractNumId w:val="8"/>
  </w:num>
  <w:num w:numId="17">
    <w:abstractNumId w:val="21"/>
  </w:num>
  <w:num w:numId="18">
    <w:abstractNumId w:val="13"/>
  </w:num>
  <w:num w:numId="19">
    <w:abstractNumId w:val="24"/>
  </w:num>
  <w:num w:numId="20">
    <w:abstractNumId w:val="2"/>
  </w:num>
  <w:num w:numId="21">
    <w:abstractNumId w:val="25"/>
  </w:num>
  <w:num w:numId="22">
    <w:abstractNumId w:val="23"/>
  </w:num>
  <w:num w:numId="23">
    <w:abstractNumId w:val="14"/>
  </w:num>
  <w:num w:numId="24">
    <w:abstractNumId w:val="27"/>
  </w:num>
  <w:num w:numId="25">
    <w:abstractNumId w:val="6"/>
  </w:num>
  <w:num w:numId="26">
    <w:abstractNumId w:val="7"/>
  </w:num>
  <w:num w:numId="27">
    <w:abstractNumId w:val="3"/>
  </w:num>
  <w:num w:numId="28">
    <w:abstractNumId w:val="2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ExNTa1NLOwMDYzNzRS0lEKTi0uzszPAykwrwUASXgWZ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r5vxavzef22lertsnp22avrezratd55wtd&quot;&gt;Primary Hepatocyte Isolat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7&lt;/item&gt;&lt;item&gt;18&lt;/item&gt;&lt;item&gt;20&lt;/item&gt;&lt;item&gt;21&lt;/item&gt;&lt;item&gt;22&lt;/item&gt;&lt;item&gt;23&lt;/item&gt;&lt;item&gt;24&lt;/item&gt;&lt;item&gt;25&lt;/item&gt;&lt;item&gt;29&lt;/item&gt;&lt;item&gt;32&lt;/item&gt;&lt;item&gt;33&lt;/item&gt;&lt;item&gt;34&lt;/item&gt;&lt;item&gt;35&lt;/item&gt;&lt;item&gt;36&lt;/item&gt;&lt;item&gt;37&lt;/item&gt;&lt;item&gt;39&lt;/item&gt;&lt;item&gt;40&lt;/item&gt;&lt;item&gt;41&lt;/item&gt;&lt;item&gt;42&lt;/item&gt;&lt;item&gt;45&lt;/item&gt;&lt;item&gt;46&lt;/item&gt;&lt;/record-ids&gt;&lt;/item&gt;&lt;/Libraries&gt;"/>
  </w:docVars>
  <w:rsids>
    <w:rsidRoot w:val="00EE705F"/>
    <w:rsid w:val="00001169"/>
    <w:rsid w:val="0000151D"/>
    <w:rsid w:val="00001806"/>
    <w:rsid w:val="000040A3"/>
    <w:rsid w:val="00005815"/>
    <w:rsid w:val="0000781C"/>
    <w:rsid w:val="00007DBC"/>
    <w:rsid w:val="00007EA1"/>
    <w:rsid w:val="000100F0"/>
    <w:rsid w:val="00011647"/>
    <w:rsid w:val="000129B2"/>
    <w:rsid w:val="00012CCA"/>
    <w:rsid w:val="00012FF9"/>
    <w:rsid w:val="00013223"/>
    <w:rsid w:val="0001389C"/>
    <w:rsid w:val="00014270"/>
    <w:rsid w:val="00014314"/>
    <w:rsid w:val="00014B51"/>
    <w:rsid w:val="00014F72"/>
    <w:rsid w:val="00015537"/>
    <w:rsid w:val="000179B5"/>
    <w:rsid w:val="000210DB"/>
    <w:rsid w:val="00021434"/>
    <w:rsid w:val="00021774"/>
    <w:rsid w:val="000217FD"/>
    <w:rsid w:val="00021BB8"/>
    <w:rsid w:val="00021DF3"/>
    <w:rsid w:val="00023869"/>
    <w:rsid w:val="00024598"/>
    <w:rsid w:val="00024D22"/>
    <w:rsid w:val="000279B0"/>
    <w:rsid w:val="00030546"/>
    <w:rsid w:val="00031402"/>
    <w:rsid w:val="000320B3"/>
    <w:rsid w:val="00032769"/>
    <w:rsid w:val="0003311E"/>
    <w:rsid w:val="00035A4F"/>
    <w:rsid w:val="00035C0F"/>
    <w:rsid w:val="00037B58"/>
    <w:rsid w:val="00043ADC"/>
    <w:rsid w:val="0005172B"/>
    <w:rsid w:val="00051B73"/>
    <w:rsid w:val="00052AA3"/>
    <w:rsid w:val="00054963"/>
    <w:rsid w:val="00060430"/>
    <w:rsid w:val="00060ABE"/>
    <w:rsid w:val="00061A50"/>
    <w:rsid w:val="00061BDD"/>
    <w:rsid w:val="0006361B"/>
    <w:rsid w:val="00064104"/>
    <w:rsid w:val="000652E3"/>
    <w:rsid w:val="00066025"/>
    <w:rsid w:val="00066739"/>
    <w:rsid w:val="00067A8F"/>
    <w:rsid w:val="000701D1"/>
    <w:rsid w:val="000704C2"/>
    <w:rsid w:val="00080A20"/>
    <w:rsid w:val="00082796"/>
    <w:rsid w:val="00082DF4"/>
    <w:rsid w:val="00086FF5"/>
    <w:rsid w:val="00087C0A"/>
    <w:rsid w:val="00090120"/>
    <w:rsid w:val="00090B0D"/>
    <w:rsid w:val="000927DC"/>
    <w:rsid w:val="00093BC4"/>
    <w:rsid w:val="000943E6"/>
    <w:rsid w:val="00097929"/>
    <w:rsid w:val="000A0F5C"/>
    <w:rsid w:val="000A1E80"/>
    <w:rsid w:val="000A3B70"/>
    <w:rsid w:val="000A4EE2"/>
    <w:rsid w:val="000A5153"/>
    <w:rsid w:val="000B0122"/>
    <w:rsid w:val="000B10AE"/>
    <w:rsid w:val="000B1C7A"/>
    <w:rsid w:val="000B30BF"/>
    <w:rsid w:val="000B566B"/>
    <w:rsid w:val="000B5F4D"/>
    <w:rsid w:val="000B662E"/>
    <w:rsid w:val="000B7294"/>
    <w:rsid w:val="000B75D0"/>
    <w:rsid w:val="000B7611"/>
    <w:rsid w:val="000C1CF8"/>
    <w:rsid w:val="000C2316"/>
    <w:rsid w:val="000C49CF"/>
    <w:rsid w:val="000C52E9"/>
    <w:rsid w:val="000C5CDC"/>
    <w:rsid w:val="000C65DC"/>
    <w:rsid w:val="000C66F3"/>
    <w:rsid w:val="000C6900"/>
    <w:rsid w:val="000C79D5"/>
    <w:rsid w:val="000D0ED0"/>
    <w:rsid w:val="000D31E8"/>
    <w:rsid w:val="000D6AF9"/>
    <w:rsid w:val="000D6B2D"/>
    <w:rsid w:val="000D76E4"/>
    <w:rsid w:val="000E0C03"/>
    <w:rsid w:val="000E3816"/>
    <w:rsid w:val="000E4F77"/>
    <w:rsid w:val="000E567B"/>
    <w:rsid w:val="000F133B"/>
    <w:rsid w:val="000F1649"/>
    <w:rsid w:val="000F265C"/>
    <w:rsid w:val="000F2E5B"/>
    <w:rsid w:val="000F30C7"/>
    <w:rsid w:val="000F3AFA"/>
    <w:rsid w:val="000F5712"/>
    <w:rsid w:val="000F6611"/>
    <w:rsid w:val="000F7E22"/>
    <w:rsid w:val="001023D1"/>
    <w:rsid w:val="00107DCD"/>
    <w:rsid w:val="001104F3"/>
    <w:rsid w:val="00110A7D"/>
    <w:rsid w:val="00111CC2"/>
    <w:rsid w:val="00112EB1"/>
    <w:rsid w:val="00112EEB"/>
    <w:rsid w:val="001173FF"/>
    <w:rsid w:val="00117809"/>
    <w:rsid w:val="001241BD"/>
    <w:rsid w:val="0012563A"/>
    <w:rsid w:val="001264DE"/>
    <w:rsid w:val="0013118B"/>
    <w:rsid w:val="001313A7"/>
    <w:rsid w:val="0013276F"/>
    <w:rsid w:val="00135714"/>
    <w:rsid w:val="0013621E"/>
    <w:rsid w:val="0013642E"/>
    <w:rsid w:val="001418DB"/>
    <w:rsid w:val="001422C1"/>
    <w:rsid w:val="00142996"/>
    <w:rsid w:val="00142EFE"/>
    <w:rsid w:val="00151B78"/>
    <w:rsid w:val="00152170"/>
    <w:rsid w:val="00152A23"/>
    <w:rsid w:val="001547C2"/>
    <w:rsid w:val="00162CB7"/>
    <w:rsid w:val="001631C2"/>
    <w:rsid w:val="00163A23"/>
    <w:rsid w:val="00163FEF"/>
    <w:rsid w:val="001665C9"/>
    <w:rsid w:val="00166F32"/>
    <w:rsid w:val="0017003D"/>
    <w:rsid w:val="00171E5B"/>
    <w:rsid w:val="00171F94"/>
    <w:rsid w:val="00172662"/>
    <w:rsid w:val="0017475B"/>
    <w:rsid w:val="00174C7E"/>
    <w:rsid w:val="00175D4E"/>
    <w:rsid w:val="0017668A"/>
    <w:rsid w:val="001766FE"/>
    <w:rsid w:val="001771E7"/>
    <w:rsid w:val="00177B9D"/>
    <w:rsid w:val="00187BFE"/>
    <w:rsid w:val="001911FF"/>
    <w:rsid w:val="00191622"/>
    <w:rsid w:val="00192006"/>
    <w:rsid w:val="00193180"/>
    <w:rsid w:val="001956E6"/>
    <w:rsid w:val="00195DD1"/>
    <w:rsid w:val="00196792"/>
    <w:rsid w:val="001A10DC"/>
    <w:rsid w:val="001A3FBA"/>
    <w:rsid w:val="001A49EC"/>
    <w:rsid w:val="001B020C"/>
    <w:rsid w:val="001B1519"/>
    <w:rsid w:val="001B2E2D"/>
    <w:rsid w:val="001B48C6"/>
    <w:rsid w:val="001B5CD2"/>
    <w:rsid w:val="001B7668"/>
    <w:rsid w:val="001C0BEE"/>
    <w:rsid w:val="001C1DC1"/>
    <w:rsid w:val="001C1E49"/>
    <w:rsid w:val="001C208A"/>
    <w:rsid w:val="001C27C1"/>
    <w:rsid w:val="001C2A98"/>
    <w:rsid w:val="001C4D95"/>
    <w:rsid w:val="001D3D7D"/>
    <w:rsid w:val="001D3E61"/>
    <w:rsid w:val="001D3FFF"/>
    <w:rsid w:val="001D4EA7"/>
    <w:rsid w:val="001D625F"/>
    <w:rsid w:val="001D67A3"/>
    <w:rsid w:val="001D68A4"/>
    <w:rsid w:val="001D6A06"/>
    <w:rsid w:val="001D7576"/>
    <w:rsid w:val="001E0E3F"/>
    <w:rsid w:val="001E14A0"/>
    <w:rsid w:val="001E616C"/>
    <w:rsid w:val="001E7376"/>
    <w:rsid w:val="001F056D"/>
    <w:rsid w:val="001F225C"/>
    <w:rsid w:val="001F4CF4"/>
    <w:rsid w:val="001F727B"/>
    <w:rsid w:val="00201CFA"/>
    <w:rsid w:val="0020220D"/>
    <w:rsid w:val="00202448"/>
    <w:rsid w:val="00202A27"/>
    <w:rsid w:val="00202D15"/>
    <w:rsid w:val="00205B3F"/>
    <w:rsid w:val="002113F4"/>
    <w:rsid w:val="002124E1"/>
    <w:rsid w:val="00212EAE"/>
    <w:rsid w:val="00213758"/>
    <w:rsid w:val="002145C8"/>
    <w:rsid w:val="00214BEE"/>
    <w:rsid w:val="002205B8"/>
    <w:rsid w:val="00221BCA"/>
    <w:rsid w:val="00225360"/>
    <w:rsid w:val="002255B6"/>
    <w:rsid w:val="00225720"/>
    <w:rsid w:val="002259E5"/>
    <w:rsid w:val="00226140"/>
    <w:rsid w:val="002274F3"/>
    <w:rsid w:val="00230082"/>
    <w:rsid w:val="0023094C"/>
    <w:rsid w:val="00231B00"/>
    <w:rsid w:val="002331EA"/>
    <w:rsid w:val="00234BE3"/>
    <w:rsid w:val="00235A90"/>
    <w:rsid w:val="002360B8"/>
    <w:rsid w:val="00241E48"/>
    <w:rsid w:val="0024214E"/>
    <w:rsid w:val="00242623"/>
    <w:rsid w:val="00250558"/>
    <w:rsid w:val="00252014"/>
    <w:rsid w:val="002555DD"/>
    <w:rsid w:val="002563AC"/>
    <w:rsid w:val="002605D1"/>
    <w:rsid w:val="00260652"/>
    <w:rsid w:val="002608BF"/>
    <w:rsid w:val="00261F25"/>
    <w:rsid w:val="002621E8"/>
    <w:rsid w:val="002648A9"/>
    <w:rsid w:val="0026536F"/>
    <w:rsid w:val="0026553C"/>
    <w:rsid w:val="002679E6"/>
    <w:rsid w:val="00267DD5"/>
    <w:rsid w:val="00267E1F"/>
    <w:rsid w:val="002729FD"/>
    <w:rsid w:val="00274124"/>
    <w:rsid w:val="00274A0A"/>
    <w:rsid w:val="00276C0F"/>
    <w:rsid w:val="00277593"/>
    <w:rsid w:val="00277AB9"/>
    <w:rsid w:val="00280909"/>
    <w:rsid w:val="00280918"/>
    <w:rsid w:val="0028102F"/>
    <w:rsid w:val="00281618"/>
    <w:rsid w:val="00282AF6"/>
    <w:rsid w:val="0028596A"/>
    <w:rsid w:val="00287085"/>
    <w:rsid w:val="0028738F"/>
    <w:rsid w:val="00290AF9"/>
    <w:rsid w:val="00294D82"/>
    <w:rsid w:val="002967CF"/>
    <w:rsid w:val="00297788"/>
    <w:rsid w:val="002A3285"/>
    <w:rsid w:val="002A3AE9"/>
    <w:rsid w:val="002A484B"/>
    <w:rsid w:val="002A64A6"/>
    <w:rsid w:val="002A7790"/>
    <w:rsid w:val="002A79FC"/>
    <w:rsid w:val="002A7C0B"/>
    <w:rsid w:val="002B1A0B"/>
    <w:rsid w:val="002B3301"/>
    <w:rsid w:val="002B4D35"/>
    <w:rsid w:val="002C47D4"/>
    <w:rsid w:val="002C5559"/>
    <w:rsid w:val="002C6D60"/>
    <w:rsid w:val="002D0F38"/>
    <w:rsid w:val="002D6BDF"/>
    <w:rsid w:val="002D77E3"/>
    <w:rsid w:val="002E5F61"/>
    <w:rsid w:val="002E6E2C"/>
    <w:rsid w:val="002F2859"/>
    <w:rsid w:val="002F6E3C"/>
    <w:rsid w:val="0030117D"/>
    <w:rsid w:val="00301F30"/>
    <w:rsid w:val="003038FD"/>
    <w:rsid w:val="00303C87"/>
    <w:rsid w:val="00306F62"/>
    <w:rsid w:val="003108E5"/>
    <w:rsid w:val="003120CB"/>
    <w:rsid w:val="003127A3"/>
    <w:rsid w:val="003146B3"/>
    <w:rsid w:val="00320153"/>
    <w:rsid w:val="00320367"/>
    <w:rsid w:val="00322871"/>
    <w:rsid w:val="00325C9C"/>
    <w:rsid w:val="00326FB3"/>
    <w:rsid w:val="00327C7A"/>
    <w:rsid w:val="003316D4"/>
    <w:rsid w:val="00333822"/>
    <w:rsid w:val="00336715"/>
    <w:rsid w:val="00337662"/>
    <w:rsid w:val="003401EC"/>
    <w:rsid w:val="00340DFD"/>
    <w:rsid w:val="0034441F"/>
    <w:rsid w:val="00344954"/>
    <w:rsid w:val="0034518A"/>
    <w:rsid w:val="00350CD7"/>
    <w:rsid w:val="0035208C"/>
    <w:rsid w:val="003533EB"/>
    <w:rsid w:val="003558B4"/>
    <w:rsid w:val="00356B41"/>
    <w:rsid w:val="00360C17"/>
    <w:rsid w:val="003621C6"/>
    <w:rsid w:val="003622B8"/>
    <w:rsid w:val="00365C2F"/>
    <w:rsid w:val="00366B75"/>
    <w:rsid w:val="00366B76"/>
    <w:rsid w:val="00373051"/>
    <w:rsid w:val="00373B8F"/>
    <w:rsid w:val="00376D95"/>
    <w:rsid w:val="00377FBB"/>
    <w:rsid w:val="00385140"/>
    <w:rsid w:val="003926F4"/>
    <w:rsid w:val="00392F03"/>
    <w:rsid w:val="00393CC7"/>
    <w:rsid w:val="0039494C"/>
    <w:rsid w:val="003971F7"/>
    <w:rsid w:val="003A16FC"/>
    <w:rsid w:val="003A3580"/>
    <w:rsid w:val="003A4FCD"/>
    <w:rsid w:val="003A53C7"/>
    <w:rsid w:val="003A70FF"/>
    <w:rsid w:val="003B0944"/>
    <w:rsid w:val="003B1019"/>
    <w:rsid w:val="003B1593"/>
    <w:rsid w:val="003B3A5E"/>
    <w:rsid w:val="003B3D4F"/>
    <w:rsid w:val="003B4381"/>
    <w:rsid w:val="003C1043"/>
    <w:rsid w:val="003C11FE"/>
    <w:rsid w:val="003C1A30"/>
    <w:rsid w:val="003C1C5F"/>
    <w:rsid w:val="003C2607"/>
    <w:rsid w:val="003C6779"/>
    <w:rsid w:val="003C78CC"/>
    <w:rsid w:val="003D2998"/>
    <w:rsid w:val="003D2F0A"/>
    <w:rsid w:val="003D3891"/>
    <w:rsid w:val="003D54B2"/>
    <w:rsid w:val="003D5D84"/>
    <w:rsid w:val="003D5E4D"/>
    <w:rsid w:val="003D60A0"/>
    <w:rsid w:val="003E0AC4"/>
    <w:rsid w:val="003E0F4F"/>
    <w:rsid w:val="003E18AC"/>
    <w:rsid w:val="003E20D0"/>
    <w:rsid w:val="003E210B"/>
    <w:rsid w:val="003E2A12"/>
    <w:rsid w:val="003E3384"/>
    <w:rsid w:val="003E3CA4"/>
    <w:rsid w:val="003E548E"/>
    <w:rsid w:val="003E6F7A"/>
    <w:rsid w:val="003E7E40"/>
    <w:rsid w:val="003F05BF"/>
    <w:rsid w:val="003F2B41"/>
    <w:rsid w:val="00402F47"/>
    <w:rsid w:val="00407EC8"/>
    <w:rsid w:val="0041110A"/>
    <w:rsid w:val="00411624"/>
    <w:rsid w:val="004148E1"/>
    <w:rsid w:val="00414CFA"/>
    <w:rsid w:val="00415EC0"/>
    <w:rsid w:val="00420BE9"/>
    <w:rsid w:val="0042351E"/>
    <w:rsid w:val="00423AD8"/>
    <w:rsid w:val="00423FDD"/>
    <w:rsid w:val="004247E4"/>
    <w:rsid w:val="00424C85"/>
    <w:rsid w:val="004250F7"/>
    <w:rsid w:val="00425321"/>
    <w:rsid w:val="004260BD"/>
    <w:rsid w:val="00426270"/>
    <w:rsid w:val="0043012F"/>
    <w:rsid w:val="00430C3F"/>
    <w:rsid w:val="00430F1F"/>
    <w:rsid w:val="00431FB1"/>
    <w:rsid w:val="00432041"/>
    <w:rsid w:val="004326EA"/>
    <w:rsid w:val="00433AAB"/>
    <w:rsid w:val="004352E2"/>
    <w:rsid w:val="00436F91"/>
    <w:rsid w:val="0044434C"/>
    <w:rsid w:val="0044456B"/>
    <w:rsid w:val="004445E5"/>
    <w:rsid w:val="00447BD1"/>
    <w:rsid w:val="004507F3"/>
    <w:rsid w:val="00450A97"/>
    <w:rsid w:val="00450AF4"/>
    <w:rsid w:val="00454849"/>
    <w:rsid w:val="00455A43"/>
    <w:rsid w:val="00456A57"/>
    <w:rsid w:val="004607DE"/>
    <w:rsid w:val="004671C7"/>
    <w:rsid w:val="00471A37"/>
    <w:rsid w:val="00472E45"/>
    <w:rsid w:val="00472F4D"/>
    <w:rsid w:val="004730BF"/>
    <w:rsid w:val="004738F1"/>
    <w:rsid w:val="00474DCB"/>
    <w:rsid w:val="0047535C"/>
    <w:rsid w:val="004762F6"/>
    <w:rsid w:val="00485870"/>
    <w:rsid w:val="00485FE8"/>
    <w:rsid w:val="0048794A"/>
    <w:rsid w:val="00487F37"/>
    <w:rsid w:val="0049038E"/>
    <w:rsid w:val="00492473"/>
    <w:rsid w:val="004927A2"/>
    <w:rsid w:val="00492EB5"/>
    <w:rsid w:val="00493EE4"/>
    <w:rsid w:val="00494F77"/>
    <w:rsid w:val="00497721"/>
    <w:rsid w:val="004A0229"/>
    <w:rsid w:val="004A21E0"/>
    <w:rsid w:val="004A2523"/>
    <w:rsid w:val="004A35D2"/>
    <w:rsid w:val="004A4A8F"/>
    <w:rsid w:val="004A55D7"/>
    <w:rsid w:val="004A71E4"/>
    <w:rsid w:val="004B0201"/>
    <w:rsid w:val="004B2F00"/>
    <w:rsid w:val="004B4700"/>
    <w:rsid w:val="004B64A6"/>
    <w:rsid w:val="004B67C7"/>
    <w:rsid w:val="004B6E31"/>
    <w:rsid w:val="004B77E5"/>
    <w:rsid w:val="004B7C6B"/>
    <w:rsid w:val="004B7CC2"/>
    <w:rsid w:val="004C001A"/>
    <w:rsid w:val="004C05A8"/>
    <w:rsid w:val="004C1D66"/>
    <w:rsid w:val="004C31D7"/>
    <w:rsid w:val="004C394B"/>
    <w:rsid w:val="004C4AD2"/>
    <w:rsid w:val="004C6981"/>
    <w:rsid w:val="004D1F21"/>
    <w:rsid w:val="004D268C"/>
    <w:rsid w:val="004D59D8"/>
    <w:rsid w:val="004D5DA1"/>
    <w:rsid w:val="004D67FE"/>
    <w:rsid w:val="004D79AB"/>
    <w:rsid w:val="004E150F"/>
    <w:rsid w:val="004E1DCA"/>
    <w:rsid w:val="004E1F92"/>
    <w:rsid w:val="004E23A1"/>
    <w:rsid w:val="004E3489"/>
    <w:rsid w:val="004E358A"/>
    <w:rsid w:val="004E3AFA"/>
    <w:rsid w:val="004E4281"/>
    <w:rsid w:val="004E6588"/>
    <w:rsid w:val="004E79F9"/>
    <w:rsid w:val="004F2742"/>
    <w:rsid w:val="004F49AA"/>
    <w:rsid w:val="004F7279"/>
    <w:rsid w:val="00500B26"/>
    <w:rsid w:val="00502A0A"/>
    <w:rsid w:val="00505D00"/>
    <w:rsid w:val="00507C50"/>
    <w:rsid w:val="005132BA"/>
    <w:rsid w:val="0051432F"/>
    <w:rsid w:val="00514369"/>
    <w:rsid w:val="00514D40"/>
    <w:rsid w:val="0051678B"/>
    <w:rsid w:val="00516CE2"/>
    <w:rsid w:val="00517C3A"/>
    <w:rsid w:val="00520C21"/>
    <w:rsid w:val="00521C81"/>
    <w:rsid w:val="00526790"/>
    <w:rsid w:val="00527BF4"/>
    <w:rsid w:val="005324BE"/>
    <w:rsid w:val="00534F6C"/>
    <w:rsid w:val="00535994"/>
    <w:rsid w:val="0053646D"/>
    <w:rsid w:val="005372BC"/>
    <w:rsid w:val="00540AAD"/>
    <w:rsid w:val="0054213E"/>
    <w:rsid w:val="00543EC1"/>
    <w:rsid w:val="00546458"/>
    <w:rsid w:val="00547630"/>
    <w:rsid w:val="005502B9"/>
    <w:rsid w:val="0055087C"/>
    <w:rsid w:val="00553413"/>
    <w:rsid w:val="0055348C"/>
    <w:rsid w:val="005536DE"/>
    <w:rsid w:val="00555983"/>
    <w:rsid w:val="00560E31"/>
    <w:rsid w:val="00561500"/>
    <w:rsid w:val="00561BDA"/>
    <w:rsid w:val="00562019"/>
    <w:rsid w:val="0056391C"/>
    <w:rsid w:val="00573691"/>
    <w:rsid w:val="00576B4B"/>
    <w:rsid w:val="00581B23"/>
    <w:rsid w:val="0058219C"/>
    <w:rsid w:val="00585D76"/>
    <w:rsid w:val="0058707F"/>
    <w:rsid w:val="00591DBD"/>
    <w:rsid w:val="005931FE"/>
    <w:rsid w:val="00595403"/>
    <w:rsid w:val="00596D94"/>
    <w:rsid w:val="005A0028"/>
    <w:rsid w:val="005A0177"/>
    <w:rsid w:val="005A0ACC"/>
    <w:rsid w:val="005A3B8E"/>
    <w:rsid w:val="005A518A"/>
    <w:rsid w:val="005A5B65"/>
    <w:rsid w:val="005A6200"/>
    <w:rsid w:val="005B0072"/>
    <w:rsid w:val="005B0732"/>
    <w:rsid w:val="005B0884"/>
    <w:rsid w:val="005B23B6"/>
    <w:rsid w:val="005B2A6E"/>
    <w:rsid w:val="005B38A0"/>
    <w:rsid w:val="005B491C"/>
    <w:rsid w:val="005B4DBF"/>
    <w:rsid w:val="005B5DE2"/>
    <w:rsid w:val="005B674C"/>
    <w:rsid w:val="005C0884"/>
    <w:rsid w:val="005C1D4F"/>
    <w:rsid w:val="005C24F2"/>
    <w:rsid w:val="005C67F3"/>
    <w:rsid w:val="005C7561"/>
    <w:rsid w:val="005D1E57"/>
    <w:rsid w:val="005D2F57"/>
    <w:rsid w:val="005D34F6"/>
    <w:rsid w:val="005D4F1A"/>
    <w:rsid w:val="005D7BD6"/>
    <w:rsid w:val="005E051E"/>
    <w:rsid w:val="005E1884"/>
    <w:rsid w:val="005E19F9"/>
    <w:rsid w:val="005E1E60"/>
    <w:rsid w:val="005E2BD4"/>
    <w:rsid w:val="005E2EAF"/>
    <w:rsid w:val="005E5953"/>
    <w:rsid w:val="005F1984"/>
    <w:rsid w:val="005F373A"/>
    <w:rsid w:val="005F4F87"/>
    <w:rsid w:val="005F5CB7"/>
    <w:rsid w:val="005F6B0E"/>
    <w:rsid w:val="005F760E"/>
    <w:rsid w:val="005F7B1D"/>
    <w:rsid w:val="00600B82"/>
    <w:rsid w:val="0060222A"/>
    <w:rsid w:val="00603CCD"/>
    <w:rsid w:val="006070C4"/>
    <w:rsid w:val="00610C21"/>
    <w:rsid w:val="00611907"/>
    <w:rsid w:val="00613116"/>
    <w:rsid w:val="00617982"/>
    <w:rsid w:val="006202A6"/>
    <w:rsid w:val="0062054B"/>
    <w:rsid w:val="00621C4E"/>
    <w:rsid w:val="00623977"/>
    <w:rsid w:val="00624EAE"/>
    <w:rsid w:val="006273D7"/>
    <w:rsid w:val="00627503"/>
    <w:rsid w:val="006305D7"/>
    <w:rsid w:val="006309CD"/>
    <w:rsid w:val="00632BD2"/>
    <w:rsid w:val="00632F63"/>
    <w:rsid w:val="00633A01"/>
    <w:rsid w:val="00633B97"/>
    <w:rsid w:val="006340A2"/>
    <w:rsid w:val="006341F7"/>
    <w:rsid w:val="00634585"/>
    <w:rsid w:val="00635014"/>
    <w:rsid w:val="006369CE"/>
    <w:rsid w:val="006411CA"/>
    <w:rsid w:val="0064605E"/>
    <w:rsid w:val="0064796B"/>
    <w:rsid w:val="006509D6"/>
    <w:rsid w:val="00654F7E"/>
    <w:rsid w:val="0065622D"/>
    <w:rsid w:val="006567A1"/>
    <w:rsid w:val="00656E13"/>
    <w:rsid w:val="006609A8"/>
    <w:rsid w:val="006619C8"/>
    <w:rsid w:val="00663050"/>
    <w:rsid w:val="006642B2"/>
    <w:rsid w:val="00664BE2"/>
    <w:rsid w:val="006664FD"/>
    <w:rsid w:val="00671710"/>
    <w:rsid w:val="00673414"/>
    <w:rsid w:val="00676079"/>
    <w:rsid w:val="00676ECD"/>
    <w:rsid w:val="00677D0A"/>
    <w:rsid w:val="006812E4"/>
    <w:rsid w:val="0068185F"/>
    <w:rsid w:val="006831B9"/>
    <w:rsid w:val="00690EF0"/>
    <w:rsid w:val="00694083"/>
    <w:rsid w:val="0069728C"/>
    <w:rsid w:val="006A01CF"/>
    <w:rsid w:val="006A60DD"/>
    <w:rsid w:val="006A7F74"/>
    <w:rsid w:val="006B002D"/>
    <w:rsid w:val="006B0679"/>
    <w:rsid w:val="006B074C"/>
    <w:rsid w:val="006B3B84"/>
    <w:rsid w:val="006B4E7C"/>
    <w:rsid w:val="006B5D8C"/>
    <w:rsid w:val="006B72D4"/>
    <w:rsid w:val="006C11CC"/>
    <w:rsid w:val="006C1AEB"/>
    <w:rsid w:val="006C25F9"/>
    <w:rsid w:val="006C419C"/>
    <w:rsid w:val="006C57FE"/>
    <w:rsid w:val="006C668E"/>
    <w:rsid w:val="006C6FEF"/>
    <w:rsid w:val="006D0B8A"/>
    <w:rsid w:val="006D0F36"/>
    <w:rsid w:val="006D251C"/>
    <w:rsid w:val="006D4CC1"/>
    <w:rsid w:val="006D64AB"/>
    <w:rsid w:val="006D65DD"/>
    <w:rsid w:val="006E08CD"/>
    <w:rsid w:val="006E1171"/>
    <w:rsid w:val="006E1769"/>
    <w:rsid w:val="006E48FF"/>
    <w:rsid w:val="006E4B63"/>
    <w:rsid w:val="006F06E4"/>
    <w:rsid w:val="006F0BC9"/>
    <w:rsid w:val="006F6237"/>
    <w:rsid w:val="006F7557"/>
    <w:rsid w:val="006F7B41"/>
    <w:rsid w:val="007022A5"/>
    <w:rsid w:val="00702B5D"/>
    <w:rsid w:val="00703ED2"/>
    <w:rsid w:val="00707752"/>
    <w:rsid w:val="00707B8D"/>
    <w:rsid w:val="00711F0C"/>
    <w:rsid w:val="00712CF9"/>
    <w:rsid w:val="00713636"/>
    <w:rsid w:val="00714940"/>
    <w:rsid w:val="00714B8C"/>
    <w:rsid w:val="0071675D"/>
    <w:rsid w:val="00716BBC"/>
    <w:rsid w:val="00717736"/>
    <w:rsid w:val="00724F25"/>
    <w:rsid w:val="0072776A"/>
    <w:rsid w:val="00732B47"/>
    <w:rsid w:val="00735CF5"/>
    <w:rsid w:val="00737911"/>
    <w:rsid w:val="0074063A"/>
    <w:rsid w:val="00742AA4"/>
    <w:rsid w:val="00743BA1"/>
    <w:rsid w:val="00745F1E"/>
    <w:rsid w:val="00747BD4"/>
    <w:rsid w:val="00750006"/>
    <w:rsid w:val="007502C7"/>
    <w:rsid w:val="007515FE"/>
    <w:rsid w:val="0075191E"/>
    <w:rsid w:val="007535D9"/>
    <w:rsid w:val="00754BFE"/>
    <w:rsid w:val="007571E2"/>
    <w:rsid w:val="00757C5F"/>
    <w:rsid w:val="007601D0"/>
    <w:rsid w:val="007603BB"/>
    <w:rsid w:val="007605C2"/>
    <w:rsid w:val="00760AF1"/>
    <w:rsid w:val="0076109D"/>
    <w:rsid w:val="0076463C"/>
    <w:rsid w:val="00764B10"/>
    <w:rsid w:val="00767107"/>
    <w:rsid w:val="007675F7"/>
    <w:rsid w:val="0077344E"/>
    <w:rsid w:val="00773540"/>
    <w:rsid w:val="00773617"/>
    <w:rsid w:val="00773BFD"/>
    <w:rsid w:val="007743B3"/>
    <w:rsid w:val="00774490"/>
    <w:rsid w:val="00774F8A"/>
    <w:rsid w:val="00777770"/>
    <w:rsid w:val="00780F01"/>
    <w:rsid w:val="007819FF"/>
    <w:rsid w:val="0078307E"/>
    <w:rsid w:val="0078360C"/>
    <w:rsid w:val="00784A4C"/>
    <w:rsid w:val="00784AE9"/>
    <w:rsid w:val="00784BC6"/>
    <w:rsid w:val="0078523D"/>
    <w:rsid w:val="007905F2"/>
    <w:rsid w:val="00790E5C"/>
    <w:rsid w:val="00791E16"/>
    <w:rsid w:val="007931DF"/>
    <w:rsid w:val="007A0172"/>
    <w:rsid w:val="007A12E3"/>
    <w:rsid w:val="007A1804"/>
    <w:rsid w:val="007A2268"/>
    <w:rsid w:val="007A2511"/>
    <w:rsid w:val="007A260E"/>
    <w:rsid w:val="007A4D4C"/>
    <w:rsid w:val="007A4DD6"/>
    <w:rsid w:val="007A5CB9"/>
    <w:rsid w:val="007A6126"/>
    <w:rsid w:val="007B20AE"/>
    <w:rsid w:val="007B6B07"/>
    <w:rsid w:val="007B6D43"/>
    <w:rsid w:val="007B749A"/>
    <w:rsid w:val="007B7C6E"/>
    <w:rsid w:val="007C1558"/>
    <w:rsid w:val="007C2A60"/>
    <w:rsid w:val="007C3544"/>
    <w:rsid w:val="007C3EA0"/>
    <w:rsid w:val="007C56E7"/>
    <w:rsid w:val="007D1E70"/>
    <w:rsid w:val="007D276F"/>
    <w:rsid w:val="007D44D7"/>
    <w:rsid w:val="007D4947"/>
    <w:rsid w:val="007D52FB"/>
    <w:rsid w:val="007D5676"/>
    <w:rsid w:val="007D621A"/>
    <w:rsid w:val="007E058A"/>
    <w:rsid w:val="007E133A"/>
    <w:rsid w:val="007E2887"/>
    <w:rsid w:val="007E3CFF"/>
    <w:rsid w:val="007E5278"/>
    <w:rsid w:val="007E749C"/>
    <w:rsid w:val="007F1B5C"/>
    <w:rsid w:val="007F445B"/>
    <w:rsid w:val="007F62CB"/>
    <w:rsid w:val="007F66CA"/>
    <w:rsid w:val="007F7D70"/>
    <w:rsid w:val="00801257"/>
    <w:rsid w:val="00801507"/>
    <w:rsid w:val="0080261B"/>
    <w:rsid w:val="00803936"/>
    <w:rsid w:val="00803B0A"/>
    <w:rsid w:val="00804DED"/>
    <w:rsid w:val="00805B96"/>
    <w:rsid w:val="00807CDD"/>
    <w:rsid w:val="008105BE"/>
    <w:rsid w:val="0081128F"/>
    <w:rsid w:val="008115A5"/>
    <w:rsid w:val="00811D46"/>
    <w:rsid w:val="0081415D"/>
    <w:rsid w:val="00820229"/>
    <w:rsid w:val="008222AB"/>
    <w:rsid w:val="00822448"/>
    <w:rsid w:val="00822ABE"/>
    <w:rsid w:val="008244D1"/>
    <w:rsid w:val="00826087"/>
    <w:rsid w:val="00827F51"/>
    <w:rsid w:val="0083104E"/>
    <w:rsid w:val="008343BE"/>
    <w:rsid w:val="00836535"/>
    <w:rsid w:val="00840FB4"/>
    <w:rsid w:val="008410B2"/>
    <w:rsid w:val="00846D75"/>
    <w:rsid w:val="008500A0"/>
    <w:rsid w:val="0085064D"/>
    <w:rsid w:val="008524E5"/>
    <w:rsid w:val="0085351C"/>
    <w:rsid w:val="0085435A"/>
    <w:rsid w:val="008549CA"/>
    <w:rsid w:val="008556C3"/>
    <w:rsid w:val="0085687C"/>
    <w:rsid w:val="0086176E"/>
    <w:rsid w:val="00863AD5"/>
    <w:rsid w:val="0086491E"/>
    <w:rsid w:val="008706C5"/>
    <w:rsid w:val="00870F22"/>
    <w:rsid w:val="00872614"/>
    <w:rsid w:val="00873521"/>
    <w:rsid w:val="00873707"/>
    <w:rsid w:val="00874B20"/>
    <w:rsid w:val="008757C6"/>
    <w:rsid w:val="008763E1"/>
    <w:rsid w:val="0087775C"/>
    <w:rsid w:val="00877EC8"/>
    <w:rsid w:val="008803F2"/>
    <w:rsid w:val="00880F36"/>
    <w:rsid w:val="0088406B"/>
    <w:rsid w:val="00885530"/>
    <w:rsid w:val="008906C1"/>
    <w:rsid w:val="008910D1"/>
    <w:rsid w:val="0089296C"/>
    <w:rsid w:val="00896ABD"/>
    <w:rsid w:val="008974EF"/>
    <w:rsid w:val="00897AB6"/>
    <w:rsid w:val="00897C95"/>
    <w:rsid w:val="008A04DF"/>
    <w:rsid w:val="008A3380"/>
    <w:rsid w:val="008A521A"/>
    <w:rsid w:val="008A582D"/>
    <w:rsid w:val="008A7A9C"/>
    <w:rsid w:val="008B02CA"/>
    <w:rsid w:val="008B0611"/>
    <w:rsid w:val="008B06BC"/>
    <w:rsid w:val="008B0C5E"/>
    <w:rsid w:val="008B0CE1"/>
    <w:rsid w:val="008B202A"/>
    <w:rsid w:val="008B5218"/>
    <w:rsid w:val="008B7102"/>
    <w:rsid w:val="008B7879"/>
    <w:rsid w:val="008B7A63"/>
    <w:rsid w:val="008C3B7D"/>
    <w:rsid w:val="008C5A6E"/>
    <w:rsid w:val="008D0F90"/>
    <w:rsid w:val="008D2B5B"/>
    <w:rsid w:val="008D3715"/>
    <w:rsid w:val="008D3CB1"/>
    <w:rsid w:val="008D45D8"/>
    <w:rsid w:val="008D5465"/>
    <w:rsid w:val="008D5E61"/>
    <w:rsid w:val="008D68BB"/>
    <w:rsid w:val="008D7EB7"/>
    <w:rsid w:val="008D7EC5"/>
    <w:rsid w:val="008E1A7A"/>
    <w:rsid w:val="008E214E"/>
    <w:rsid w:val="008E3684"/>
    <w:rsid w:val="008E3782"/>
    <w:rsid w:val="008E57F5"/>
    <w:rsid w:val="008E74EC"/>
    <w:rsid w:val="008E7606"/>
    <w:rsid w:val="008F1381"/>
    <w:rsid w:val="008F1DAA"/>
    <w:rsid w:val="008F353A"/>
    <w:rsid w:val="008F3EBD"/>
    <w:rsid w:val="008F5FDD"/>
    <w:rsid w:val="008F60B2"/>
    <w:rsid w:val="008F60E8"/>
    <w:rsid w:val="008F6604"/>
    <w:rsid w:val="008F67C5"/>
    <w:rsid w:val="008F7C41"/>
    <w:rsid w:val="008F7EF4"/>
    <w:rsid w:val="009031E2"/>
    <w:rsid w:val="009121F0"/>
    <w:rsid w:val="0091276C"/>
    <w:rsid w:val="00915454"/>
    <w:rsid w:val="009165AC"/>
    <w:rsid w:val="00916FFC"/>
    <w:rsid w:val="00917604"/>
    <w:rsid w:val="0092053F"/>
    <w:rsid w:val="0092340A"/>
    <w:rsid w:val="009259F5"/>
    <w:rsid w:val="00927662"/>
    <w:rsid w:val="009313D9"/>
    <w:rsid w:val="0093217B"/>
    <w:rsid w:val="009326AD"/>
    <w:rsid w:val="00934B6E"/>
    <w:rsid w:val="00934CD4"/>
    <w:rsid w:val="00934E2E"/>
    <w:rsid w:val="00935B7F"/>
    <w:rsid w:val="00937003"/>
    <w:rsid w:val="00941293"/>
    <w:rsid w:val="00944622"/>
    <w:rsid w:val="00946372"/>
    <w:rsid w:val="00946E8B"/>
    <w:rsid w:val="00950C17"/>
    <w:rsid w:val="00951FAF"/>
    <w:rsid w:val="00954740"/>
    <w:rsid w:val="00955AE5"/>
    <w:rsid w:val="00957D1C"/>
    <w:rsid w:val="00962E71"/>
    <w:rsid w:val="009631F8"/>
    <w:rsid w:val="00963ABC"/>
    <w:rsid w:val="00964D2E"/>
    <w:rsid w:val="00965D21"/>
    <w:rsid w:val="00967764"/>
    <w:rsid w:val="009678D6"/>
    <w:rsid w:val="00970B0E"/>
    <w:rsid w:val="00970BB9"/>
    <w:rsid w:val="009726EE"/>
    <w:rsid w:val="00972CDE"/>
    <w:rsid w:val="009733DD"/>
    <w:rsid w:val="00975573"/>
    <w:rsid w:val="00975892"/>
    <w:rsid w:val="00976D03"/>
    <w:rsid w:val="00977B30"/>
    <w:rsid w:val="00982E0D"/>
    <w:rsid w:val="00982F41"/>
    <w:rsid w:val="00985090"/>
    <w:rsid w:val="00985AA9"/>
    <w:rsid w:val="00987710"/>
    <w:rsid w:val="009904AB"/>
    <w:rsid w:val="00990B62"/>
    <w:rsid w:val="00995688"/>
    <w:rsid w:val="009958A6"/>
    <w:rsid w:val="00996456"/>
    <w:rsid w:val="00997098"/>
    <w:rsid w:val="009A001D"/>
    <w:rsid w:val="009A04F5"/>
    <w:rsid w:val="009A10AC"/>
    <w:rsid w:val="009A15EF"/>
    <w:rsid w:val="009A38A5"/>
    <w:rsid w:val="009A5B73"/>
    <w:rsid w:val="009A62AE"/>
    <w:rsid w:val="009B097C"/>
    <w:rsid w:val="009B118B"/>
    <w:rsid w:val="009B1737"/>
    <w:rsid w:val="009B299B"/>
    <w:rsid w:val="009B2FEC"/>
    <w:rsid w:val="009B3D4B"/>
    <w:rsid w:val="009B469A"/>
    <w:rsid w:val="009B5B99"/>
    <w:rsid w:val="009B6EFC"/>
    <w:rsid w:val="009C09F4"/>
    <w:rsid w:val="009C1FD0"/>
    <w:rsid w:val="009C2B5A"/>
    <w:rsid w:val="009C2DF8"/>
    <w:rsid w:val="009C31BF"/>
    <w:rsid w:val="009C4EAD"/>
    <w:rsid w:val="009C68B7"/>
    <w:rsid w:val="009D0834"/>
    <w:rsid w:val="009D0A1E"/>
    <w:rsid w:val="009D0F33"/>
    <w:rsid w:val="009D2AC1"/>
    <w:rsid w:val="009D2AE3"/>
    <w:rsid w:val="009D2F68"/>
    <w:rsid w:val="009D33CE"/>
    <w:rsid w:val="009D52BC"/>
    <w:rsid w:val="009D7D0A"/>
    <w:rsid w:val="009E09D9"/>
    <w:rsid w:val="009E108B"/>
    <w:rsid w:val="009E1A22"/>
    <w:rsid w:val="009E3E0B"/>
    <w:rsid w:val="009E591D"/>
    <w:rsid w:val="009E6AA5"/>
    <w:rsid w:val="009F01B1"/>
    <w:rsid w:val="009F0DBB"/>
    <w:rsid w:val="009F1D22"/>
    <w:rsid w:val="009F3887"/>
    <w:rsid w:val="009F47D0"/>
    <w:rsid w:val="009F5897"/>
    <w:rsid w:val="009F5CF6"/>
    <w:rsid w:val="009F644B"/>
    <w:rsid w:val="009F659A"/>
    <w:rsid w:val="009F732B"/>
    <w:rsid w:val="009F7EE8"/>
    <w:rsid w:val="00A01FE0"/>
    <w:rsid w:val="00A03FF4"/>
    <w:rsid w:val="00A06945"/>
    <w:rsid w:val="00A10656"/>
    <w:rsid w:val="00A113C0"/>
    <w:rsid w:val="00A12FA6"/>
    <w:rsid w:val="00A1339B"/>
    <w:rsid w:val="00A1353B"/>
    <w:rsid w:val="00A1380C"/>
    <w:rsid w:val="00A14ABA"/>
    <w:rsid w:val="00A23280"/>
    <w:rsid w:val="00A24CB6"/>
    <w:rsid w:val="00A2513F"/>
    <w:rsid w:val="00A264AA"/>
    <w:rsid w:val="00A26C6D"/>
    <w:rsid w:val="00A26CD2"/>
    <w:rsid w:val="00A27667"/>
    <w:rsid w:val="00A32979"/>
    <w:rsid w:val="00A34A67"/>
    <w:rsid w:val="00A356DD"/>
    <w:rsid w:val="00A37462"/>
    <w:rsid w:val="00A44221"/>
    <w:rsid w:val="00A459E1"/>
    <w:rsid w:val="00A46AC4"/>
    <w:rsid w:val="00A51A9D"/>
    <w:rsid w:val="00A52296"/>
    <w:rsid w:val="00A5395A"/>
    <w:rsid w:val="00A547A7"/>
    <w:rsid w:val="00A55598"/>
    <w:rsid w:val="00A55661"/>
    <w:rsid w:val="00A55F18"/>
    <w:rsid w:val="00A61B70"/>
    <w:rsid w:val="00A61FA8"/>
    <w:rsid w:val="00A637F4"/>
    <w:rsid w:val="00A63DE9"/>
    <w:rsid w:val="00A64DF2"/>
    <w:rsid w:val="00A65485"/>
    <w:rsid w:val="00A669CF"/>
    <w:rsid w:val="00A66E05"/>
    <w:rsid w:val="00A70753"/>
    <w:rsid w:val="00A712D2"/>
    <w:rsid w:val="00A712F4"/>
    <w:rsid w:val="00A73A24"/>
    <w:rsid w:val="00A7587D"/>
    <w:rsid w:val="00A80B9A"/>
    <w:rsid w:val="00A82C8A"/>
    <w:rsid w:val="00A8346B"/>
    <w:rsid w:val="00A841A4"/>
    <w:rsid w:val="00A852FF"/>
    <w:rsid w:val="00A85F6F"/>
    <w:rsid w:val="00A87337"/>
    <w:rsid w:val="00A90C97"/>
    <w:rsid w:val="00A9109A"/>
    <w:rsid w:val="00A91310"/>
    <w:rsid w:val="00A92DDC"/>
    <w:rsid w:val="00A9488B"/>
    <w:rsid w:val="00A960C8"/>
    <w:rsid w:val="00A96492"/>
    <w:rsid w:val="00A96604"/>
    <w:rsid w:val="00A97916"/>
    <w:rsid w:val="00AA03DF"/>
    <w:rsid w:val="00AA1B4F"/>
    <w:rsid w:val="00AA21D8"/>
    <w:rsid w:val="00AA271A"/>
    <w:rsid w:val="00AA3266"/>
    <w:rsid w:val="00AA3270"/>
    <w:rsid w:val="00AA54F3"/>
    <w:rsid w:val="00AA6B43"/>
    <w:rsid w:val="00AA720D"/>
    <w:rsid w:val="00AB367A"/>
    <w:rsid w:val="00AC01D1"/>
    <w:rsid w:val="00AC0AB2"/>
    <w:rsid w:val="00AC0E9F"/>
    <w:rsid w:val="00AC3B00"/>
    <w:rsid w:val="00AC3DAF"/>
    <w:rsid w:val="00AC52A5"/>
    <w:rsid w:val="00AC6EFD"/>
    <w:rsid w:val="00AC7151"/>
    <w:rsid w:val="00AC7500"/>
    <w:rsid w:val="00AD0382"/>
    <w:rsid w:val="00AD11B8"/>
    <w:rsid w:val="00AD36EA"/>
    <w:rsid w:val="00AD41CF"/>
    <w:rsid w:val="00AD460A"/>
    <w:rsid w:val="00AD500B"/>
    <w:rsid w:val="00AD6A05"/>
    <w:rsid w:val="00AD7B9A"/>
    <w:rsid w:val="00AE118B"/>
    <w:rsid w:val="00AE272B"/>
    <w:rsid w:val="00AE3E3A"/>
    <w:rsid w:val="00AE4A96"/>
    <w:rsid w:val="00AE528C"/>
    <w:rsid w:val="00AE77B4"/>
    <w:rsid w:val="00AE7C1A"/>
    <w:rsid w:val="00AE7DF8"/>
    <w:rsid w:val="00AF07CA"/>
    <w:rsid w:val="00AF0D9C"/>
    <w:rsid w:val="00AF13AB"/>
    <w:rsid w:val="00AF1C86"/>
    <w:rsid w:val="00AF1D36"/>
    <w:rsid w:val="00AF280B"/>
    <w:rsid w:val="00AF5E2D"/>
    <w:rsid w:val="00AF5F75"/>
    <w:rsid w:val="00AF6001"/>
    <w:rsid w:val="00B01A16"/>
    <w:rsid w:val="00B0667F"/>
    <w:rsid w:val="00B07F45"/>
    <w:rsid w:val="00B1021A"/>
    <w:rsid w:val="00B1481A"/>
    <w:rsid w:val="00B15A1F"/>
    <w:rsid w:val="00B15FE9"/>
    <w:rsid w:val="00B2148A"/>
    <w:rsid w:val="00B220C2"/>
    <w:rsid w:val="00B25B32"/>
    <w:rsid w:val="00B32616"/>
    <w:rsid w:val="00B33B29"/>
    <w:rsid w:val="00B33C00"/>
    <w:rsid w:val="00B363DC"/>
    <w:rsid w:val="00B36C42"/>
    <w:rsid w:val="00B42EA7"/>
    <w:rsid w:val="00B503D3"/>
    <w:rsid w:val="00B51845"/>
    <w:rsid w:val="00B51923"/>
    <w:rsid w:val="00B5337C"/>
    <w:rsid w:val="00B53FDE"/>
    <w:rsid w:val="00B54170"/>
    <w:rsid w:val="00B56397"/>
    <w:rsid w:val="00B571DA"/>
    <w:rsid w:val="00B60015"/>
    <w:rsid w:val="00B6027B"/>
    <w:rsid w:val="00B62885"/>
    <w:rsid w:val="00B636C8"/>
    <w:rsid w:val="00B65EDB"/>
    <w:rsid w:val="00B660F8"/>
    <w:rsid w:val="00B67AFF"/>
    <w:rsid w:val="00B70B59"/>
    <w:rsid w:val="00B71041"/>
    <w:rsid w:val="00B73657"/>
    <w:rsid w:val="00B739B3"/>
    <w:rsid w:val="00B7430B"/>
    <w:rsid w:val="00B770F5"/>
    <w:rsid w:val="00B81B15"/>
    <w:rsid w:val="00B85797"/>
    <w:rsid w:val="00B85D0F"/>
    <w:rsid w:val="00B8735C"/>
    <w:rsid w:val="00B909D0"/>
    <w:rsid w:val="00B915AE"/>
    <w:rsid w:val="00B93CDA"/>
    <w:rsid w:val="00B94444"/>
    <w:rsid w:val="00B957A4"/>
    <w:rsid w:val="00B976E1"/>
    <w:rsid w:val="00BA1535"/>
    <w:rsid w:val="00BA1735"/>
    <w:rsid w:val="00BA1761"/>
    <w:rsid w:val="00BA19FA"/>
    <w:rsid w:val="00BA4288"/>
    <w:rsid w:val="00BA6C2F"/>
    <w:rsid w:val="00BB0902"/>
    <w:rsid w:val="00BB1F9C"/>
    <w:rsid w:val="00BB2459"/>
    <w:rsid w:val="00BB2568"/>
    <w:rsid w:val="00BB48E5"/>
    <w:rsid w:val="00BB5607"/>
    <w:rsid w:val="00BB5ACA"/>
    <w:rsid w:val="00BB5BFE"/>
    <w:rsid w:val="00BB627F"/>
    <w:rsid w:val="00BC0A39"/>
    <w:rsid w:val="00BC0C17"/>
    <w:rsid w:val="00BC3823"/>
    <w:rsid w:val="00BC41D3"/>
    <w:rsid w:val="00BC51DA"/>
    <w:rsid w:val="00BC5841"/>
    <w:rsid w:val="00BC63DF"/>
    <w:rsid w:val="00BC7249"/>
    <w:rsid w:val="00BD0E3C"/>
    <w:rsid w:val="00BD2EF0"/>
    <w:rsid w:val="00BD2F64"/>
    <w:rsid w:val="00BD449B"/>
    <w:rsid w:val="00BD60B4"/>
    <w:rsid w:val="00BD796B"/>
    <w:rsid w:val="00BE40C0"/>
    <w:rsid w:val="00BE5F4A"/>
    <w:rsid w:val="00BE75B8"/>
    <w:rsid w:val="00BE79C4"/>
    <w:rsid w:val="00BE7AEF"/>
    <w:rsid w:val="00BF09B0"/>
    <w:rsid w:val="00BF1169"/>
    <w:rsid w:val="00BF1544"/>
    <w:rsid w:val="00BF1B53"/>
    <w:rsid w:val="00BF246D"/>
    <w:rsid w:val="00BF2682"/>
    <w:rsid w:val="00C004CD"/>
    <w:rsid w:val="00C00EC5"/>
    <w:rsid w:val="00C01590"/>
    <w:rsid w:val="00C02B6B"/>
    <w:rsid w:val="00C041E8"/>
    <w:rsid w:val="00C04EDA"/>
    <w:rsid w:val="00C054EC"/>
    <w:rsid w:val="00C059AE"/>
    <w:rsid w:val="00C05DFD"/>
    <w:rsid w:val="00C061D5"/>
    <w:rsid w:val="00C06F06"/>
    <w:rsid w:val="00C1077F"/>
    <w:rsid w:val="00C11157"/>
    <w:rsid w:val="00C13B7F"/>
    <w:rsid w:val="00C14AC6"/>
    <w:rsid w:val="00C20FAD"/>
    <w:rsid w:val="00C21465"/>
    <w:rsid w:val="00C2375F"/>
    <w:rsid w:val="00C247CB"/>
    <w:rsid w:val="00C30B27"/>
    <w:rsid w:val="00C32E66"/>
    <w:rsid w:val="00C3355F"/>
    <w:rsid w:val="00C33A04"/>
    <w:rsid w:val="00C33CBD"/>
    <w:rsid w:val="00C34E93"/>
    <w:rsid w:val="00C35534"/>
    <w:rsid w:val="00C3569A"/>
    <w:rsid w:val="00C37F91"/>
    <w:rsid w:val="00C43F48"/>
    <w:rsid w:val="00C448FF"/>
    <w:rsid w:val="00C45E57"/>
    <w:rsid w:val="00C47BD1"/>
    <w:rsid w:val="00C5127D"/>
    <w:rsid w:val="00C52F29"/>
    <w:rsid w:val="00C56CE6"/>
    <w:rsid w:val="00C5745F"/>
    <w:rsid w:val="00C60005"/>
    <w:rsid w:val="00C61A98"/>
    <w:rsid w:val="00C63201"/>
    <w:rsid w:val="00C63AB5"/>
    <w:rsid w:val="00C64E62"/>
    <w:rsid w:val="00C651D5"/>
    <w:rsid w:val="00C65CCC"/>
    <w:rsid w:val="00C65EF1"/>
    <w:rsid w:val="00C671E1"/>
    <w:rsid w:val="00C7117C"/>
    <w:rsid w:val="00C7618F"/>
    <w:rsid w:val="00C765A9"/>
    <w:rsid w:val="00C81157"/>
    <w:rsid w:val="00C8162D"/>
    <w:rsid w:val="00C830BB"/>
    <w:rsid w:val="00C83166"/>
    <w:rsid w:val="00C83A0B"/>
    <w:rsid w:val="00C842D0"/>
    <w:rsid w:val="00C84ED1"/>
    <w:rsid w:val="00C863CC"/>
    <w:rsid w:val="00C87D9A"/>
    <w:rsid w:val="00C90134"/>
    <w:rsid w:val="00C9038F"/>
    <w:rsid w:val="00C91E8F"/>
    <w:rsid w:val="00C92AAB"/>
    <w:rsid w:val="00C94974"/>
    <w:rsid w:val="00C95D4C"/>
    <w:rsid w:val="00C9637F"/>
    <w:rsid w:val="00C9708A"/>
    <w:rsid w:val="00CA2435"/>
    <w:rsid w:val="00CA3F56"/>
    <w:rsid w:val="00CA4068"/>
    <w:rsid w:val="00CA53A4"/>
    <w:rsid w:val="00CA67F4"/>
    <w:rsid w:val="00CA7DA3"/>
    <w:rsid w:val="00CB0109"/>
    <w:rsid w:val="00CB37F8"/>
    <w:rsid w:val="00CB7B13"/>
    <w:rsid w:val="00CB7DC3"/>
    <w:rsid w:val="00CC34A0"/>
    <w:rsid w:val="00CC404C"/>
    <w:rsid w:val="00CC5BE1"/>
    <w:rsid w:val="00CC75A2"/>
    <w:rsid w:val="00CC7A18"/>
    <w:rsid w:val="00CD0E2F"/>
    <w:rsid w:val="00CD1D49"/>
    <w:rsid w:val="00CD2F20"/>
    <w:rsid w:val="00CD5AAC"/>
    <w:rsid w:val="00CD6B20"/>
    <w:rsid w:val="00CD6EEA"/>
    <w:rsid w:val="00CE1339"/>
    <w:rsid w:val="00CE38B2"/>
    <w:rsid w:val="00CE4232"/>
    <w:rsid w:val="00CE4A66"/>
    <w:rsid w:val="00CE61CC"/>
    <w:rsid w:val="00CE6E42"/>
    <w:rsid w:val="00CF20B7"/>
    <w:rsid w:val="00CF4DF0"/>
    <w:rsid w:val="00CF6692"/>
    <w:rsid w:val="00CF7372"/>
    <w:rsid w:val="00CF7441"/>
    <w:rsid w:val="00D00D16"/>
    <w:rsid w:val="00D035F0"/>
    <w:rsid w:val="00D03C6C"/>
    <w:rsid w:val="00D04760"/>
    <w:rsid w:val="00D04A95"/>
    <w:rsid w:val="00D06288"/>
    <w:rsid w:val="00D068C7"/>
    <w:rsid w:val="00D10FEC"/>
    <w:rsid w:val="00D128A4"/>
    <w:rsid w:val="00D1467D"/>
    <w:rsid w:val="00D147C8"/>
    <w:rsid w:val="00D15131"/>
    <w:rsid w:val="00D16FA2"/>
    <w:rsid w:val="00D20954"/>
    <w:rsid w:val="00D21C39"/>
    <w:rsid w:val="00D21FC6"/>
    <w:rsid w:val="00D2243A"/>
    <w:rsid w:val="00D22A38"/>
    <w:rsid w:val="00D26CB1"/>
    <w:rsid w:val="00D33393"/>
    <w:rsid w:val="00D33D36"/>
    <w:rsid w:val="00D345F6"/>
    <w:rsid w:val="00D34A0F"/>
    <w:rsid w:val="00D34D94"/>
    <w:rsid w:val="00D358A3"/>
    <w:rsid w:val="00D409E2"/>
    <w:rsid w:val="00D40B61"/>
    <w:rsid w:val="00D42385"/>
    <w:rsid w:val="00D427D7"/>
    <w:rsid w:val="00D43028"/>
    <w:rsid w:val="00D43239"/>
    <w:rsid w:val="00D44E62"/>
    <w:rsid w:val="00D45600"/>
    <w:rsid w:val="00D51182"/>
    <w:rsid w:val="00D51570"/>
    <w:rsid w:val="00D52792"/>
    <w:rsid w:val="00D54188"/>
    <w:rsid w:val="00D556AD"/>
    <w:rsid w:val="00D55CBD"/>
    <w:rsid w:val="00D56C4F"/>
    <w:rsid w:val="00D60381"/>
    <w:rsid w:val="00D60D78"/>
    <w:rsid w:val="00D616DE"/>
    <w:rsid w:val="00D62201"/>
    <w:rsid w:val="00D651D1"/>
    <w:rsid w:val="00D717BB"/>
    <w:rsid w:val="00D7206B"/>
    <w:rsid w:val="00D7226B"/>
    <w:rsid w:val="00D72707"/>
    <w:rsid w:val="00D75A9C"/>
    <w:rsid w:val="00D77424"/>
    <w:rsid w:val="00D77ED3"/>
    <w:rsid w:val="00D829C8"/>
    <w:rsid w:val="00D90871"/>
    <w:rsid w:val="00D9155F"/>
    <w:rsid w:val="00D924D8"/>
    <w:rsid w:val="00D9403F"/>
    <w:rsid w:val="00D95300"/>
    <w:rsid w:val="00D959B4"/>
    <w:rsid w:val="00D96B3A"/>
    <w:rsid w:val="00DA07CA"/>
    <w:rsid w:val="00DA44DE"/>
    <w:rsid w:val="00DB620A"/>
    <w:rsid w:val="00DB65EA"/>
    <w:rsid w:val="00DC037D"/>
    <w:rsid w:val="00DC1234"/>
    <w:rsid w:val="00DC125D"/>
    <w:rsid w:val="00DC2BF6"/>
    <w:rsid w:val="00DC3832"/>
    <w:rsid w:val="00DC4894"/>
    <w:rsid w:val="00DC49D7"/>
    <w:rsid w:val="00DC604C"/>
    <w:rsid w:val="00DC6B50"/>
    <w:rsid w:val="00DC7A51"/>
    <w:rsid w:val="00DD3B1E"/>
    <w:rsid w:val="00DD549F"/>
    <w:rsid w:val="00DD7525"/>
    <w:rsid w:val="00DD7749"/>
    <w:rsid w:val="00DE30D1"/>
    <w:rsid w:val="00DE5710"/>
    <w:rsid w:val="00DE5B5F"/>
    <w:rsid w:val="00DE69EA"/>
    <w:rsid w:val="00DE6C82"/>
    <w:rsid w:val="00DF1E04"/>
    <w:rsid w:val="00DF3FF7"/>
    <w:rsid w:val="00DF614E"/>
    <w:rsid w:val="00E00009"/>
    <w:rsid w:val="00E00696"/>
    <w:rsid w:val="00E02620"/>
    <w:rsid w:val="00E03651"/>
    <w:rsid w:val="00E03808"/>
    <w:rsid w:val="00E060C2"/>
    <w:rsid w:val="00E06324"/>
    <w:rsid w:val="00E07B81"/>
    <w:rsid w:val="00E07EEC"/>
    <w:rsid w:val="00E10AFD"/>
    <w:rsid w:val="00E10E39"/>
    <w:rsid w:val="00E120EC"/>
    <w:rsid w:val="00E12B11"/>
    <w:rsid w:val="00E12FB0"/>
    <w:rsid w:val="00E14814"/>
    <w:rsid w:val="00E1591B"/>
    <w:rsid w:val="00E1628A"/>
    <w:rsid w:val="00E16A50"/>
    <w:rsid w:val="00E249D5"/>
    <w:rsid w:val="00E25017"/>
    <w:rsid w:val="00E26F73"/>
    <w:rsid w:val="00E30A34"/>
    <w:rsid w:val="00E33A59"/>
    <w:rsid w:val="00E33A75"/>
    <w:rsid w:val="00E33C68"/>
    <w:rsid w:val="00E34EEB"/>
    <w:rsid w:val="00E3687C"/>
    <w:rsid w:val="00E37EFA"/>
    <w:rsid w:val="00E403AD"/>
    <w:rsid w:val="00E41F64"/>
    <w:rsid w:val="00E42B24"/>
    <w:rsid w:val="00E44EB9"/>
    <w:rsid w:val="00E45BDC"/>
    <w:rsid w:val="00E46358"/>
    <w:rsid w:val="00E471DC"/>
    <w:rsid w:val="00E50EB4"/>
    <w:rsid w:val="00E532FC"/>
    <w:rsid w:val="00E5571D"/>
    <w:rsid w:val="00E55917"/>
    <w:rsid w:val="00E559B4"/>
    <w:rsid w:val="00E55BB0"/>
    <w:rsid w:val="00E57A6A"/>
    <w:rsid w:val="00E609E5"/>
    <w:rsid w:val="00E60F27"/>
    <w:rsid w:val="00E6148E"/>
    <w:rsid w:val="00E638FF"/>
    <w:rsid w:val="00E64D93"/>
    <w:rsid w:val="00E65EDB"/>
    <w:rsid w:val="00E666EC"/>
    <w:rsid w:val="00E66927"/>
    <w:rsid w:val="00E677B8"/>
    <w:rsid w:val="00E67FA1"/>
    <w:rsid w:val="00E70352"/>
    <w:rsid w:val="00E71EAC"/>
    <w:rsid w:val="00E733AA"/>
    <w:rsid w:val="00E7387D"/>
    <w:rsid w:val="00E73BBE"/>
    <w:rsid w:val="00E73D53"/>
    <w:rsid w:val="00E75111"/>
    <w:rsid w:val="00E77296"/>
    <w:rsid w:val="00E77EBF"/>
    <w:rsid w:val="00E861E0"/>
    <w:rsid w:val="00E86DF7"/>
    <w:rsid w:val="00E87527"/>
    <w:rsid w:val="00E87EF7"/>
    <w:rsid w:val="00E93763"/>
    <w:rsid w:val="00E95D11"/>
    <w:rsid w:val="00E96C4C"/>
    <w:rsid w:val="00EA2AAE"/>
    <w:rsid w:val="00EA2EC0"/>
    <w:rsid w:val="00EA2F43"/>
    <w:rsid w:val="00EA329F"/>
    <w:rsid w:val="00EA3533"/>
    <w:rsid w:val="00EA3707"/>
    <w:rsid w:val="00EA427A"/>
    <w:rsid w:val="00EA723B"/>
    <w:rsid w:val="00EA7C8C"/>
    <w:rsid w:val="00EB31E0"/>
    <w:rsid w:val="00EB3619"/>
    <w:rsid w:val="00EB3B62"/>
    <w:rsid w:val="00EB4B70"/>
    <w:rsid w:val="00EB6350"/>
    <w:rsid w:val="00EB6392"/>
    <w:rsid w:val="00EB687A"/>
    <w:rsid w:val="00EB7E8D"/>
    <w:rsid w:val="00EC2F62"/>
    <w:rsid w:val="00EC4D24"/>
    <w:rsid w:val="00EC543D"/>
    <w:rsid w:val="00EC6002"/>
    <w:rsid w:val="00EC62EB"/>
    <w:rsid w:val="00EC6E9F"/>
    <w:rsid w:val="00ED44F0"/>
    <w:rsid w:val="00ED4B33"/>
    <w:rsid w:val="00ED57F1"/>
    <w:rsid w:val="00ED5993"/>
    <w:rsid w:val="00ED6DE8"/>
    <w:rsid w:val="00ED7DD6"/>
    <w:rsid w:val="00EE060B"/>
    <w:rsid w:val="00EE11D2"/>
    <w:rsid w:val="00EE15A1"/>
    <w:rsid w:val="00EE27DE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5AC"/>
    <w:rsid w:val="00EF3BCD"/>
    <w:rsid w:val="00EF4E62"/>
    <w:rsid w:val="00EF54FD"/>
    <w:rsid w:val="00EF5F0F"/>
    <w:rsid w:val="00F00AE0"/>
    <w:rsid w:val="00F0122B"/>
    <w:rsid w:val="00F033BE"/>
    <w:rsid w:val="00F05144"/>
    <w:rsid w:val="00F07F0D"/>
    <w:rsid w:val="00F13112"/>
    <w:rsid w:val="00F16FE6"/>
    <w:rsid w:val="00F228B7"/>
    <w:rsid w:val="00F238BD"/>
    <w:rsid w:val="00F24992"/>
    <w:rsid w:val="00F272B6"/>
    <w:rsid w:val="00F27BA8"/>
    <w:rsid w:val="00F31855"/>
    <w:rsid w:val="00F32931"/>
    <w:rsid w:val="00F32F2F"/>
    <w:rsid w:val="00F333BE"/>
    <w:rsid w:val="00F33F3F"/>
    <w:rsid w:val="00F34F8F"/>
    <w:rsid w:val="00F35BDD"/>
    <w:rsid w:val="00F35EF0"/>
    <w:rsid w:val="00F3781F"/>
    <w:rsid w:val="00F403FD"/>
    <w:rsid w:val="00F41E72"/>
    <w:rsid w:val="00F45BDF"/>
    <w:rsid w:val="00F50300"/>
    <w:rsid w:val="00F503E6"/>
    <w:rsid w:val="00F53BAB"/>
    <w:rsid w:val="00F5414B"/>
    <w:rsid w:val="00F56631"/>
    <w:rsid w:val="00F56B92"/>
    <w:rsid w:val="00F56E39"/>
    <w:rsid w:val="00F623E9"/>
    <w:rsid w:val="00F6309A"/>
    <w:rsid w:val="00F63951"/>
    <w:rsid w:val="00F63C86"/>
    <w:rsid w:val="00F65C41"/>
    <w:rsid w:val="00F6668F"/>
    <w:rsid w:val="00F74C1C"/>
    <w:rsid w:val="00F74FA0"/>
    <w:rsid w:val="00F766BE"/>
    <w:rsid w:val="00F76865"/>
    <w:rsid w:val="00F77EB9"/>
    <w:rsid w:val="00F801C1"/>
    <w:rsid w:val="00F80635"/>
    <w:rsid w:val="00F8115F"/>
    <w:rsid w:val="00F815D1"/>
    <w:rsid w:val="00F8192B"/>
    <w:rsid w:val="00F81E7E"/>
    <w:rsid w:val="00F81F0F"/>
    <w:rsid w:val="00F825F4"/>
    <w:rsid w:val="00F83F69"/>
    <w:rsid w:val="00F856AF"/>
    <w:rsid w:val="00F878F2"/>
    <w:rsid w:val="00F92AA1"/>
    <w:rsid w:val="00F92D51"/>
    <w:rsid w:val="00F932DE"/>
    <w:rsid w:val="00F94182"/>
    <w:rsid w:val="00F963DD"/>
    <w:rsid w:val="00F9641A"/>
    <w:rsid w:val="00F97004"/>
    <w:rsid w:val="00FA2045"/>
    <w:rsid w:val="00FA2058"/>
    <w:rsid w:val="00FA43C2"/>
    <w:rsid w:val="00FA4E14"/>
    <w:rsid w:val="00FA532C"/>
    <w:rsid w:val="00FA7A66"/>
    <w:rsid w:val="00FA7ADC"/>
    <w:rsid w:val="00FB1AA9"/>
    <w:rsid w:val="00FB4B5A"/>
    <w:rsid w:val="00FB5421"/>
    <w:rsid w:val="00FB57E8"/>
    <w:rsid w:val="00FB5963"/>
    <w:rsid w:val="00FB5DAA"/>
    <w:rsid w:val="00FB6C7C"/>
    <w:rsid w:val="00FB73AA"/>
    <w:rsid w:val="00FC04B9"/>
    <w:rsid w:val="00FC161A"/>
    <w:rsid w:val="00FC23D5"/>
    <w:rsid w:val="00FC4337"/>
    <w:rsid w:val="00FC4C1A"/>
    <w:rsid w:val="00FC628F"/>
    <w:rsid w:val="00FC6468"/>
    <w:rsid w:val="00FC6D49"/>
    <w:rsid w:val="00FC7E90"/>
    <w:rsid w:val="00FD0BC2"/>
    <w:rsid w:val="00FD4922"/>
    <w:rsid w:val="00FD6461"/>
    <w:rsid w:val="00FD668E"/>
    <w:rsid w:val="00FE0281"/>
    <w:rsid w:val="00FE1057"/>
    <w:rsid w:val="00FE160C"/>
    <w:rsid w:val="00FE2489"/>
    <w:rsid w:val="00FE69DB"/>
    <w:rsid w:val="00FE7083"/>
    <w:rsid w:val="00FE7CDC"/>
    <w:rsid w:val="00FF019F"/>
    <w:rsid w:val="00FF133F"/>
    <w:rsid w:val="00FF1B2A"/>
    <w:rsid w:val="00FF2160"/>
    <w:rsid w:val="00FF30DE"/>
    <w:rsid w:val="00FF42AE"/>
    <w:rsid w:val="00FF644B"/>
    <w:rsid w:val="00FF78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6C0A55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4927A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927A2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927A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927A2"/>
    <w:rPr>
      <w:rFonts w:ascii="Calibri" w:hAnsi="Calibri" w:cs="Calibri"/>
      <w:noProof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3B3D4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feng8@jhmi.edu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sheng.wu@temple.edu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mfeng8@jhmi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sheng.wu@temple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8AA5FBD-705A-4DA4-A727-7BF7DAE52F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1470</Words>
  <Characters>65380</Characters>
  <Application>Microsoft Office Word</Application>
  <DocSecurity>0</DocSecurity>
  <Lines>544</Lines>
  <Paragraphs>1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Manager/>
  <Company/>
  <LinksUpToDate>false</LinksUpToDate>
  <CharactersWithSpaces>7669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21-09-28T11:12:00Z</dcterms:created>
  <dcterms:modified xsi:type="dcterms:W3CDTF">2021-09-28T11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